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1FED16" w14:textId="6FD06B45" w:rsidR="008530BD" w:rsidRPr="008530BD" w:rsidRDefault="008530BD" w:rsidP="008530BD">
      <w:pPr>
        <w:jc w:val="right"/>
        <w:rPr>
          <w:rFonts w:cs="Arial"/>
          <w:szCs w:val="20"/>
        </w:rPr>
      </w:pPr>
      <w:r>
        <w:rPr>
          <w:rFonts w:cs="Arial"/>
          <w:noProof/>
          <w:szCs w:val="20"/>
          <w:lang w:eastAsia="fr-FR"/>
        </w:rPr>
        <w:drawing>
          <wp:anchor distT="0" distB="0" distL="114300" distR="114300" simplePos="0" relativeHeight="251658240" behindDoc="0" locked="0" layoutInCell="1" allowOverlap="1" wp14:anchorId="29FF5771" wp14:editId="29B023FD">
            <wp:simplePos x="0" y="0"/>
            <wp:positionH relativeFrom="column">
              <wp:posOffset>-284480</wp:posOffset>
            </wp:positionH>
            <wp:positionV relativeFrom="paragraph">
              <wp:posOffset>21383</wp:posOffset>
            </wp:positionV>
            <wp:extent cx="2872800" cy="799200"/>
            <wp:effectExtent l="0" t="0" r="0" b="0"/>
            <wp:wrapThrough wrapText="bothSides">
              <wp:wrapPolygon edited="0">
                <wp:start x="5729" y="687"/>
                <wp:lineTo x="764" y="2060"/>
                <wp:lineTo x="382" y="2747"/>
                <wp:lineTo x="382" y="17857"/>
                <wp:lineTo x="20817" y="17857"/>
                <wp:lineTo x="21199" y="13736"/>
                <wp:lineTo x="19671" y="13049"/>
                <wp:lineTo x="19480" y="2060"/>
                <wp:lineTo x="7066" y="687"/>
                <wp:lineTo x="5729" y="687"/>
              </wp:wrapPolygon>
            </wp:wrapThrough>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INSA.png"/>
                    <pic:cNvPicPr/>
                  </pic:nvPicPr>
                  <pic:blipFill>
                    <a:blip r:embed="rId8">
                      <a:extLst>
                        <a:ext uri="{28A0092B-C50C-407E-A947-70E740481C1C}">
                          <a14:useLocalDpi xmlns:a14="http://schemas.microsoft.com/office/drawing/2010/main" val="0"/>
                        </a:ext>
                      </a:extLst>
                    </a:blip>
                    <a:stretch>
                      <a:fillRect/>
                    </a:stretch>
                  </pic:blipFill>
                  <pic:spPr>
                    <a:xfrm>
                      <a:off x="0" y="0"/>
                      <a:ext cx="2872800" cy="799200"/>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szCs w:val="20"/>
          <w:lang w:eastAsia="fr-FR"/>
        </w:rPr>
        <w:drawing>
          <wp:inline distT="0" distB="0" distL="0" distR="0" wp14:anchorId="69CD379E" wp14:editId="127F6394">
            <wp:extent cx="2437200" cy="846000"/>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e_logo.jpg"/>
                    <pic:cNvPicPr/>
                  </pic:nvPicPr>
                  <pic:blipFill>
                    <a:blip r:embed="rId9">
                      <a:extLst>
                        <a:ext uri="{28A0092B-C50C-407E-A947-70E740481C1C}">
                          <a14:useLocalDpi xmlns:a14="http://schemas.microsoft.com/office/drawing/2010/main" val="0"/>
                        </a:ext>
                      </a:extLst>
                    </a:blip>
                    <a:stretch>
                      <a:fillRect/>
                    </a:stretch>
                  </pic:blipFill>
                  <pic:spPr>
                    <a:xfrm>
                      <a:off x="0" y="0"/>
                      <a:ext cx="2437200" cy="846000"/>
                    </a:xfrm>
                    <a:prstGeom prst="rect">
                      <a:avLst/>
                    </a:prstGeom>
                  </pic:spPr>
                </pic:pic>
              </a:graphicData>
            </a:graphic>
          </wp:inline>
        </w:drawing>
      </w:r>
    </w:p>
    <w:p w14:paraId="0FD71B78" w14:textId="77777777" w:rsidR="008530BD" w:rsidRDefault="008530BD" w:rsidP="0058174A">
      <w:pPr>
        <w:jc w:val="center"/>
        <w:rPr>
          <w:rFonts w:cs="Arial"/>
          <w:b/>
          <w:szCs w:val="20"/>
        </w:rPr>
      </w:pPr>
    </w:p>
    <w:p w14:paraId="4A458018" w14:textId="77777777" w:rsidR="008530BD" w:rsidRDefault="008530BD" w:rsidP="0058174A">
      <w:pPr>
        <w:jc w:val="center"/>
        <w:rPr>
          <w:rFonts w:cs="Arial"/>
          <w:b/>
          <w:szCs w:val="20"/>
        </w:rPr>
      </w:pPr>
    </w:p>
    <w:p w14:paraId="0CE9441A" w14:textId="501F0E6C" w:rsidR="0098025A" w:rsidRDefault="008530BD" w:rsidP="0058174A">
      <w:pPr>
        <w:jc w:val="center"/>
        <w:rPr>
          <w:rFonts w:cs="Arial"/>
          <w:b/>
          <w:sz w:val="36"/>
          <w:szCs w:val="20"/>
        </w:rPr>
      </w:pPr>
      <w:r w:rsidRPr="0058174A">
        <w:rPr>
          <w:rFonts w:cs="Arial"/>
          <w:b/>
          <w:sz w:val="36"/>
          <w:szCs w:val="20"/>
        </w:rPr>
        <w:t>Stage de 4</w:t>
      </w:r>
      <w:r w:rsidRPr="0058174A">
        <w:rPr>
          <w:rFonts w:cs="Arial"/>
          <w:b/>
          <w:sz w:val="36"/>
          <w:szCs w:val="20"/>
          <w:vertAlign w:val="superscript"/>
        </w:rPr>
        <w:t>ème</w:t>
      </w:r>
      <w:r w:rsidRPr="0058174A">
        <w:rPr>
          <w:rFonts w:cs="Arial"/>
          <w:b/>
          <w:sz w:val="36"/>
          <w:szCs w:val="20"/>
        </w:rPr>
        <w:t xml:space="preserve"> année</w:t>
      </w:r>
    </w:p>
    <w:p w14:paraId="401BEB16" w14:textId="77777777" w:rsidR="0058174A" w:rsidRPr="0058174A" w:rsidRDefault="0058174A" w:rsidP="0058174A">
      <w:pPr>
        <w:jc w:val="center"/>
        <w:rPr>
          <w:rFonts w:cs="Arial"/>
          <w:b/>
          <w:sz w:val="36"/>
          <w:szCs w:val="20"/>
        </w:rPr>
      </w:pPr>
    </w:p>
    <w:p w14:paraId="4288161D" w14:textId="5F9E4DD1" w:rsidR="008530BD" w:rsidRPr="0058174A" w:rsidRDefault="008530BD" w:rsidP="0058174A">
      <w:pPr>
        <w:widowControl w:val="0"/>
        <w:autoSpaceDE w:val="0"/>
        <w:autoSpaceDN w:val="0"/>
        <w:adjustRightInd w:val="0"/>
        <w:spacing w:after="240" w:line="400" w:lineRule="atLeast"/>
        <w:jc w:val="center"/>
        <w:rPr>
          <w:rFonts w:cs="Arial"/>
          <w:b/>
          <w:color w:val="000000"/>
          <w:sz w:val="28"/>
        </w:rPr>
      </w:pPr>
      <w:r w:rsidRPr="0058174A">
        <w:rPr>
          <w:rFonts w:cs="Arial"/>
          <w:b/>
          <w:color w:val="000000"/>
          <w:sz w:val="36"/>
          <w:szCs w:val="32"/>
        </w:rPr>
        <w:t>Réseaux IoT pour le contrôle des feux de signalisation dans des villes Intelligentes</w:t>
      </w:r>
    </w:p>
    <w:p w14:paraId="0A1670FB" w14:textId="16EB9150" w:rsidR="0058174A" w:rsidRDefault="0058174A" w:rsidP="0058174A">
      <w:pPr>
        <w:jc w:val="center"/>
        <w:rPr>
          <w:rFonts w:cs="Arial"/>
          <w:b/>
          <w:sz w:val="36"/>
          <w:szCs w:val="20"/>
        </w:rPr>
      </w:pPr>
    </w:p>
    <w:p w14:paraId="4410B5E6" w14:textId="29726F18" w:rsidR="008530BD" w:rsidRDefault="008530BD" w:rsidP="0058174A">
      <w:pPr>
        <w:jc w:val="center"/>
        <w:rPr>
          <w:rFonts w:cs="Arial"/>
          <w:b/>
          <w:sz w:val="36"/>
          <w:szCs w:val="20"/>
        </w:rPr>
      </w:pPr>
      <w:r w:rsidRPr="0058174A">
        <w:rPr>
          <w:rFonts w:cs="Arial"/>
          <w:b/>
          <w:sz w:val="36"/>
          <w:szCs w:val="20"/>
        </w:rPr>
        <w:t>PETIT Jérémy</w:t>
      </w:r>
    </w:p>
    <w:p w14:paraId="38679202" w14:textId="66326734" w:rsidR="0058174A" w:rsidRDefault="00D253AD" w:rsidP="0058174A">
      <w:pPr>
        <w:jc w:val="center"/>
        <w:rPr>
          <w:rFonts w:cs="Arial"/>
          <w:b/>
          <w:sz w:val="36"/>
          <w:szCs w:val="20"/>
        </w:rPr>
      </w:pPr>
      <w:r>
        <w:rPr>
          <w:rFonts w:cs="Arial"/>
          <w:b/>
          <w:noProof/>
          <w:sz w:val="36"/>
          <w:szCs w:val="20"/>
          <w:lang w:eastAsia="fr-FR"/>
        </w:rPr>
        <w:drawing>
          <wp:anchor distT="0" distB="0" distL="114300" distR="114300" simplePos="0" relativeHeight="251661312" behindDoc="0" locked="0" layoutInCell="1" allowOverlap="1" wp14:anchorId="367E7D57" wp14:editId="6D2D21B6">
            <wp:simplePos x="0" y="0"/>
            <wp:positionH relativeFrom="column">
              <wp:posOffset>465455</wp:posOffset>
            </wp:positionH>
            <wp:positionV relativeFrom="paragraph">
              <wp:posOffset>266700</wp:posOffset>
            </wp:positionV>
            <wp:extent cx="5086350" cy="420179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lustrationStage-01.png"/>
                    <pic:cNvPicPr/>
                  </pic:nvPicPr>
                  <pic:blipFill>
                    <a:blip r:embed="rId10">
                      <a:extLst>
                        <a:ext uri="{28A0092B-C50C-407E-A947-70E740481C1C}">
                          <a14:useLocalDpi xmlns:a14="http://schemas.microsoft.com/office/drawing/2010/main" val="0"/>
                        </a:ext>
                      </a:extLst>
                    </a:blip>
                    <a:stretch>
                      <a:fillRect/>
                    </a:stretch>
                  </pic:blipFill>
                  <pic:spPr>
                    <a:xfrm>
                      <a:off x="0" y="0"/>
                      <a:ext cx="5086350" cy="4201795"/>
                    </a:xfrm>
                    <a:prstGeom prst="rect">
                      <a:avLst/>
                    </a:prstGeom>
                  </pic:spPr>
                </pic:pic>
              </a:graphicData>
            </a:graphic>
            <wp14:sizeRelH relativeFrom="margin">
              <wp14:pctWidth>0</wp14:pctWidth>
            </wp14:sizeRelH>
            <wp14:sizeRelV relativeFrom="margin">
              <wp14:pctHeight>0</wp14:pctHeight>
            </wp14:sizeRelV>
          </wp:anchor>
        </w:drawing>
      </w:r>
    </w:p>
    <w:p w14:paraId="78591D75" w14:textId="7EA15CAC" w:rsidR="0058174A" w:rsidRDefault="0058174A" w:rsidP="0058174A">
      <w:pPr>
        <w:jc w:val="center"/>
        <w:rPr>
          <w:rFonts w:cs="Arial"/>
          <w:b/>
          <w:sz w:val="36"/>
          <w:szCs w:val="20"/>
        </w:rPr>
      </w:pPr>
    </w:p>
    <w:p w14:paraId="0DCBFD54" w14:textId="7DDEEF52" w:rsidR="0058174A" w:rsidRDefault="0058174A" w:rsidP="0058174A">
      <w:pPr>
        <w:jc w:val="center"/>
        <w:rPr>
          <w:rFonts w:cs="Arial"/>
          <w:b/>
          <w:sz w:val="36"/>
          <w:szCs w:val="20"/>
        </w:rPr>
      </w:pPr>
    </w:p>
    <w:p w14:paraId="65C241AD" w14:textId="1CEEDFE0" w:rsidR="0058174A" w:rsidRDefault="0058174A" w:rsidP="0058174A">
      <w:pPr>
        <w:jc w:val="center"/>
        <w:rPr>
          <w:rFonts w:cs="Arial"/>
          <w:b/>
          <w:sz w:val="36"/>
          <w:szCs w:val="20"/>
        </w:rPr>
      </w:pPr>
    </w:p>
    <w:p w14:paraId="685E7298" w14:textId="1870A30F" w:rsidR="0058174A" w:rsidRDefault="0058174A" w:rsidP="0058174A">
      <w:pPr>
        <w:jc w:val="center"/>
        <w:rPr>
          <w:rFonts w:cs="Arial"/>
          <w:b/>
          <w:sz w:val="36"/>
          <w:szCs w:val="20"/>
        </w:rPr>
      </w:pPr>
    </w:p>
    <w:p w14:paraId="3D5C33CC" w14:textId="77777777" w:rsidR="0058174A" w:rsidRDefault="0058174A" w:rsidP="0058174A">
      <w:pPr>
        <w:jc w:val="center"/>
        <w:rPr>
          <w:rFonts w:cs="Arial"/>
          <w:b/>
          <w:sz w:val="36"/>
          <w:szCs w:val="20"/>
        </w:rPr>
      </w:pPr>
    </w:p>
    <w:p w14:paraId="153BDF78" w14:textId="77777777" w:rsidR="0058174A" w:rsidRDefault="0058174A" w:rsidP="0058174A">
      <w:pPr>
        <w:jc w:val="center"/>
        <w:rPr>
          <w:rFonts w:cs="Arial"/>
          <w:b/>
          <w:sz w:val="36"/>
          <w:szCs w:val="20"/>
        </w:rPr>
      </w:pPr>
    </w:p>
    <w:p w14:paraId="34F8C793" w14:textId="77777777" w:rsidR="0058174A" w:rsidRDefault="0058174A" w:rsidP="0058174A">
      <w:pPr>
        <w:jc w:val="center"/>
        <w:rPr>
          <w:rFonts w:cs="Arial"/>
          <w:b/>
          <w:sz w:val="36"/>
          <w:szCs w:val="20"/>
        </w:rPr>
      </w:pPr>
    </w:p>
    <w:p w14:paraId="470D2918" w14:textId="77777777" w:rsidR="0058174A" w:rsidRDefault="0058174A" w:rsidP="0058174A">
      <w:pPr>
        <w:jc w:val="center"/>
        <w:rPr>
          <w:rFonts w:cs="Arial"/>
          <w:b/>
          <w:sz w:val="36"/>
          <w:szCs w:val="20"/>
        </w:rPr>
      </w:pPr>
    </w:p>
    <w:p w14:paraId="5EEE5DA0" w14:textId="77777777" w:rsidR="0058174A" w:rsidRDefault="0058174A" w:rsidP="0058174A">
      <w:pPr>
        <w:jc w:val="center"/>
        <w:rPr>
          <w:rFonts w:cs="Arial"/>
          <w:b/>
          <w:sz w:val="36"/>
          <w:szCs w:val="20"/>
        </w:rPr>
      </w:pPr>
    </w:p>
    <w:p w14:paraId="798AB024" w14:textId="77777777" w:rsidR="0058174A" w:rsidRPr="000D3749" w:rsidRDefault="0058174A" w:rsidP="0058174A">
      <w:pPr>
        <w:jc w:val="center"/>
        <w:rPr>
          <w:rFonts w:cs="Arial"/>
          <w:b/>
          <w:sz w:val="36"/>
          <w:szCs w:val="20"/>
          <w:vertAlign w:val="subscript"/>
        </w:rPr>
      </w:pPr>
    </w:p>
    <w:p w14:paraId="5894604B" w14:textId="77777777" w:rsidR="0058174A" w:rsidRDefault="0058174A" w:rsidP="0058174A">
      <w:pPr>
        <w:jc w:val="center"/>
        <w:rPr>
          <w:rFonts w:cs="Arial"/>
          <w:b/>
          <w:sz w:val="36"/>
          <w:szCs w:val="20"/>
        </w:rPr>
      </w:pPr>
    </w:p>
    <w:p w14:paraId="4F3F09F7" w14:textId="77777777" w:rsidR="0058174A" w:rsidRDefault="0058174A" w:rsidP="0058174A">
      <w:pPr>
        <w:jc w:val="center"/>
        <w:rPr>
          <w:rFonts w:cs="Arial"/>
          <w:b/>
          <w:sz w:val="36"/>
          <w:szCs w:val="20"/>
        </w:rPr>
      </w:pPr>
    </w:p>
    <w:p w14:paraId="406E3813" w14:textId="77777777" w:rsidR="0058174A" w:rsidRDefault="0058174A" w:rsidP="0058174A">
      <w:pPr>
        <w:jc w:val="center"/>
        <w:rPr>
          <w:rFonts w:cs="Arial"/>
          <w:b/>
          <w:sz w:val="36"/>
          <w:szCs w:val="20"/>
        </w:rPr>
      </w:pPr>
    </w:p>
    <w:p w14:paraId="5F6A0798" w14:textId="77777777" w:rsidR="0058174A" w:rsidRDefault="0058174A" w:rsidP="0058174A">
      <w:pPr>
        <w:jc w:val="center"/>
        <w:rPr>
          <w:rFonts w:cs="Arial"/>
          <w:b/>
          <w:sz w:val="36"/>
          <w:szCs w:val="20"/>
        </w:rPr>
      </w:pPr>
    </w:p>
    <w:p w14:paraId="01B23222" w14:textId="77777777" w:rsidR="0058174A" w:rsidRDefault="0058174A" w:rsidP="0058174A">
      <w:pPr>
        <w:jc w:val="center"/>
        <w:rPr>
          <w:rFonts w:cs="Arial"/>
          <w:b/>
          <w:sz w:val="36"/>
          <w:szCs w:val="20"/>
        </w:rPr>
      </w:pPr>
    </w:p>
    <w:p w14:paraId="7978B0F5" w14:textId="77777777" w:rsidR="002C4085" w:rsidRDefault="002C4085" w:rsidP="0058174A">
      <w:pPr>
        <w:jc w:val="center"/>
        <w:rPr>
          <w:rFonts w:cs="Arial"/>
          <w:b/>
          <w:sz w:val="36"/>
          <w:szCs w:val="20"/>
        </w:rPr>
      </w:pPr>
    </w:p>
    <w:p w14:paraId="0A5F2EE1" w14:textId="77777777" w:rsidR="0058174A" w:rsidRDefault="0058174A" w:rsidP="0058174A">
      <w:pPr>
        <w:jc w:val="center"/>
        <w:rPr>
          <w:rFonts w:cs="Arial"/>
          <w:b/>
          <w:sz w:val="36"/>
          <w:szCs w:val="20"/>
        </w:rPr>
      </w:pPr>
    </w:p>
    <w:tbl>
      <w:tblPr>
        <w:tblStyle w:val="Grilledutableau"/>
        <w:tblW w:w="0" w:type="auto"/>
        <w:tblLook w:val="04A0" w:firstRow="1" w:lastRow="0" w:firstColumn="1" w:lastColumn="0" w:noHBand="0" w:noVBand="1"/>
      </w:tblPr>
      <w:tblGrid>
        <w:gridCol w:w="4528"/>
        <w:gridCol w:w="4528"/>
      </w:tblGrid>
      <w:tr w:rsidR="0058174A" w14:paraId="0ADB04B2" w14:textId="77777777" w:rsidTr="0058174A">
        <w:trPr>
          <w:trHeight w:val="697"/>
        </w:trPr>
        <w:tc>
          <w:tcPr>
            <w:tcW w:w="4528" w:type="dxa"/>
            <w:tcBorders>
              <w:top w:val="nil"/>
              <w:left w:val="nil"/>
              <w:bottom w:val="nil"/>
              <w:right w:val="nil"/>
            </w:tcBorders>
          </w:tcPr>
          <w:p w14:paraId="420A9B16" w14:textId="77777777" w:rsidR="0058174A" w:rsidRPr="0058174A" w:rsidRDefault="0058174A" w:rsidP="0058174A">
            <w:pPr>
              <w:jc w:val="left"/>
              <w:rPr>
                <w:rFonts w:cs="Arial"/>
                <w:b/>
                <w:sz w:val="28"/>
                <w:szCs w:val="20"/>
              </w:rPr>
            </w:pPr>
            <w:r w:rsidRPr="0058174A">
              <w:rPr>
                <w:rFonts w:cs="Arial"/>
                <w:b/>
                <w:sz w:val="28"/>
                <w:szCs w:val="20"/>
              </w:rPr>
              <w:t>Enseignant référent :</w:t>
            </w:r>
          </w:p>
          <w:p w14:paraId="07118CD4" w14:textId="2BEC7EF3" w:rsidR="0058174A" w:rsidRPr="0058174A" w:rsidRDefault="0058174A" w:rsidP="0058174A">
            <w:pPr>
              <w:jc w:val="left"/>
              <w:rPr>
                <w:rFonts w:cs="Arial"/>
                <w:sz w:val="36"/>
                <w:szCs w:val="20"/>
              </w:rPr>
            </w:pPr>
            <w:r w:rsidRPr="0058174A">
              <w:rPr>
                <w:rFonts w:cs="Arial"/>
                <w:sz w:val="28"/>
                <w:szCs w:val="20"/>
              </w:rPr>
              <w:t>FOLIO David</w:t>
            </w:r>
          </w:p>
        </w:tc>
        <w:tc>
          <w:tcPr>
            <w:tcW w:w="4528" w:type="dxa"/>
            <w:tcBorders>
              <w:top w:val="nil"/>
              <w:left w:val="nil"/>
              <w:bottom w:val="nil"/>
              <w:right w:val="nil"/>
            </w:tcBorders>
          </w:tcPr>
          <w:p w14:paraId="1B52F669" w14:textId="7C91580A" w:rsidR="0058174A" w:rsidRPr="0058174A" w:rsidRDefault="002C4085" w:rsidP="0058174A">
            <w:pPr>
              <w:jc w:val="right"/>
              <w:rPr>
                <w:rFonts w:cs="Arial"/>
                <w:b/>
                <w:sz w:val="28"/>
                <w:szCs w:val="20"/>
              </w:rPr>
            </w:pPr>
            <w:r>
              <w:rPr>
                <w:rFonts w:cs="Arial"/>
                <w:b/>
                <w:sz w:val="28"/>
                <w:szCs w:val="20"/>
              </w:rPr>
              <w:t>Tuteur Laboratoire </w:t>
            </w:r>
            <w:r w:rsidR="0058174A" w:rsidRPr="0058174A">
              <w:rPr>
                <w:rFonts w:cs="Arial"/>
                <w:b/>
                <w:sz w:val="28"/>
                <w:szCs w:val="20"/>
              </w:rPr>
              <w:t>:</w:t>
            </w:r>
          </w:p>
          <w:p w14:paraId="47545F5B" w14:textId="58C3D2B7" w:rsidR="0058174A" w:rsidRPr="0058174A" w:rsidRDefault="0058174A" w:rsidP="0058174A">
            <w:pPr>
              <w:jc w:val="right"/>
              <w:rPr>
                <w:rFonts w:cs="Arial"/>
                <w:sz w:val="36"/>
                <w:szCs w:val="20"/>
              </w:rPr>
            </w:pPr>
            <w:r w:rsidRPr="0058174A">
              <w:rPr>
                <w:rFonts w:cs="Arial"/>
                <w:sz w:val="28"/>
                <w:szCs w:val="20"/>
              </w:rPr>
              <w:t>ZITOUNI Rafik</w:t>
            </w:r>
          </w:p>
        </w:tc>
      </w:tr>
      <w:tr w:rsidR="0058174A" w14:paraId="202444BC" w14:textId="77777777" w:rsidTr="0058174A">
        <w:trPr>
          <w:trHeight w:val="697"/>
        </w:trPr>
        <w:tc>
          <w:tcPr>
            <w:tcW w:w="4528" w:type="dxa"/>
            <w:tcBorders>
              <w:top w:val="nil"/>
              <w:left w:val="nil"/>
              <w:bottom w:val="nil"/>
              <w:right w:val="nil"/>
            </w:tcBorders>
          </w:tcPr>
          <w:p w14:paraId="58F6C591" w14:textId="77777777" w:rsidR="0058174A" w:rsidRPr="0058174A" w:rsidRDefault="0058174A" w:rsidP="0058174A">
            <w:pPr>
              <w:rPr>
                <w:rFonts w:cs="Arial"/>
                <w:b/>
                <w:sz w:val="32"/>
                <w:szCs w:val="20"/>
              </w:rPr>
            </w:pPr>
          </w:p>
        </w:tc>
        <w:tc>
          <w:tcPr>
            <w:tcW w:w="4528" w:type="dxa"/>
            <w:tcBorders>
              <w:top w:val="nil"/>
              <w:left w:val="nil"/>
              <w:bottom w:val="nil"/>
              <w:right w:val="nil"/>
            </w:tcBorders>
          </w:tcPr>
          <w:p w14:paraId="0E063B79" w14:textId="77777777" w:rsidR="002C4085" w:rsidRPr="002C4085" w:rsidRDefault="002C4085" w:rsidP="0058174A">
            <w:pPr>
              <w:rPr>
                <w:rFonts w:cs="Arial"/>
                <w:b/>
                <w:sz w:val="21"/>
                <w:szCs w:val="20"/>
              </w:rPr>
            </w:pPr>
          </w:p>
        </w:tc>
      </w:tr>
    </w:tbl>
    <w:p w14:paraId="0291FFD9" w14:textId="3CFFB6CD" w:rsidR="002C4085" w:rsidRDefault="0058174A" w:rsidP="002C4085">
      <w:pPr>
        <w:jc w:val="center"/>
        <w:rPr>
          <w:rFonts w:cs="Arial"/>
          <w:b/>
          <w:sz w:val="28"/>
          <w:szCs w:val="20"/>
        </w:rPr>
      </w:pPr>
      <w:r w:rsidRPr="0058174A">
        <w:rPr>
          <w:rFonts w:cs="Arial"/>
          <w:b/>
          <w:sz w:val="28"/>
          <w:szCs w:val="20"/>
        </w:rPr>
        <w:t>Année universitaire 2017/2018</w:t>
      </w:r>
    </w:p>
    <w:p w14:paraId="5D52D4FF" w14:textId="77777777" w:rsidR="001D5EEF" w:rsidRDefault="001D5EEF" w:rsidP="00F837C1">
      <w:pPr>
        <w:pStyle w:val="Style1"/>
        <w:sectPr w:rsidR="001D5EEF" w:rsidSect="006663BB">
          <w:footerReference w:type="even" r:id="rId11"/>
          <w:footerReference w:type="default" r:id="rId12"/>
          <w:pgSz w:w="11900" w:h="16840"/>
          <w:pgMar w:top="1417" w:right="1417" w:bottom="1417" w:left="1417" w:header="708" w:footer="708" w:gutter="0"/>
          <w:pgNumType w:start="1"/>
          <w:cols w:space="708"/>
          <w:titlePg/>
          <w:docGrid w:linePitch="360"/>
        </w:sectPr>
      </w:pPr>
    </w:p>
    <w:p w14:paraId="64E65E64" w14:textId="7D4F112D" w:rsidR="002C4085" w:rsidRDefault="002C4085" w:rsidP="00F837C1">
      <w:pPr>
        <w:pStyle w:val="Style1"/>
      </w:pPr>
      <w:r>
        <w:lastRenderedPageBreak/>
        <w:t>Remerciements</w:t>
      </w:r>
      <w:bookmarkStart w:id="0" w:name="_GoBack"/>
      <w:bookmarkEnd w:id="0"/>
    </w:p>
    <w:p w14:paraId="3C231FF2" w14:textId="77777777" w:rsidR="00145EE1" w:rsidRDefault="00145EE1" w:rsidP="00145EE1">
      <w:pPr>
        <w:jc w:val="left"/>
        <w:rPr>
          <w:rFonts w:cs="Arial"/>
          <w:szCs w:val="20"/>
        </w:rPr>
      </w:pPr>
    </w:p>
    <w:p w14:paraId="29328687" w14:textId="77777777" w:rsidR="00145EE1" w:rsidRDefault="00145EE1" w:rsidP="00145EE1">
      <w:pPr>
        <w:jc w:val="left"/>
        <w:rPr>
          <w:rFonts w:cs="Arial"/>
          <w:szCs w:val="20"/>
        </w:rPr>
      </w:pPr>
      <w:r w:rsidRPr="00AB3FA7">
        <w:rPr>
          <w:rFonts w:cs="Arial"/>
          <w:szCs w:val="20"/>
        </w:rPr>
        <w:t>Je tiens à remercier Rafik ZITOUNI pour son aide et ses connaissances tout au long du projet. Il a été essentiel pour comprendre l</w:t>
      </w:r>
      <w:r>
        <w:rPr>
          <w:rFonts w:cs="Arial"/>
          <w:szCs w:val="20"/>
        </w:rPr>
        <w:t xml:space="preserve">e fonctionnement des protocoles et technologies, et les idées derrière leur utilisation, </w:t>
      </w:r>
      <w:r w:rsidRPr="00AB3FA7">
        <w:rPr>
          <w:rFonts w:cs="Arial"/>
          <w:szCs w:val="20"/>
        </w:rPr>
        <w:t>indispensables pour le développement de ce stage.</w:t>
      </w:r>
    </w:p>
    <w:p w14:paraId="125FC1E9" w14:textId="77777777" w:rsidR="00145EE1" w:rsidRPr="00AB3FA7" w:rsidRDefault="00145EE1" w:rsidP="00145EE1">
      <w:pPr>
        <w:jc w:val="left"/>
        <w:rPr>
          <w:rFonts w:cs="Arial"/>
          <w:szCs w:val="20"/>
        </w:rPr>
      </w:pPr>
      <w:r>
        <w:rPr>
          <w:rFonts w:cs="Arial"/>
          <w:szCs w:val="20"/>
        </w:rPr>
        <w:t>Avec toujours une bonne ligne directrice, il a su me guider sur les différentes actions à réaliser tout au long du stage.</w:t>
      </w:r>
    </w:p>
    <w:p w14:paraId="7E9ECB73" w14:textId="4F7CDBC2" w:rsidR="00145EE1" w:rsidRDefault="00145EE1" w:rsidP="00145EE1">
      <w:pPr>
        <w:jc w:val="left"/>
        <w:rPr>
          <w:rFonts w:cs="Arial"/>
          <w:szCs w:val="20"/>
        </w:rPr>
      </w:pPr>
      <w:r w:rsidRPr="00AB3FA7">
        <w:rPr>
          <w:rFonts w:cs="Arial"/>
          <w:szCs w:val="20"/>
        </w:rPr>
        <w:t>Il a été tout au long très perspicace sur la réalisation des différentes étapes de ce stage</w:t>
      </w:r>
      <w:r w:rsidR="00AB77C1">
        <w:rPr>
          <w:rFonts w:cs="Arial"/>
          <w:szCs w:val="20"/>
        </w:rPr>
        <w:t xml:space="preserve"> et les possibilités qui s’offraient à nous</w:t>
      </w:r>
      <w:r w:rsidRPr="00AB3FA7">
        <w:rPr>
          <w:rFonts w:cs="Arial"/>
          <w:szCs w:val="20"/>
        </w:rPr>
        <w:t>.</w:t>
      </w:r>
    </w:p>
    <w:p w14:paraId="2CF009BE" w14:textId="67E2F3EC" w:rsidR="00145EE1" w:rsidRPr="00AB3FA7" w:rsidRDefault="00AB77C1" w:rsidP="00145EE1">
      <w:pPr>
        <w:jc w:val="left"/>
        <w:rPr>
          <w:rFonts w:cs="Arial"/>
          <w:szCs w:val="20"/>
        </w:rPr>
      </w:pPr>
      <w:r>
        <w:rPr>
          <w:rFonts w:cs="Arial"/>
          <w:szCs w:val="20"/>
        </w:rPr>
        <w:t>Je le remercie de m’avoir permis de</w:t>
      </w:r>
      <w:r w:rsidR="00145EE1" w:rsidRPr="00AB3FA7">
        <w:rPr>
          <w:rFonts w:cs="Arial"/>
          <w:szCs w:val="20"/>
        </w:rPr>
        <w:t xml:space="preserve"> découvrir cet aspect de la recherche</w:t>
      </w:r>
      <w:r>
        <w:rPr>
          <w:rFonts w:cs="Arial"/>
          <w:szCs w:val="20"/>
        </w:rPr>
        <w:t xml:space="preserve"> qui a été très enrichissant</w:t>
      </w:r>
      <w:r w:rsidR="00145EE1" w:rsidRPr="00AB3FA7">
        <w:rPr>
          <w:rFonts w:cs="Arial"/>
          <w:szCs w:val="20"/>
        </w:rPr>
        <w:t xml:space="preserve"> et écrire avec lui un article technique</w:t>
      </w:r>
      <w:r>
        <w:rPr>
          <w:rFonts w:cs="Arial"/>
          <w:szCs w:val="20"/>
        </w:rPr>
        <w:t>.</w:t>
      </w:r>
    </w:p>
    <w:p w14:paraId="0FB28762" w14:textId="77777777" w:rsidR="00145EE1" w:rsidRPr="00AB3FA7" w:rsidRDefault="00145EE1" w:rsidP="00145EE1">
      <w:pPr>
        <w:jc w:val="left"/>
        <w:rPr>
          <w:rFonts w:cs="Arial"/>
          <w:szCs w:val="20"/>
        </w:rPr>
      </w:pPr>
    </w:p>
    <w:p w14:paraId="4F006768" w14:textId="13B21A7F" w:rsidR="00145EE1" w:rsidRPr="00AB3FA7" w:rsidRDefault="00575557" w:rsidP="00145EE1">
      <w:pPr>
        <w:jc w:val="left"/>
        <w:rPr>
          <w:rFonts w:cs="Arial"/>
          <w:szCs w:val="20"/>
        </w:rPr>
      </w:pPr>
      <w:r>
        <w:rPr>
          <w:rFonts w:cs="Arial"/>
          <w:szCs w:val="20"/>
        </w:rPr>
        <w:t>É</w:t>
      </w:r>
      <w:r w:rsidR="00145EE1" w:rsidRPr="00AB3FA7">
        <w:rPr>
          <w:rFonts w:cs="Arial"/>
          <w:szCs w:val="20"/>
        </w:rPr>
        <w:t>galement remercier Sebti MOUELHI pour son aide et ses explications sur la modélisation UPPAAL</w:t>
      </w:r>
    </w:p>
    <w:p w14:paraId="5D8BF272" w14:textId="77777777" w:rsidR="00145EE1" w:rsidRPr="00AB3FA7" w:rsidRDefault="00145EE1" w:rsidP="00145EE1">
      <w:pPr>
        <w:jc w:val="left"/>
        <w:rPr>
          <w:rFonts w:cs="Arial"/>
          <w:szCs w:val="20"/>
        </w:rPr>
      </w:pPr>
    </w:p>
    <w:p w14:paraId="5CE0EE4E" w14:textId="32AF2406" w:rsidR="00145EE1" w:rsidRPr="00AB3FA7" w:rsidRDefault="00145EE1" w:rsidP="00145EE1">
      <w:pPr>
        <w:jc w:val="left"/>
        <w:rPr>
          <w:rFonts w:cs="Arial"/>
          <w:szCs w:val="20"/>
        </w:rPr>
      </w:pPr>
      <w:r w:rsidRPr="00AB3FA7">
        <w:rPr>
          <w:rFonts w:cs="Arial"/>
          <w:szCs w:val="20"/>
        </w:rPr>
        <w:t>Enfin Assia SOUKANE, Céline BARTH, le laboratoire SIC avec ses doctorants, professeurs et stagiaires, pour leur bonne humeur et avec qui il est facile de discuter de la recherche, de leurs projets, de leurs problèmes</w:t>
      </w:r>
      <w:r w:rsidR="00575557">
        <w:rPr>
          <w:rFonts w:cs="Arial"/>
          <w:szCs w:val="20"/>
        </w:rPr>
        <w:t>,</w:t>
      </w:r>
      <w:r w:rsidRPr="00AB3FA7">
        <w:rPr>
          <w:rFonts w:cs="Arial"/>
          <w:szCs w:val="20"/>
        </w:rPr>
        <w:t xml:space="preserve"> mais aussi pour discuter et réfléchir sur les nôtres.</w:t>
      </w:r>
    </w:p>
    <w:p w14:paraId="5A9D7BB2" w14:textId="77777777" w:rsidR="002C4085" w:rsidRDefault="002C4085" w:rsidP="002C4085">
      <w:pPr>
        <w:rPr>
          <w:rFonts w:cs="Arial"/>
          <w:sz w:val="28"/>
          <w:szCs w:val="20"/>
        </w:rPr>
      </w:pPr>
    </w:p>
    <w:p w14:paraId="07981508" w14:textId="77777777" w:rsidR="002C4085" w:rsidRDefault="002C4085">
      <w:pPr>
        <w:jc w:val="left"/>
        <w:rPr>
          <w:rFonts w:cs="Arial"/>
          <w:sz w:val="21"/>
          <w:szCs w:val="20"/>
        </w:rPr>
      </w:pPr>
      <w:r>
        <w:rPr>
          <w:rFonts w:cs="Arial"/>
          <w:sz w:val="21"/>
          <w:szCs w:val="20"/>
        </w:rPr>
        <w:br w:type="page"/>
      </w:r>
    </w:p>
    <w:p w14:paraId="03F3A680" w14:textId="6602259F" w:rsidR="002C4085" w:rsidRDefault="002C4085" w:rsidP="00F837C1">
      <w:pPr>
        <w:pStyle w:val="Style1"/>
      </w:pPr>
      <w:bookmarkStart w:id="1" w:name="_Toc520983943"/>
      <w:r>
        <w:lastRenderedPageBreak/>
        <w:t>Résumé</w:t>
      </w:r>
      <w:bookmarkEnd w:id="1"/>
    </w:p>
    <w:p w14:paraId="659F462F" w14:textId="77777777" w:rsidR="00472AC2" w:rsidRDefault="00472AC2" w:rsidP="00472AC2"/>
    <w:p w14:paraId="73430B72" w14:textId="71208526" w:rsidR="00472AC2" w:rsidRDefault="002C4085" w:rsidP="00FD7731">
      <w:pPr>
        <w:rPr>
          <w:rFonts w:ascii="Times" w:hAnsi="Times" w:cs="Times"/>
          <w:color w:val="000000"/>
          <w:sz w:val="24"/>
        </w:rPr>
      </w:pPr>
      <w:r>
        <w:t>Au sein du laboratoire de l’ECE</w:t>
      </w:r>
      <w:r w:rsidR="00BF45F8">
        <w:t xml:space="preserve"> Paris</w:t>
      </w:r>
      <w:r>
        <w:t xml:space="preserve">, l’École Centrale d’Électronique, qui travaille conjointement </w:t>
      </w:r>
      <w:r w:rsidR="00367651">
        <w:t xml:space="preserve">sur ce sujet </w:t>
      </w:r>
      <w:r>
        <w:t xml:space="preserve">avec l’institut </w:t>
      </w:r>
      <w:r w:rsidR="00472AC2">
        <w:t xml:space="preserve">VEDECOM a donné lieu </w:t>
      </w:r>
      <w:r w:rsidR="00FD7731">
        <w:t>à</w:t>
      </w:r>
      <w:r w:rsidR="00472AC2">
        <w:t xml:space="preserve"> ce projet de recherche interne et au sujet de ce stage : </w:t>
      </w:r>
      <w:r w:rsidR="00472AC2" w:rsidRPr="00472AC2">
        <w:rPr>
          <w:color w:val="000000"/>
          <w:szCs w:val="32"/>
        </w:rPr>
        <w:t>Réseaux IoT pour le contrôle des feux de signalisation dans des villes Intelligentes.</w:t>
      </w:r>
      <w:r w:rsidR="00472AC2" w:rsidRPr="00472AC2">
        <w:rPr>
          <w:rFonts w:ascii="Calibri" w:hAnsi="Calibri" w:cs="Calibri"/>
          <w:color w:val="000000"/>
          <w:szCs w:val="32"/>
        </w:rPr>
        <w:t xml:space="preserve"> </w:t>
      </w:r>
    </w:p>
    <w:p w14:paraId="706B78B2" w14:textId="0F3B6020" w:rsidR="002C4085" w:rsidRDefault="002C4085" w:rsidP="00FD7731">
      <w:pPr>
        <w:rPr>
          <w:rFonts w:cs="Arial"/>
          <w:sz w:val="21"/>
          <w:szCs w:val="20"/>
        </w:rPr>
      </w:pPr>
    </w:p>
    <w:p w14:paraId="204A8D6D" w14:textId="5626AF27" w:rsidR="00472AC2" w:rsidRDefault="00472AC2" w:rsidP="00FD7731">
      <w:pPr>
        <w:rPr>
          <w:rFonts w:cs="Arial"/>
          <w:szCs w:val="20"/>
        </w:rPr>
      </w:pPr>
      <w:r w:rsidRPr="00FD7731">
        <w:rPr>
          <w:rFonts w:cs="Arial"/>
          <w:szCs w:val="20"/>
        </w:rPr>
        <w:t xml:space="preserve">Ce stage a été réalisé autour de deux aspects : </w:t>
      </w:r>
      <w:r w:rsidR="000A3794">
        <w:rPr>
          <w:rFonts w:cs="Arial"/>
          <w:szCs w:val="20"/>
        </w:rPr>
        <w:t>Premièrement, une volonté de continuer un projet de fin d’étude (PFE) d’étudiants de l’ECE</w:t>
      </w:r>
      <w:r w:rsidR="009C5503">
        <w:rPr>
          <w:rFonts w:cs="Arial"/>
          <w:szCs w:val="20"/>
        </w:rPr>
        <w:t xml:space="preserve"> Paris</w:t>
      </w:r>
      <w:r w:rsidR="000A3794">
        <w:rPr>
          <w:rFonts w:cs="Arial"/>
          <w:szCs w:val="20"/>
        </w:rPr>
        <w:t xml:space="preserve"> afin de chercher à obtenir un prototype fonctionnel. Cette solution partait d’</w:t>
      </w:r>
      <w:r w:rsidR="00E754BA">
        <w:rPr>
          <w:rFonts w:cs="Arial"/>
          <w:szCs w:val="20"/>
        </w:rPr>
        <w:t xml:space="preserve">un réseau de capteurs sans fil </w:t>
      </w:r>
      <w:r w:rsidR="000A3794">
        <w:rPr>
          <w:rFonts w:cs="Arial"/>
          <w:szCs w:val="20"/>
        </w:rPr>
        <w:t>comp</w:t>
      </w:r>
      <w:r w:rsidR="00E754BA">
        <w:rPr>
          <w:rFonts w:cs="Arial"/>
          <w:szCs w:val="20"/>
        </w:rPr>
        <w:t>osé</w:t>
      </w:r>
      <w:r w:rsidR="00871651">
        <w:rPr>
          <w:rFonts w:cs="Arial"/>
          <w:szCs w:val="20"/>
        </w:rPr>
        <w:t xml:space="preserve"> de </w:t>
      </w:r>
      <w:proofErr w:type="spellStart"/>
      <w:r w:rsidR="00871651">
        <w:rPr>
          <w:rFonts w:cs="Arial"/>
          <w:szCs w:val="20"/>
        </w:rPr>
        <w:t>Zolertia</w:t>
      </w:r>
      <w:proofErr w:type="spellEnd"/>
      <w:r w:rsidR="00871651">
        <w:rPr>
          <w:rFonts w:cs="Arial"/>
          <w:szCs w:val="20"/>
        </w:rPr>
        <w:t xml:space="preserve"> Re-</w:t>
      </w:r>
      <w:proofErr w:type="spellStart"/>
      <w:r w:rsidR="00871651">
        <w:rPr>
          <w:rFonts w:cs="Arial"/>
          <w:szCs w:val="20"/>
        </w:rPr>
        <w:t>motes</w:t>
      </w:r>
      <w:proofErr w:type="spellEnd"/>
      <w:r w:rsidR="00871651">
        <w:rPr>
          <w:rFonts w:cs="Arial"/>
          <w:szCs w:val="20"/>
        </w:rPr>
        <w:t xml:space="preserve">. L’un d’entre eux </w:t>
      </w:r>
      <w:r w:rsidR="000A3794">
        <w:rPr>
          <w:rFonts w:cs="Arial"/>
          <w:szCs w:val="20"/>
        </w:rPr>
        <w:t xml:space="preserve">est connecté à une machine hôte qui </w:t>
      </w:r>
      <w:r w:rsidR="00BF45F8">
        <w:rPr>
          <w:rFonts w:cs="Arial"/>
          <w:szCs w:val="20"/>
        </w:rPr>
        <w:t>possèdera</w:t>
      </w:r>
      <w:r w:rsidR="000A3794">
        <w:rPr>
          <w:rFonts w:cs="Arial"/>
          <w:szCs w:val="20"/>
        </w:rPr>
        <w:t xml:space="preserve"> internet et pourra tr</w:t>
      </w:r>
      <w:r w:rsidR="009C0208">
        <w:rPr>
          <w:rFonts w:cs="Arial"/>
          <w:szCs w:val="20"/>
        </w:rPr>
        <w:t>ansiter les informations vers une</w:t>
      </w:r>
      <w:r w:rsidR="000300CC">
        <w:rPr>
          <w:rFonts w:cs="Arial"/>
          <w:szCs w:val="20"/>
        </w:rPr>
        <w:t xml:space="preserve"> plateforme Cloud</w:t>
      </w:r>
      <w:r w:rsidR="000A3794">
        <w:rPr>
          <w:rFonts w:cs="Arial"/>
          <w:szCs w:val="20"/>
        </w:rPr>
        <w:t xml:space="preserve">. </w:t>
      </w:r>
      <w:r w:rsidRPr="00FD7731">
        <w:rPr>
          <w:rFonts w:cs="Arial"/>
          <w:szCs w:val="20"/>
        </w:rPr>
        <w:t>La</w:t>
      </w:r>
      <w:r w:rsidR="000A3794">
        <w:rPr>
          <w:rFonts w:cs="Arial"/>
          <w:szCs w:val="20"/>
        </w:rPr>
        <w:t xml:space="preserve"> seconde a été de chercher à rendre ce projet plus autonome en trans</w:t>
      </w:r>
      <w:r w:rsidR="00871651">
        <w:rPr>
          <w:rFonts w:cs="Arial"/>
          <w:szCs w:val="20"/>
        </w:rPr>
        <w:t>formant l’ensemble composé d’un</w:t>
      </w:r>
      <w:r w:rsidR="000A3794">
        <w:rPr>
          <w:rFonts w:cs="Arial"/>
          <w:szCs w:val="20"/>
        </w:rPr>
        <w:t xml:space="preserve"> Re-</w:t>
      </w:r>
      <w:proofErr w:type="spellStart"/>
      <w:r w:rsidR="000A3794">
        <w:rPr>
          <w:rFonts w:cs="Arial"/>
          <w:szCs w:val="20"/>
        </w:rPr>
        <w:t>mote</w:t>
      </w:r>
      <w:proofErr w:type="spellEnd"/>
      <w:r w:rsidR="000A3794">
        <w:rPr>
          <w:rFonts w:cs="Arial"/>
          <w:szCs w:val="20"/>
        </w:rPr>
        <w:t xml:space="preserve"> et une machine </w:t>
      </w:r>
      <w:r w:rsidR="00575557">
        <w:rPr>
          <w:rFonts w:cs="Arial"/>
          <w:szCs w:val="20"/>
        </w:rPr>
        <w:t>hôte</w:t>
      </w:r>
      <w:r w:rsidR="000A3794">
        <w:rPr>
          <w:rFonts w:cs="Arial"/>
          <w:szCs w:val="20"/>
        </w:rPr>
        <w:t xml:space="preserve"> r</w:t>
      </w:r>
      <w:r w:rsidR="00871651">
        <w:rPr>
          <w:rFonts w:cs="Arial"/>
          <w:szCs w:val="20"/>
        </w:rPr>
        <w:t>eliée à internet à seulement un</w:t>
      </w:r>
      <w:r w:rsidR="00476D59">
        <w:rPr>
          <w:rFonts w:cs="Arial"/>
          <w:szCs w:val="20"/>
        </w:rPr>
        <w:t xml:space="preserve"> Re-</w:t>
      </w:r>
      <w:proofErr w:type="spellStart"/>
      <w:r w:rsidR="00476D59">
        <w:rPr>
          <w:rFonts w:cs="Arial"/>
          <w:szCs w:val="20"/>
        </w:rPr>
        <w:t>mote</w:t>
      </w:r>
      <w:proofErr w:type="spellEnd"/>
      <w:r w:rsidR="00476D59">
        <w:rPr>
          <w:rFonts w:cs="Arial"/>
          <w:szCs w:val="20"/>
        </w:rPr>
        <w:t xml:space="preserve"> qui possèderait </w:t>
      </w:r>
      <w:r w:rsidR="000A3794">
        <w:rPr>
          <w:rFonts w:cs="Arial"/>
          <w:szCs w:val="20"/>
        </w:rPr>
        <w:t>la capacité à router les paquets s</w:t>
      </w:r>
      <w:r w:rsidR="00575557">
        <w:rPr>
          <w:rFonts w:cs="Arial"/>
          <w:szCs w:val="20"/>
        </w:rPr>
        <w:t>ur Internet via un branchement E</w:t>
      </w:r>
      <w:r w:rsidR="000A3794">
        <w:rPr>
          <w:rFonts w:cs="Arial"/>
          <w:szCs w:val="20"/>
        </w:rPr>
        <w:t xml:space="preserve">thernet. </w:t>
      </w:r>
    </w:p>
    <w:p w14:paraId="165929B9" w14:textId="77777777" w:rsidR="000A3794" w:rsidRPr="00FD7731" w:rsidRDefault="000A3794" w:rsidP="00FD7731">
      <w:pPr>
        <w:rPr>
          <w:rFonts w:cs="Arial"/>
          <w:szCs w:val="20"/>
        </w:rPr>
      </w:pPr>
    </w:p>
    <w:p w14:paraId="6CB85524" w14:textId="497920AE" w:rsidR="00472AC2" w:rsidRPr="00FD7731" w:rsidRDefault="003755BF" w:rsidP="00FD7731">
      <w:pPr>
        <w:rPr>
          <w:rFonts w:cs="Arial"/>
          <w:szCs w:val="20"/>
        </w:rPr>
      </w:pPr>
      <w:r>
        <w:rPr>
          <w:rFonts w:cs="Arial"/>
          <w:szCs w:val="20"/>
        </w:rPr>
        <w:t xml:space="preserve">Après </w:t>
      </w:r>
      <w:r w:rsidR="00716716">
        <w:rPr>
          <w:rFonts w:cs="Arial"/>
          <w:szCs w:val="20"/>
        </w:rPr>
        <w:t>quatre</w:t>
      </w:r>
      <w:r>
        <w:rPr>
          <w:rFonts w:cs="Arial"/>
          <w:szCs w:val="20"/>
        </w:rPr>
        <w:t xml:space="preserve"> mois</w:t>
      </w:r>
      <w:r w:rsidR="00716716">
        <w:rPr>
          <w:rFonts w:cs="Arial"/>
          <w:szCs w:val="20"/>
        </w:rPr>
        <w:t xml:space="preserve"> de stage</w:t>
      </w:r>
      <w:r w:rsidR="00472AC2" w:rsidRPr="00FD7731">
        <w:rPr>
          <w:rFonts w:cs="Arial"/>
          <w:szCs w:val="20"/>
        </w:rPr>
        <w:t xml:space="preserve">, </w:t>
      </w:r>
      <w:r w:rsidR="009C0208">
        <w:rPr>
          <w:rFonts w:cs="Arial"/>
          <w:szCs w:val="20"/>
        </w:rPr>
        <w:t>le prototype a pu être bien développé et est fonctionnel</w:t>
      </w:r>
      <w:r w:rsidR="0096423B">
        <w:rPr>
          <w:rFonts w:cs="Arial"/>
          <w:szCs w:val="20"/>
        </w:rPr>
        <w:t xml:space="preserve">. Il a été </w:t>
      </w:r>
      <w:r w:rsidR="00F730F2">
        <w:rPr>
          <w:rFonts w:cs="Arial"/>
          <w:szCs w:val="20"/>
        </w:rPr>
        <w:t>perfectionné</w:t>
      </w:r>
      <w:r w:rsidR="0096423B">
        <w:rPr>
          <w:rFonts w:cs="Arial"/>
          <w:szCs w:val="20"/>
        </w:rPr>
        <w:t xml:space="preserve"> par rapport à l’</w:t>
      </w:r>
      <w:r w:rsidR="00F730F2">
        <w:rPr>
          <w:rFonts w:cs="Arial"/>
          <w:szCs w:val="20"/>
        </w:rPr>
        <w:t>existant en améliorant les fonctionnalités mais également en effectuant une modélisation de ce système</w:t>
      </w:r>
      <w:r w:rsidR="00BF45F8">
        <w:rPr>
          <w:rFonts w:cs="Arial"/>
          <w:szCs w:val="20"/>
        </w:rPr>
        <w:t xml:space="preserve"> via UPPAAL</w:t>
      </w:r>
      <w:r w:rsidR="00F730F2">
        <w:rPr>
          <w:rFonts w:cs="Arial"/>
          <w:szCs w:val="20"/>
        </w:rPr>
        <w:t xml:space="preserve"> afin de définir ses faiblesses et y apporter des solutions.</w:t>
      </w:r>
      <w:r w:rsidR="00076C72">
        <w:rPr>
          <w:rFonts w:cs="Arial"/>
          <w:szCs w:val="20"/>
        </w:rPr>
        <w:t xml:space="preserve"> </w:t>
      </w:r>
      <w:r w:rsidR="00F730F2">
        <w:rPr>
          <w:rFonts w:cs="Arial"/>
          <w:szCs w:val="20"/>
        </w:rPr>
        <w:t>Une seconde a pu être partiellement développée afin d’ét</w:t>
      </w:r>
      <w:r w:rsidR="00476D59">
        <w:rPr>
          <w:rFonts w:cs="Arial"/>
          <w:szCs w:val="20"/>
        </w:rPr>
        <w:t>ablir sa faisabilité. Cependant</w:t>
      </w:r>
      <w:r w:rsidR="00D2752C">
        <w:rPr>
          <w:rFonts w:cs="Arial"/>
          <w:szCs w:val="20"/>
        </w:rPr>
        <w:t xml:space="preserve">, </w:t>
      </w:r>
      <w:r w:rsidR="00F730F2">
        <w:rPr>
          <w:rFonts w:cs="Arial"/>
          <w:szCs w:val="20"/>
        </w:rPr>
        <w:t>des aspects su</w:t>
      </w:r>
      <w:r w:rsidR="00230A54">
        <w:rPr>
          <w:rFonts w:cs="Arial"/>
          <w:szCs w:val="20"/>
        </w:rPr>
        <w:t>r le développement de ce second</w:t>
      </w:r>
      <w:r w:rsidR="00F730F2">
        <w:rPr>
          <w:rFonts w:cs="Arial"/>
          <w:szCs w:val="20"/>
        </w:rPr>
        <w:t xml:space="preserve"> projet</w:t>
      </w:r>
      <w:r w:rsidR="00230A54">
        <w:rPr>
          <w:rFonts w:cs="Arial"/>
          <w:szCs w:val="20"/>
        </w:rPr>
        <w:t xml:space="preserve"> à la fois logiciels et matériels</w:t>
      </w:r>
      <w:r w:rsidR="00F730F2">
        <w:rPr>
          <w:rFonts w:cs="Arial"/>
          <w:szCs w:val="20"/>
        </w:rPr>
        <w:t xml:space="preserve"> ont fait qu’elle n’a pas été continuée en l’état. </w:t>
      </w:r>
      <w:r w:rsidR="001E2ECB">
        <w:rPr>
          <w:rFonts w:cs="Arial"/>
          <w:szCs w:val="20"/>
        </w:rPr>
        <w:t>Un point fort par la suite a</w:t>
      </w:r>
      <w:r w:rsidR="00076C72">
        <w:rPr>
          <w:rFonts w:cs="Arial"/>
          <w:szCs w:val="20"/>
        </w:rPr>
        <w:t xml:space="preserve"> été l’asp</w:t>
      </w:r>
      <w:r w:rsidR="005264D6">
        <w:rPr>
          <w:rFonts w:cs="Arial"/>
          <w:szCs w:val="20"/>
        </w:rPr>
        <w:t>ect recherche avec la rédaction</w:t>
      </w:r>
      <w:r w:rsidR="00076C72">
        <w:rPr>
          <w:rFonts w:cs="Arial"/>
          <w:szCs w:val="20"/>
        </w:rPr>
        <w:t xml:space="preserve"> de</w:t>
      </w:r>
      <w:r w:rsidR="00D2752C">
        <w:rPr>
          <w:rFonts w:cs="Arial"/>
          <w:szCs w:val="20"/>
        </w:rPr>
        <w:t xml:space="preserve"> deux</w:t>
      </w:r>
      <w:r w:rsidR="00076C72">
        <w:rPr>
          <w:rFonts w:cs="Arial"/>
          <w:szCs w:val="20"/>
        </w:rPr>
        <w:t xml:space="preserve"> papiers techniques à destination de la communauté scientifique internationale.</w:t>
      </w:r>
    </w:p>
    <w:p w14:paraId="4CDBA54D" w14:textId="77777777" w:rsidR="00472AC2" w:rsidRPr="00AB3FA7" w:rsidRDefault="00472AC2" w:rsidP="002C4085">
      <w:pPr>
        <w:jc w:val="left"/>
        <w:rPr>
          <w:rFonts w:cs="Arial"/>
          <w:szCs w:val="20"/>
        </w:rPr>
      </w:pPr>
    </w:p>
    <w:p w14:paraId="2D758772" w14:textId="0938445B" w:rsidR="00472AC2" w:rsidRPr="00AB3FA7" w:rsidRDefault="00472AC2" w:rsidP="002C4085">
      <w:pPr>
        <w:jc w:val="left"/>
        <w:rPr>
          <w:rFonts w:cs="Arial"/>
          <w:szCs w:val="20"/>
        </w:rPr>
      </w:pPr>
      <w:r w:rsidRPr="00AB3FA7">
        <w:rPr>
          <w:rFonts w:cs="Arial"/>
          <w:b/>
          <w:szCs w:val="20"/>
        </w:rPr>
        <w:t>Mots clés :</w:t>
      </w:r>
      <w:r w:rsidRPr="00AB3FA7">
        <w:rPr>
          <w:rFonts w:cs="Arial"/>
          <w:szCs w:val="20"/>
        </w:rPr>
        <w:t xml:space="preserve"> Réseaux, Linux, Programmation C, IoT, </w:t>
      </w:r>
      <w:proofErr w:type="spellStart"/>
      <w:r w:rsidRPr="00AB3FA7">
        <w:rPr>
          <w:rFonts w:cs="Arial"/>
          <w:szCs w:val="20"/>
        </w:rPr>
        <w:t>Contiki</w:t>
      </w:r>
      <w:proofErr w:type="spellEnd"/>
      <w:r w:rsidRPr="00AB3FA7">
        <w:rPr>
          <w:rFonts w:cs="Arial"/>
          <w:szCs w:val="20"/>
        </w:rPr>
        <w:t xml:space="preserve"> OS,</w:t>
      </w:r>
      <w:r w:rsidR="00871651">
        <w:rPr>
          <w:rFonts w:cs="Arial"/>
          <w:szCs w:val="20"/>
        </w:rPr>
        <w:t xml:space="preserve"> </w:t>
      </w:r>
      <w:proofErr w:type="spellStart"/>
      <w:r w:rsidR="00871651">
        <w:rPr>
          <w:rFonts w:cs="Arial"/>
          <w:szCs w:val="20"/>
        </w:rPr>
        <w:t>Zolertia</w:t>
      </w:r>
      <w:proofErr w:type="spellEnd"/>
      <w:r w:rsidR="00871651">
        <w:rPr>
          <w:rFonts w:cs="Arial"/>
          <w:szCs w:val="20"/>
        </w:rPr>
        <w:t xml:space="preserve"> Re-</w:t>
      </w:r>
      <w:proofErr w:type="spellStart"/>
      <w:r w:rsidR="00871651">
        <w:rPr>
          <w:rFonts w:cs="Arial"/>
          <w:szCs w:val="20"/>
        </w:rPr>
        <w:t>mote</w:t>
      </w:r>
      <w:proofErr w:type="spellEnd"/>
      <w:r w:rsidR="00871651">
        <w:rPr>
          <w:rFonts w:cs="Arial"/>
          <w:szCs w:val="20"/>
        </w:rPr>
        <w:t>,</w:t>
      </w:r>
      <w:r w:rsidRPr="00AB3FA7">
        <w:rPr>
          <w:rFonts w:cs="Arial"/>
          <w:szCs w:val="20"/>
        </w:rPr>
        <w:t xml:space="preserve"> </w:t>
      </w:r>
      <w:r w:rsidR="009C0208">
        <w:rPr>
          <w:rFonts w:cs="Arial"/>
          <w:szCs w:val="20"/>
        </w:rPr>
        <w:t xml:space="preserve">MQTT, </w:t>
      </w:r>
      <w:r w:rsidRPr="00AB3FA7">
        <w:rPr>
          <w:rFonts w:cs="Arial"/>
          <w:szCs w:val="20"/>
        </w:rPr>
        <w:t>QoS</w:t>
      </w:r>
      <w:r w:rsidR="00BF45F8">
        <w:rPr>
          <w:rFonts w:cs="Arial"/>
          <w:szCs w:val="20"/>
        </w:rPr>
        <w:t>, UPPAAL</w:t>
      </w:r>
    </w:p>
    <w:p w14:paraId="278B356E" w14:textId="77777777" w:rsidR="00C4370D" w:rsidRPr="00AB3FA7" w:rsidRDefault="00C4370D" w:rsidP="002C4085">
      <w:pPr>
        <w:jc w:val="left"/>
        <w:rPr>
          <w:rFonts w:cs="Arial"/>
          <w:szCs w:val="20"/>
        </w:rPr>
      </w:pPr>
    </w:p>
    <w:p w14:paraId="010620C9" w14:textId="08E47CD4" w:rsidR="00472AC2" w:rsidRPr="000A5FFE" w:rsidRDefault="00472AC2" w:rsidP="00F837C1">
      <w:pPr>
        <w:pStyle w:val="Style1"/>
        <w:rPr>
          <w:lang w:val="en-US"/>
        </w:rPr>
      </w:pPr>
      <w:r w:rsidRPr="000A5FFE">
        <w:rPr>
          <w:lang w:val="en-US"/>
        </w:rPr>
        <w:t>Abstract</w:t>
      </w:r>
    </w:p>
    <w:p w14:paraId="6324768A" w14:textId="77777777" w:rsidR="00472AC2" w:rsidRPr="00230A54" w:rsidRDefault="00472AC2" w:rsidP="002C4085">
      <w:pPr>
        <w:jc w:val="left"/>
        <w:rPr>
          <w:rFonts w:cs="Arial"/>
          <w:sz w:val="21"/>
          <w:szCs w:val="20"/>
          <w:lang w:val="en-US"/>
        </w:rPr>
      </w:pPr>
    </w:p>
    <w:p w14:paraId="6C700B39" w14:textId="0D0EE04E" w:rsidR="00472AC2" w:rsidRPr="00230A54" w:rsidRDefault="004E2600" w:rsidP="002C4085">
      <w:pPr>
        <w:jc w:val="left"/>
        <w:rPr>
          <w:rFonts w:cs="Arial"/>
          <w:szCs w:val="20"/>
          <w:lang w:val="en-US"/>
        </w:rPr>
      </w:pPr>
      <w:r>
        <w:rPr>
          <w:rFonts w:cs="Arial"/>
          <w:szCs w:val="20"/>
          <w:lang w:val="en-US"/>
        </w:rPr>
        <w:t xml:space="preserve">Into the laboratory of </w:t>
      </w:r>
      <w:r w:rsidR="00BF45F8" w:rsidRPr="00230A54">
        <w:rPr>
          <w:rFonts w:cs="Arial"/>
          <w:szCs w:val="20"/>
          <w:lang w:val="en-US"/>
        </w:rPr>
        <w:t>ECE Paris, a school of engineer</w:t>
      </w:r>
      <w:r w:rsidR="00FC04C6">
        <w:rPr>
          <w:rFonts w:cs="Arial"/>
          <w:szCs w:val="20"/>
          <w:lang w:val="en-US"/>
        </w:rPr>
        <w:t xml:space="preserve">ing in electronics, which </w:t>
      </w:r>
      <w:r w:rsidR="001D0549">
        <w:rPr>
          <w:rFonts w:cs="Arial"/>
          <w:szCs w:val="20"/>
          <w:lang w:val="en-US"/>
        </w:rPr>
        <w:t>collaborates</w:t>
      </w:r>
      <w:r w:rsidR="00FC04C6">
        <w:rPr>
          <w:rFonts w:cs="Arial"/>
          <w:szCs w:val="20"/>
          <w:lang w:val="en-US"/>
        </w:rPr>
        <w:t xml:space="preserve"> </w:t>
      </w:r>
      <w:r w:rsidR="00BF45F8" w:rsidRPr="00230A54">
        <w:rPr>
          <w:rFonts w:cs="Arial"/>
          <w:szCs w:val="20"/>
          <w:lang w:val="en-US"/>
        </w:rPr>
        <w:t xml:space="preserve">with the VEDECOM </w:t>
      </w:r>
      <w:r w:rsidR="00230A54" w:rsidRPr="00230A54">
        <w:rPr>
          <w:rFonts w:cs="Arial"/>
          <w:szCs w:val="20"/>
          <w:lang w:val="en-US"/>
        </w:rPr>
        <w:t>institute</w:t>
      </w:r>
      <w:r w:rsidR="00BF45F8" w:rsidRPr="00230A54">
        <w:rPr>
          <w:rFonts w:cs="Arial"/>
          <w:szCs w:val="20"/>
          <w:lang w:val="en-US"/>
        </w:rPr>
        <w:t>, a</w:t>
      </w:r>
      <w:r w:rsidR="00230A54">
        <w:rPr>
          <w:rFonts w:cs="Arial"/>
          <w:szCs w:val="20"/>
          <w:lang w:val="en-US"/>
        </w:rPr>
        <w:t>n</w:t>
      </w:r>
      <w:r w:rsidR="00BF45F8" w:rsidRPr="00230A54">
        <w:rPr>
          <w:rFonts w:cs="Arial"/>
          <w:szCs w:val="20"/>
          <w:lang w:val="en-US"/>
        </w:rPr>
        <w:t xml:space="preserve"> intern research project has been </w:t>
      </w:r>
      <w:r w:rsidR="00230A54" w:rsidRPr="00230A54">
        <w:rPr>
          <w:rFonts w:cs="Arial"/>
          <w:szCs w:val="20"/>
          <w:lang w:val="en-US"/>
        </w:rPr>
        <w:t>developed</w:t>
      </w:r>
      <w:r w:rsidR="00BF45F8" w:rsidRPr="00230A54">
        <w:rPr>
          <w:rFonts w:cs="Arial"/>
          <w:szCs w:val="20"/>
          <w:lang w:val="en-US"/>
        </w:rPr>
        <w:t>. Its subject is: IoT Networks for traffic lights control in smart cities.</w:t>
      </w:r>
    </w:p>
    <w:p w14:paraId="7769B566" w14:textId="77777777" w:rsidR="00BF45F8" w:rsidRPr="00230A54" w:rsidRDefault="00BF45F8" w:rsidP="002C4085">
      <w:pPr>
        <w:jc w:val="left"/>
        <w:rPr>
          <w:rFonts w:cs="Arial"/>
          <w:szCs w:val="20"/>
          <w:lang w:val="en-US"/>
        </w:rPr>
      </w:pPr>
    </w:p>
    <w:p w14:paraId="7C9FF111" w14:textId="68B81645" w:rsidR="00BF45F8" w:rsidRPr="00230A54" w:rsidRDefault="00BF45F8" w:rsidP="002C4085">
      <w:pPr>
        <w:jc w:val="left"/>
        <w:rPr>
          <w:rFonts w:cs="Arial"/>
          <w:szCs w:val="20"/>
          <w:lang w:val="en-US"/>
        </w:rPr>
      </w:pPr>
      <w:r w:rsidRPr="00230A54">
        <w:rPr>
          <w:rFonts w:cs="Arial"/>
          <w:szCs w:val="20"/>
          <w:lang w:val="en-US"/>
        </w:rPr>
        <w:t xml:space="preserve">This </w:t>
      </w:r>
      <w:r w:rsidR="00230A54" w:rsidRPr="00230A54">
        <w:rPr>
          <w:rFonts w:cs="Arial"/>
          <w:szCs w:val="20"/>
          <w:lang w:val="en-US"/>
        </w:rPr>
        <w:t>internship</w:t>
      </w:r>
      <w:r w:rsidR="00716716">
        <w:rPr>
          <w:rFonts w:cs="Arial"/>
          <w:szCs w:val="20"/>
          <w:lang w:val="en-US"/>
        </w:rPr>
        <w:t xml:space="preserve"> carried out two</w:t>
      </w:r>
      <w:r w:rsidRPr="00230A54">
        <w:rPr>
          <w:rFonts w:cs="Arial"/>
          <w:szCs w:val="20"/>
          <w:lang w:val="en-US"/>
        </w:rPr>
        <w:t xml:space="preserve"> main aspects</w:t>
      </w:r>
      <w:r w:rsidR="00230A54">
        <w:rPr>
          <w:rFonts w:cs="Arial"/>
          <w:szCs w:val="20"/>
          <w:lang w:val="en-US"/>
        </w:rPr>
        <w:t>:</w:t>
      </w:r>
      <w:r w:rsidRPr="00230A54">
        <w:rPr>
          <w:rFonts w:cs="Arial"/>
          <w:szCs w:val="20"/>
          <w:lang w:val="en-US"/>
        </w:rPr>
        <w:t xml:space="preserve"> First, continu</w:t>
      </w:r>
      <w:r w:rsidR="00230A54" w:rsidRPr="00230A54">
        <w:rPr>
          <w:rFonts w:cs="Arial"/>
          <w:szCs w:val="20"/>
          <w:lang w:val="en-US"/>
        </w:rPr>
        <w:t>e</w:t>
      </w:r>
      <w:r w:rsidRPr="00230A54">
        <w:rPr>
          <w:rFonts w:cs="Arial"/>
          <w:szCs w:val="20"/>
          <w:lang w:val="en-US"/>
        </w:rPr>
        <w:t xml:space="preserve"> a </w:t>
      </w:r>
      <w:r w:rsidR="00230A54" w:rsidRPr="00230A54">
        <w:rPr>
          <w:rFonts w:cs="Arial"/>
          <w:szCs w:val="20"/>
          <w:lang w:val="en-US"/>
        </w:rPr>
        <w:t>project</w:t>
      </w:r>
      <w:r w:rsidRPr="00230A54">
        <w:rPr>
          <w:rFonts w:cs="Arial"/>
          <w:szCs w:val="20"/>
          <w:lang w:val="en-US"/>
        </w:rPr>
        <w:t xml:space="preserve"> initiated by ECE students</w:t>
      </w:r>
      <w:r w:rsidR="00230A54" w:rsidRPr="00230A54">
        <w:rPr>
          <w:rFonts w:cs="Arial"/>
          <w:szCs w:val="20"/>
          <w:lang w:val="en-US"/>
        </w:rPr>
        <w:t xml:space="preserve"> in order to obtain a working prototype. This solution uses Wireless System Networks (WSNs) composed of </w:t>
      </w:r>
      <w:proofErr w:type="spellStart"/>
      <w:r w:rsidR="00230A54" w:rsidRPr="00230A54">
        <w:rPr>
          <w:rFonts w:cs="Arial"/>
          <w:szCs w:val="20"/>
          <w:lang w:val="en-US"/>
        </w:rPr>
        <w:t>Zolertia</w:t>
      </w:r>
      <w:proofErr w:type="spellEnd"/>
      <w:r w:rsidR="00230A54" w:rsidRPr="00230A54">
        <w:rPr>
          <w:rFonts w:cs="Arial"/>
          <w:szCs w:val="20"/>
          <w:lang w:val="en-US"/>
        </w:rPr>
        <w:t xml:space="preserve"> Re-motes devices connected to it. On</w:t>
      </w:r>
      <w:r w:rsidR="004E2600">
        <w:rPr>
          <w:rFonts w:cs="Arial"/>
          <w:szCs w:val="20"/>
          <w:lang w:val="en-US"/>
        </w:rPr>
        <w:t>e</w:t>
      </w:r>
      <w:r w:rsidR="00525C36">
        <w:rPr>
          <w:rFonts w:cs="Arial"/>
          <w:szCs w:val="20"/>
          <w:lang w:val="en-US"/>
        </w:rPr>
        <w:t xml:space="preserve"> Re-mote is also connected</w:t>
      </w:r>
      <w:r w:rsidR="00230A54" w:rsidRPr="00230A54">
        <w:rPr>
          <w:rFonts w:cs="Arial"/>
          <w:szCs w:val="20"/>
          <w:lang w:val="en-US"/>
        </w:rPr>
        <w:t xml:space="preserve"> to a host machine in order to act as a router and will transit packets to an IoT Cloud Platform. Secondly, the mission was to make this project autonomous by replacing the host machine by a single Ethernet cable.</w:t>
      </w:r>
    </w:p>
    <w:p w14:paraId="5AA00ED7" w14:textId="77777777" w:rsidR="00230A54" w:rsidRPr="00230A54" w:rsidRDefault="00230A54" w:rsidP="002C4085">
      <w:pPr>
        <w:jc w:val="left"/>
        <w:rPr>
          <w:rFonts w:cs="Arial"/>
          <w:szCs w:val="20"/>
          <w:lang w:val="en-US"/>
        </w:rPr>
      </w:pPr>
    </w:p>
    <w:p w14:paraId="737E0DE3" w14:textId="4FF1D59A" w:rsidR="00230A54" w:rsidRPr="00230A54" w:rsidRDefault="00C565FB" w:rsidP="002C4085">
      <w:pPr>
        <w:jc w:val="left"/>
        <w:rPr>
          <w:rFonts w:cs="Arial"/>
          <w:szCs w:val="20"/>
          <w:lang w:val="en-US"/>
        </w:rPr>
      </w:pPr>
      <w:r>
        <w:rPr>
          <w:rFonts w:cs="Arial"/>
          <w:szCs w:val="20"/>
          <w:lang w:val="en-US"/>
        </w:rPr>
        <w:t xml:space="preserve">After four </w:t>
      </w:r>
      <w:r w:rsidR="00230A54" w:rsidRPr="00230A54">
        <w:rPr>
          <w:rFonts w:cs="Arial"/>
          <w:szCs w:val="20"/>
          <w:lang w:val="en-US"/>
        </w:rPr>
        <w:t>months of work, the ob</w:t>
      </w:r>
      <w:r w:rsidR="00DE6ACF">
        <w:rPr>
          <w:rFonts w:cs="Arial"/>
          <w:szCs w:val="20"/>
          <w:lang w:val="en-US"/>
        </w:rPr>
        <w:t>tain result</w:t>
      </w:r>
      <w:r w:rsidR="00AB1E66">
        <w:rPr>
          <w:rFonts w:cs="Arial"/>
          <w:szCs w:val="20"/>
          <w:lang w:val="en-US"/>
        </w:rPr>
        <w:t xml:space="preserve"> is a</w:t>
      </w:r>
      <w:r w:rsidR="00230A54" w:rsidRPr="00230A54">
        <w:rPr>
          <w:rFonts w:cs="Arial"/>
          <w:szCs w:val="20"/>
          <w:lang w:val="en-US"/>
        </w:rPr>
        <w:t xml:space="preserve"> working prototype. It has been perfected compared to the existing one by improving functionalities</w:t>
      </w:r>
      <w:r w:rsidR="00230A54">
        <w:rPr>
          <w:rFonts w:cs="Arial"/>
          <w:szCs w:val="20"/>
          <w:lang w:val="en-US"/>
        </w:rPr>
        <w:t xml:space="preserve"> and by </w:t>
      </w:r>
      <w:proofErr w:type="spellStart"/>
      <w:r w:rsidR="00230A54">
        <w:rPr>
          <w:rFonts w:cs="Arial"/>
          <w:szCs w:val="20"/>
          <w:lang w:val="en-US"/>
        </w:rPr>
        <w:t>modelizing</w:t>
      </w:r>
      <w:proofErr w:type="spellEnd"/>
      <w:r w:rsidR="00230A54">
        <w:rPr>
          <w:rFonts w:cs="Arial"/>
          <w:szCs w:val="20"/>
          <w:lang w:val="en-US"/>
        </w:rPr>
        <w:t xml:space="preserve"> our system using UPPAAL in order to define its weaknesses and correct them. The second prototype has been developed however, blocking aspects due to hardware and software limitations put the project on hold. A strength of that internship was the research aspect where</w:t>
      </w:r>
      <w:r w:rsidR="00BC5802">
        <w:rPr>
          <w:rFonts w:cs="Arial"/>
          <w:szCs w:val="20"/>
          <w:lang w:val="en-US"/>
        </w:rPr>
        <w:t xml:space="preserve"> two</w:t>
      </w:r>
      <w:r w:rsidR="00230A54">
        <w:rPr>
          <w:rFonts w:cs="Arial"/>
          <w:szCs w:val="20"/>
          <w:lang w:val="en-US"/>
        </w:rPr>
        <w:t xml:space="preserve"> sho</w:t>
      </w:r>
      <w:r w:rsidR="004E2600">
        <w:rPr>
          <w:rFonts w:cs="Arial"/>
          <w:szCs w:val="20"/>
          <w:lang w:val="en-US"/>
        </w:rPr>
        <w:t>r</w:t>
      </w:r>
      <w:r w:rsidR="00230A54">
        <w:rPr>
          <w:rFonts w:cs="Arial"/>
          <w:szCs w:val="20"/>
          <w:lang w:val="en-US"/>
        </w:rPr>
        <w:t>t papers has been redacted for the in</w:t>
      </w:r>
      <w:r w:rsidR="00BC5802">
        <w:rPr>
          <w:rFonts w:cs="Arial"/>
          <w:szCs w:val="20"/>
          <w:lang w:val="en-US"/>
        </w:rPr>
        <w:t>ternational conferences</w:t>
      </w:r>
      <w:r w:rsidR="00230A54">
        <w:rPr>
          <w:rFonts w:cs="Arial"/>
          <w:szCs w:val="20"/>
          <w:lang w:val="en-US"/>
        </w:rPr>
        <w:t xml:space="preserve">. </w:t>
      </w:r>
    </w:p>
    <w:p w14:paraId="45554763" w14:textId="77777777" w:rsidR="00BF45F8" w:rsidRPr="00230A54" w:rsidRDefault="00BF45F8" w:rsidP="002C4085">
      <w:pPr>
        <w:jc w:val="left"/>
        <w:rPr>
          <w:rFonts w:cs="Arial"/>
          <w:szCs w:val="20"/>
          <w:lang w:val="en-US"/>
        </w:rPr>
      </w:pPr>
    </w:p>
    <w:p w14:paraId="40959726" w14:textId="4EA307E9" w:rsidR="00472AC2" w:rsidRPr="00230A54" w:rsidRDefault="00472AC2" w:rsidP="002C4085">
      <w:pPr>
        <w:jc w:val="left"/>
        <w:rPr>
          <w:rFonts w:cs="Arial"/>
          <w:szCs w:val="20"/>
          <w:lang w:val="en-US"/>
        </w:rPr>
      </w:pPr>
      <w:proofErr w:type="gramStart"/>
      <w:r w:rsidRPr="00230A54">
        <w:rPr>
          <w:rFonts w:cs="Arial"/>
          <w:b/>
          <w:szCs w:val="20"/>
          <w:lang w:val="en-US"/>
        </w:rPr>
        <w:t>Keywords :</w:t>
      </w:r>
      <w:proofErr w:type="gramEnd"/>
      <w:r w:rsidRPr="00230A54">
        <w:rPr>
          <w:rFonts w:cs="Arial"/>
          <w:szCs w:val="20"/>
          <w:lang w:val="en-US"/>
        </w:rPr>
        <w:t xml:space="preserve"> Networks, Linux, C programming, IoT, Contiki OS,</w:t>
      </w:r>
      <w:r w:rsidR="00871651">
        <w:rPr>
          <w:rFonts w:cs="Arial"/>
          <w:szCs w:val="20"/>
          <w:lang w:val="en-US"/>
        </w:rPr>
        <w:t xml:space="preserve"> </w:t>
      </w:r>
      <w:proofErr w:type="spellStart"/>
      <w:r w:rsidR="00871651">
        <w:rPr>
          <w:rFonts w:cs="Arial"/>
          <w:szCs w:val="20"/>
          <w:lang w:val="en-US"/>
        </w:rPr>
        <w:t>Zolertia</w:t>
      </w:r>
      <w:proofErr w:type="spellEnd"/>
      <w:r w:rsidR="00871651">
        <w:rPr>
          <w:rFonts w:cs="Arial"/>
          <w:szCs w:val="20"/>
          <w:lang w:val="en-US"/>
        </w:rPr>
        <w:t xml:space="preserve"> Re-mote</w:t>
      </w:r>
      <w:r w:rsidRPr="00230A54">
        <w:rPr>
          <w:rFonts w:cs="Arial"/>
          <w:szCs w:val="20"/>
          <w:lang w:val="en-US"/>
        </w:rPr>
        <w:t xml:space="preserve"> </w:t>
      </w:r>
      <w:r w:rsidR="00F71042">
        <w:rPr>
          <w:rFonts w:cs="Arial"/>
          <w:szCs w:val="20"/>
          <w:lang w:val="en-US"/>
        </w:rPr>
        <w:t xml:space="preserve">MQTT, </w:t>
      </w:r>
      <w:r w:rsidRPr="00230A54">
        <w:rPr>
          <w:rFonts w:cs="Arial"/>
          <w:szCs w:val="20"/>
          <w:lang w:val="en-US"/>
        </w:rPr>
        <w:t>QoS</w:t>
      </w:r>
      <w:r w:rsidR="00BF45F8" w:rsidRPr="00230A54">
        <w:rPr>
          <w:rFonts w:cs="Arial"/>
          <w:szCs w:val="20"/>
          <w:lang w:val="en-US"/>
        </w:rPr>
        <w:t>, UPPAAL</w:t>
      </w:r>
    </w:p>
    <w:p w14:paraId="5E29CEF1" w14:textId="77777777" w:rsidR="00472AC2" w:rsidRPr="00230A54" w:rsidRDefault="00472AC2">
      <w:pPr>
        <w:jc w:val="left"/>
        <w:rPr>
          <w:rFonts w:cs="Arial"/>
          <w:szCs w:val="20"/>
          <w:lang w:val="en-US"/>
        </w:rPr>
      </w:pPr>
      <w:r w:rsidRPr="00230A54">
        <w:rPr>
          <w:rFonts w:cs="Arial"/>
          <w:szCs w:val="20"/>
          <w:lang w:val="en-US"/>
        </w:rPr>
        <w:br w:type="page"/>
      </w:r>
    </w:p>
    <w:p w14:paraId="04F4EE83" w14:textId="77777777" w:rsidR="00472AC2" w:rsidRPr="000A5FFE" w:rsidRDefault="00472AC2" w:rsidP="002C4085">
      <w:pPr>
        <w:jc w:val="left"/>
        <w:rPr>
          <w:rFonts w:cs="Arial"/>
          <w:sz w:val="21"/>
          <w:szCs w:val="20"/>
          <w:lang w:val="en-US"/>
        </w:rPr>
      </w:pPr>
    </w:p>
    <w:sdt>
      <w:sdtPr>
        <w:rPr>
          <w:rFonts w:ascii="Arial" w:eastAsiaTheme="minorHAnsi" w:hAnsi="Arial" w:cstheme="minorBidi"/>
          <w:b w:val="0"/>
          <w:bCs w:val="0"/>
          <w:color w:val="auto"/>
          <w:sz w:val="20"/>
          <w:szCs w:val="24"/>
          <w:lang w:eastAsia="en-US"/>
        </w:rPr>
        <w:id w:val="-1056543650"/>
        <w:docPartObj>
          <w:docPartGallery w:val="Table of Contents"/>
          <w:docPartUnique/>
        </w:docPartObj>
      </w:sdtPr>
      <w:sdtEndPr>
        <w:rPr>
          <w:noProof/>
        </w:rPr>
      </w:sdtEndPr>
      <w:sdtContent>
        <w:p w14:paraId="71CF3BC1" w14:textId="2B903BF6" w:rsidR="00B43054" w:rsidRDefault="00B43054">
          <w:pPr>
            <w:pStyle w:val="En-ttedetabledesmatires"/>
          </w:pPr>
          <w:r>
            <w:t>Sommaire</w:t>
          </w:r>
        </w:p>
        <w:p w14:paraId="5CCA7D57" w14:textId="3D237304" w:rsidR="00BA28CB" w:rsidRDefault="00F837C1">
          <w:pPr>
            <w:pStyle w:val="TM1"/>
            <w:rPr>
              <w:rFonts w:eastAsiaTheme="minorEastAsia"/>
              <w:b w:val="0"/>
              <w:bCs w:val="0"/>
              <w:noProof/>
              <w:lang w:eastAsia="fr-FR"/>
            </w:rPr>
          </w:pPr>
          <w:r>
            <w:fldChar w:fldCharType="begin"/>
          </w:r>
          <w:r>
            <w:instrText xml:space="preserve"> TOC \o "1-3" </w:instrText>
          </w:r>
          <w:r>
            <w:fldChar w:fldCharType="separate"/>
          </w:r>
          <w:r w:rsidR="00BA28CB">
            <w:rPr>
              <w:noProof/>
            </w:rPr>
            <w:t>Introduction</w:t>
          </w:r>
          <w:r w:rsidR="00BA28CB">
            <w:rPr>
              <w:noProof/>
            </w:rPr>
            <w:tab/>
          </w:r>
          <w:r w:rsidR="00BA28CB">
            <w:rPr>
              <w:noProof/>
            </w:rPr>
            <w:fldChar w:fldCharType="begin"/>
          </w:r>
          <w:r w:rsidR="00BA28CB">
            <w:rPr>
              <w:noProof/>
            </w:rPr>
            <w:instrText xml:space="preserve"> PAGEREF _Toc522356780 \h </w:instrText>
          </w:r>
          <w:r w:rsidR="00BA28CB">
            <w:rPr>
              <w:noProof/>
            </w:rPr>
          </w:r>
          <w:r w:rsidR="00BA28CB">
            <w:rPr>
              <w:noProof/>
            </w:rPr>
            <w:fldChar w:fldCharType="separate"/>
          </w:r>
          <w:r w:rsidR="000A5FFE">
            <w:rPr>
              <w:noProof/>
            </w:rPr>
            <w:t>5</w:t>
          </w:r>
          <w:r w:rsidR="00BA28CB">
            <w:rPr>
              <w:noProof/>
            </w:rPr>
            <w:fldChar w:fldCharType="end"/>
          </w:r>
        </w:p>
        <w:p w14:paraId="5F374759" w14:textId="6702C9D7" w:rsidR="00BA28CB" w:rsidRDefault="00BA28CB">
          <w:pPr>
            <w:pStyle w:val="TM1"/>
            <w:rPr>
              <w:rFonts w:eastAsiaTheme="minorEastAsia"/>
              <w:b w:val="0"/>
              <w:bCs w:val="0"/>
              <w:noProof/>
              <w:lang w:eastAsia="fr-FR"/>
            </w:rPr>
          </w:pPr>
          <w:r>
            <w:rPr>
              <w:noProof/>
            </w:rPr>
            <w:t>I Présentation de l’entreprise/ Cadre du travail</w:t>
          </w:r>
          <w:r>
            <w:rPr>
              <w:noProof/>
            </w:rPr>
            <w:tab/>
          </w:r>
          <w:r>
            <w:rPr>
              <w:noProof/>
            </w:rPr>
            <w:fldChar w:fldCharType="begin"/>
          </w:r>
          <w:r>
            <w:rPr>
              <w:noProof/>
            </w:rPr>
            <w:instrText xml:space="preserve"> PAGEREF _Toc522356781 \h </w:instrText>
          </w:r>
          <w:r>
            <w:rPr>
              <w:noProof/>
            </w:rPr>
          </w:r>
          <w:r>
            <w:rPr>
              <w:noProof/>
            </w:rPr>
            <w:fldChar w:fldCharType="separate"/>
          </w:r>
          <w:r w:rsidR="000A5FFE">
            <w:rPr>
              <w:noProof/>
            </w:rPr>
            <w:t>6</w:t>
          </w:r>
          <w:r>
            <w:rPr>
              <w:noProof/>
            </w:rPr>
            <w:fldChar w:fldCharType="end"/>
          </w:r>
        </w:p>
        <w:p w14:paraId="66B90BE1" w14:textId="13F85914" w:rsidR="00BA28CB" w:rsidRDefault="00BA28CB">
          <w:pPr>
            <w:pStyle w:val="TM2"/>
            <w:tabs>
              <w:tab w:val="right" w:leader="dot" w:pos="9056"/>
            </w:tabs>
            <w:rPr>
              <w:rFonts w:eastAsiaTheme="minorEastAsia"/>
              <w:b w:val="0"/>
              <w:bCs w:val="0"/>
              <w:noProof/>
              <w:sz w:val="24"/>
              <w:szCs w:val="24"/>
              <w:lang w:eastAsia="fr-FR"/>
            </w:rPr>
          </w:pPr>
          <w:r>
            <w:rPr>
              <w:noProof/>
            </w:rPr>
            <w:t>I.1 Présentation de l’organisation</w:t>
          </w:r>
          <w:r>
            <w:rPr>
              <w:noProof/>
            </w:rPr>
            <w:tab/>
          </w:r>
          <w:r>
            <w:rPr>
              <w:noProof/>
            </w:rPr>
            <w:fldChar w:fldCharType="begin"/>
          </w:r>
          <w:r>
            <w:rPr>
              <w:noProof/>
            </w:rPr>
            <w:instrText xml:space="preserve"> PAGEREF _Toc522356782 \h </w:instrText>
          </w:r>
          <w:r>
            <w:rPr>
              <w:noProof/>
            </w:rPr>
          </w:r>
          <w:r>
            <w:rPr>
              <w:noProof/>
            </w:rPr>
            <w:fldChar w:fldCharType="separate"/>
          </w:r>
          <w:r w:rsidR="000A5FFE">
            <w:rPr>
              <w:noProof/>
            </w:rPr>
            <w:t>6</w:t>
          </w:r>
          <w:r>
            <w:rPr>
              <w:noProof/>
            </w:rPr>
            <w:fldChar w:fldCharType="end"/>
          </w:r>
        </w:p>
        <w:p w14:paraId="64099BD1" w14:textId="32CDD7C4" w:rsidR="00BA28CB" w:rsidRDefault="00BA28CB">
          <w:pPr>
            <w:pStyle w:val="TM3"/>
            <w:tabs>
              <w:tab w:val="right" w:leader="dot" w:pos="9056"/>
            </w:tabs>
            <w:rPr>
              <w:rFonts w:eastAsiaTheme="minorEastAsia"/>
              <w:noProof/>
              <w:sz w:val="24"/>
              <w:szCs w:val="24"/>
              <w:lang w:eastAsia="fr-FR"/>
            </w:rPr>
          </w:pPr>
          <w:r>
            <w:rPr>
              <w:noProof/>
              <w:lang w:eastAsia="fr-FR"/>
            </w:rPr>
            <w:t>II.1.1 Bref historique de l’école et de son laboratoire</w:t>
          </w:r>
          <w:r>
            <w:rPr>
              <w:noProof/>
            </w:rPr>
            <w:tab/>
          </w:r>
          <w:r>
            <w:rPr>
              <w:noProof/>
            </w:rPr>
            <w:fldChar w:fldCharType="begin"/>
          </w:r>
          <w:r>
            <w:rPr>
              <w:noProof/>
            </w:rPr>
            <w:instrText xml:space="preserve"> PAGEREF _Toc522356783 \h </w:instrText>
          </w:r>
          <w:r>
            <w:rPr>
              <w:noProof/>
            </w:rPr>
          </w:r>
          <w:r>
            <w:rPr>
              <w:noProof/>
            </w:rPr>
            <w:fldChar w:fldCharType="separate"/>
          </w:r>
          <w:r w:rsidR="000A5FFE">
            <w:rPr>
              <w:noProof/>
            </w:rPr>
            <w:t>6</w:t>
          </w:r>
          <w:r>
            <w:rPr>
              <w:noProof/>
            </w:rPr>
            <w:fldChar w:fldCharType="end"/>
          </w:r>
        </w:p>
        <w:p w14:paraId="5FAB7C09" w14:textId="0084CF12" w:rsidR="00BA28CB" w:rsidRDefault="00BA28CB">
          <w:pPr>
            <w:pStyle w:val="TM3"/>
            <w:tabs>
              <w:tab w:val="right" w:leader="dot" w:pos="9056"/>
            </w:tabs>
            <w:rPr>
              <w:rFonts w:eastAsiaTheme="minorEastAsia"/>
              <w:noProof/>
              <w:sz w:val="24"/>
              <w:szCs w:val="24"/>
              <w:lang w:eastAsia="fr-FR"/>
            </w:rPr>
          </w:pPr>
          <w:r>
            <w:rPr>
              <w:noProof/>
            </w:rPr>
            <w:t>I.1.2 Quelques chiffres clés</w:t>
          </w:r>
          <w:r>
            <w:rPr>
              <w:noProof/>
            </w:rPr>
            <w:tab/>
          </w:r>
          <w:r>
            <w:rPr>
              <w:noProof/>
            </w:rPr>
            <w:fldChar w:fldCharType="begin"/>
          </w:r>
          <w:r>
            <w:rPr>
              <w:noProof/>
            </w:rPr>
            <w:instrText xml:space="preserve"> PAGEREF _Toc522356784 \h </w:instrText>
          </w:r>
          <w:r>
            <w:rPr>
              <w:noProof/>
            </w:rPr>
          </w:r>
          <w:r>
            <w:rPr>
              <w:noProof/>
            </w:rPr>
            <w:fldChar w:fldCharType="separate"/>
          </w:r>
          <w:r w:rsidR="000A5FFE">
            <w:rPr>
              <w:noProof/>
            </w:rPr>
            <w:t>7</w:t>
          </w:r>
          <w:r>
            <w:rPr>
              <w:noProof/>
            </w:rPr>
            <w:fldChar w:fldCharType="end"/>
          </w:r>
        </w:p>
        <w:p w14:paraId="50C260AD" w14:textId="1F787967" w:rsidR="00BA28CB" w:rsidRDefault="00BA28CB">
          <w:pPr>
            <w:pStyle w:val="TM3"/>
            <w:tabs>
              <w:tab w:val="right" w:leader="dot" w:pos="9056"/>
            </w:tabs>
            <w:rPr>
              <w:rFonts w:eastAsiaTheme="minorEastAsia"/>
              <w:noProof/>
              <w:sz w:val="24"/>
              <w:szCs w:val="24"/>
              <w:lang w:eastAsia="fr-FR"/>
            </w:rPr>
          </w:pPr>
          <w:r>
            <w:rPr>
              <w:noProof/>
            </w:rPr>
            <w:t>I.1.3 Organisation hiérarchique générale</w:t>
          </w:r>
          <w:r>
            <w:rPr>
              <w:noProof/>
            </w:rPr>
            <w:tab/>
          </w:r>
          <w:r>
            <w:rPr>
              <w:noProof/>
            </w:rPr>
            <w:fldChar w:fldCharType="begin"/>
          </w:r>
          <w:r>
            <w:rPr>
              <w:noProof/>
            </w:rPr>
            <w:instrText xml:space="preserve"> PAGEREF _Toc522356785 \h </w:instrText>
          </w:r>
          <w:r>
            <w:rPr>
              <w:noProof/>
            </w:rPr>
          </w:r>
          <w:r>
            <w:rPr>
              <w:noProof/>
            </w:rPr>
            <w:fldChar w:fldCharType="separate"/>
          </w:r>
          <w:r w:rsidR="000A5FFE">
            <w:rPr>
              <w:noProof/>
            </w:rPr>
            <w:t>7</w:t>
          </w:r>
          <w:r>
            <w:rPr>
              <w:noProof/>
            </w:rPr>
            <w:fldChar w:fldCharType="end"/>
          </w:r>
        </w:p>
        <w:p w14:paraId="4C03ACE8" w14:textId="1368C85F" w:rsidR="00BA28CB" w:rsidRDefault="00BA28CB">
          <w:pPr>
            <w:pStyle w:val="TM2"/>
            <w:tabs>
              <w:tab w:val="right" w:leader="dot" w:pos="9056"/>
            </w:tabs>
            <w:rPr>
              <w:rFonts w:eastAsiaTheme="minorEastAsia"/>
              <w:b w:val="0"/>
              <w:bCs w:val="0"/>
              <w:noProof/>
              <w:sz w:val="24"/>
              <w:szCs w:val="24"/>
              <w:lang w:eastAsia="fr-FR"/>
            </w:rPr>
          </w:pPr>
          <w:r>
            <w:rPr>
              <w:noProof/>
            </w:rPr>
            <w:t>I.2 Cadre du travail / Aspect liés à la GRH</w:t>
          </w:r>
          <w:r>
            <w:rPr>
              <w:noProof/>
            </w:rPr>
            <w:tab/>
          </w:r>
          <w:r>
            <w:rPr>
              <w:noProof/>
            </w:rPr>
            <w:fldChar w:fldCharType="begin"/>
          </w:r>
          <w:r>
            <w:rPr>
              <w:noProof/>
            </w:rPr>
            <w:instrText xml:space="preserve"> PAGEREF _Toc522356786 \h </w:instrText>
          </w:r>
          <w:r>
            <w:rPr>
              <w:noProof/>
            </w:rPr>
          </w:r>
          <w:r>
            <w:rPr>
              <w:noProof/>
            </w:rPr>
            <w:fldChar w:fldCharType="separate"/>
          </w:r>
          <w:r w:rsidR="000A5FFE">
            <w:rPr>
              <w:noProof/>
            </w:rPr>
            <w:t>7</w:t>
          </w:r>
          <w:r>
            <w:rPr>
              <w:noProof/>
            </w:rPr>
            <w:fldChar w:fldCharType="end"/>
          </w:r>
        </w:p>
        <w:p w14:paraId="440D14E0" w14:textId="45038F57" w:rsidR="00BA28CB" w:rsidRDefault="00BA28CB">
          <w:pPr>
            <w:pStyle w:val="TM1"/>
            <w:rPr>
              <w:rFonts w:eastAsiaTheme="minorEastAsia"/>
              <w:b w:val="0"/>
              <w:bCs w:val="0"/>
              <w:noProof/>
              <w:lang w:eastAsia="fr-FR"/>
            </w:rPr>
          </w:pPr>
          <w:r>
            <w:rPr>
              <w:noProof/>
            </w:rPr>
            <w:t>II Définition du sujet et de l’objectif du stage</w:t>
          </w:r>
          <w:r>
            <w:rPr>
              <w:noProof/>
            </w:rPr>
            <w:tab/>
          </w:r>
          <w:r>
            <w:rPr>
              <w:noProof/>
            </w:rPr>
            <w:fldChar w:fldCharType="begin"/>
          </w:r>
          <w:r>
            <w:rPr>
              <w:noProof/>
            </w:rPr>
            <w:instrText xml:space="preserve"> PAGEREF _Toc522356787 \h </w:instrText>
          </w:r>
          <w:r>
            <w:rPr>
              <w:noProof/>
            </w:rPr>
          </w:r>
          <w:r>
            <w:rPr>
              <w:noProof/>
            </w:rPr>
            <w:fldChar w:fldCharType="separate"/>
          </w:r>
          <w:r w:rsidR="000A5FFE">
            <w:rPr>
              <w:noProof/>
            </w:rPr>
            <w:t>8</w:t>
          </w:r>
          <w:r>
            <w:rPr>
              <w:noProof/>
            </w:rPr>
            <w:fldChar w:fldCharType="end"/>
          </w:r>
        </w:p>
        <w:p w14:paraId="44E6B1FD" w14:textId="4C6D66E5" w:rsidR="00BA28CB" w:rsidRDefault="00BA28CB">
          <w:pPr>
            <w:pStyle w:val="TM2"/>
            <w:tabs>
              <w:tab w:val="right" w:leader="dot" w:pos="9056"/>
            </w:tabs>
            <w:rPr>
              <w:rFonts w:eastAsiaTheme="minorEastAsia"/>
              <w:b w:val="0"/>
              <w:bCs w:val="0"/>
              <w:noProof/>
              <w:sz w:val="24"/>
              <w:szCs w:val="24"/>
              <w:lang w:eastAsia="fr-FR"/>
            </w:rPr>
          </w:pPr>
          <w:r>
            <w:rPr>
              <w:noProof/>
            </w:rPr>
            <w:t>II.1 Contexte et sujet</w:t>
          </w:r>
          <w:r>
            <w:rPr>
              <w:noProof/>
            </w:rPr>
            <w:tab/>
          </w:r>
          <w:r>
            <w:rPr>
              <w:noProof/>
            </w:rPr>
            <w:fldChar w:fldCharType="begin"/>
          </w:r>
          <w:r>
            <w:rPr>
              <w:noProof/>
            </w:rPr>
            <w:instrText xml:space="preserve"> PAGEREF _Toc522356788 \h </w:instrText>
          </w:r>
          <w:r>
            <w:rPr>
              <w:noProof/>
            </w:rPr>
          </w:r>
          <w:r>
            <w:rPr>
              <w:noProof/>
            </w:rPr>
            <w:fldChar w:fldCharType="separate"/>
          </w:r>
          <w:r w:rsidR="000A5FFE">
            <w:rPr>
              <w:noProof/>
            </w:rPr>
            <w:t>8</w:t>
          </w:r>
          <w:r>
            <w:rPr>
              <w:noProof/>
            </w:rPr>
            <w:fldChar w:fldCharType="end"/>
          </w:r>
        </w:p>
        <w:p w14:paraId="6146FDDE" w14:textId="5E9A18FD" w:rsidR="00BA28CB" w:rsidRDefault="00BA28CB">
          <w:pPr>
            <w:pStyle w:val="TM2"/>
            <w:tabs>
              <w:tab w:val="right" w:leader="dot" w:pos="9056"/>
            </w:tabs>
            <w:rPr>
              <w:rFonts w:eastAsiaTheme="minorEastAsia"/>
              <w:b w:val="0"/>
              <w:bCs w:val="0"/>
              <w:noProof/>
              <w:sz w:val="24"/>
              <w:szCs w:val="24"/>
              <w:lang w:eastAsia="fr-FR"/>
            </w:rPr>
          </w:pPr>
          <w:r>
            <w:rPr>
              <w:noProof/>
            </w:rPr>
            <w:t>II.2 Technologies utilisées</w:t>
          </w:r>
          <w:r>
            <w:rPr>
              <w:noProof/>
            </w:rPr>
            <w:tab/>
          </w:r>
          <w:r>
            <w:rPr>
              <w:noProof/>
            </w:rPr>
            <w:fldChar w:fldCharType="begin"/>
          </w:r>
          <w:r>
            <w:rPr>
              <w:noProof/>
            </w:rPr>
            <w:instrText xml:space="preserve"> PAGEREF _Toc522356789 \h </w:instrText>
          </w:r>
          <w:r>
            <w:rPr>
              <w:noProof/>
            </w:rPr>
          </w:r>
          <w:r>
            <w:rPr>
              <w:noProof/>
            </w:rPr>
            <w:fldChar w:fldCharType="separate"/>
          </w:r>
          <w:r w:rsidR="000A5FFE">
            <w:rPr>
              <w:noProof/>
            </w:rPr>
            <w:t>9</w:t>
          </w:r>
          <w:r>
            <w:rPr>
              <w:noProof/>
            </w:rPr>
            <w:fldChar w:fldCharType="end"/>
          </w:r>
        </w:p>
        <w:p w14:paraId="7B860802" w14:textId="77C88BDA" w:rsidR="00BA28CB" w:rsidRDefault="00BA28CB">
          <w:pPr>
            <w:pStyle w:val="TM3"/>
            <w:tabs>
              <w:tab w:val="right" w:leader="dot" w:pos="9056"/>
            </w:tabs>
            <w:rPr>
              <w:rFonts w:eastAsiaTheme="minorEastAsia"/>
              <w:noProof/>
              <w:sz w:val="24"/>
              <w:szCs w:val="24"/>
              <w:lang w:eastAsia="fr-FR"/>
            </w:rPr>
          </w:pPr>
          <w:r>
            <w:rPr>
              <w:noProof/>
            </w:rPr>
            <w:t>II.2.1 6LoWPAN &amp; Contiki OS</w:t>
          </w:r>
          <w:r>
            <w:rPr>
              <w:noProof/>
            </w:rPr>
            <w:tab/>
          </w:r>
          <w:r>
            <w:rPr>
              <w:noProof/>
            </w:rPr>
            <w:fldChar w:fldCharType="begin"/>
          </w:r>
          <w:r>
            <w:rPr>
              <w:noProof/>
            </w:rPr>
            <w:instrText xml:space="preserve"> PAGEREF _Toc522356790 \h </w:instrText>
          </w:r>
          <w:r>
            <w:rPr>
              <w:noProof/>
            </w:rPr>
          </w:r>
          <w:r>
            <w:rPr>
              <w:noProof/>
            </w:rPr>
            <w:fldChar w:fldCharType="separate"/>
          </w:r>
          <w:r w:rsidR="000A5FFE">
            <w:rPr>
              <w:noProof/>
            </w:rPr>
            <w:t>9</w:t>
          </w:r>
          <w:r>
            <w:rPr>
              <w:noProof/>
            </w:rPr>
            <w:fldChar w:fldCharType="end"/>
          </w:r>
        </w:p>
        <w:p w14:paraId="5FEE372D" w14:textId="0F497DEA" w:rsidR="00BA28CB" w:rsidRDefault="00BA28CB">
          <w:pPr>
            <w:pStyle w:val="TM3"/>
            <w:tabs>
              <w:tab w:val="right" w:leader="dot" w:pos="9056"/>
            </w:tabs>
            <w:rPr>
              <w:rFonts w:eastAsiaTheme="minorEastAsia"/>
              <w:noProof/>
              <w:sz w:val="24"/>
              <w:szCs w:val="24"/>
              <w:lang w:eastAsia="fr-FR"/>
            </w:rPr>
          </w:pPr>
          <w:r>
            <w:rPr>
              <w:noProof/>
            </w:rPr>
            <w:t>II.2.2 Zolertia Re-motes</w:t>
          </w:r>
          <w:r>
            <w:rPr>
              <w:noProof/>
            </w:rPr>
            <w:tab/>
          </w:r>
          <w:r>
            <w:rPr>
              <w:noProof/>
            </w:rPr>
            <w:fldChar w:fldCharType="begin"/>
          </w:r>
          <w:r>
            <w:rPr>
              <w:noProof/>
            </w:rPr>
            <w:instrText xml:space="preserve"> PAGEREF _Toc522356791 \h </w:instrText>
          </w:r>
          <w:r>
            <w:rPr>
              <w:noProof/>
            </w:rPr>
          </w:r>
          <w:r>
            <w:rPr>
              <w:noProof/>
            </w:rPr>
            <w:fldChar w:fldCharType="separate"/>
          </w:r>
          <w:r w:rsidR="000A5FFE">
            <w:rPr>
              <w:noProof/>
            </w:rPr>
            <w:t>9</w:t>
          </w:r>
          <w:r>
            <w:rPr>
              <w:noProof/>
            </w:rPr>
            <w:fldChar w:fldCharType="end"/>
          </w:r>
        </w:p>
        <w:p w14:paraId="50C79C54" w14:textId="15A7F594" w:rsidR="00BA28CB" w:rsidRDefault="00BA28CB">
          <w:pPr>
            <w:pStyle w:val="TM3"/>
            <w:tabs>
              <w:tab w:val="right" w:leader="dot" w:pos="9056"/>
            </w:tabs>
            <w:rPr>
              <w:rFonts w:eastAsiaTheme="minorEastAsia"/>
              <w:noProof/>
              <w:sz w:val="24"/>
              <w:szCs w:val="24"/>
              <w:lang w:eastAsia="fr-FR"/>
            </w:rPr>
          </w:pPr>
          <w:r>
            <w:rPr>
              <w:noProof/>
            </w:rPr>
            <w:t>II.2.3 MQTT &amp; Ubidots</w:t>
          </w:r>
          <w:r>
            <w:rPr>
              <w:noProof/>
            </w:rPr>
            <w:tab/>
          </w:r>
          <w:r>
            <w:rPr>
              <w:noProof/>
            </w:rPr>
            <w:fldChar w:fldCharType="begin"/>
          </w:r>
          <w:r>
            <w:rPr>
              <w:noProof/>
            </w:rPr>
            <w:instrText xml:space="preserve"> PAGEREF _Toc522356792 \h </w:instrText>
          </w:r>
          <w:r>
            <w:rPr>
              <w:noProof/>
            </w:rPr>
          </w:r>
          <w:r>
            <w:rPr>
              <w:noProof/>
            </w:rPr>
            <w:fldChar w:fldCharType="separate"/>
          </w:r>
          <w:r w:rsidR="000A5FFE">
            <w:rPr>
              <w:noProof/>
            </w:rPr>
            <w:t>9</w:t>
          </w:r>
          <w:r>
            <w:rPr>
              <w:noProof/>
            </w:rPr>
            <w:fldChar w:fldCharType="end"/>
          </w:r>
        </w:p>
        <w:p w14:paraId="14C51A56" w14:textId="70BA0CC0" w:rsidR="00BA28CB" w:rsidRDefault="00BA28CB">
          <w:pPr>
            <w:pStyle w:val="TM2"/>
            <w:tabs>
              <w:tab w:val="right" w:leader="dot" w:pos="9056"/>
            </w:tabs>
            <w:rPr>
              <w:rFonts w:eastAsiaTheme="minorEastAsia"/>
              <w:b w:val="0"/>
              <w:bCs w:val="0"/>
              <w:noProof/>
              <w:sz w:val="24"/>
              <w:szCs w:val="24"/>
              <w:lang w:eastAsia="fr-FR"/>
            </w:rPr>
          </w:pPr>
          <w:r>
            <w:rPr>
              <w:noProof/>
            </w:rPr>
            <w:t>II.3 Objectif réel</w:t>
          </w:r>
          <w:r>
            <w:rPr>
              <w:noProof/>
            </w:rPr>
            <w:tab/>
          </w:r>
          <w:r>
            <w:rPr>
              <w:noProof/>
            </w:rPr>
            <w:fldChar w:fldCharType="begin"/>
          </w:r>
          <w:r>
            <w:rPr>
              <w:noProof/>
            </w:rPr>
            <w:instrText xml:space="preserve"> PAGEREF _Toc522356793 \h </w:instrText>
          </w:r>
          <w:r>
            <w:rPr>
              <w:noProof/>
            </w:rPr>
          </w:r>
          <w:r>
            <w:rPr>
              <w:noProof/>
            </w:rPr>
            <w:fldChar w:fldCharType="separate"/>
          </w:r>
          <w:r w:rsidR="000A5FFE">
            <w:rPr>
              <w:noProof/>
            </w:rPr>
            <w:t>10</w:t>
          </w:r>
          <w:r>
            <w:rPr>
              <w:noProof/>
            </w:rPr>
            <w:fldChar w:fldCharType="end"/>
          </w:r>
        </w:p>
        <w:p w14:paraId="68900438" w14:textId="7E62F5C2" w:rsidR="00BA28CB" w:rsidRDefault="00BA28CB">
          <w:pPr>
            <w:pStyle w:val="TM2"/>
            <w:tabs>
              <w:tab w:val="right" w:leader="dot" w:pos="9056"/>
            </w:tabs>
            <w:rPr>
              <w:rFonts w:eastAsiaTheme="minorEastAsia"/>
              <w:b w:val="0"/>
              <w:bCs w:val="0"/>
              <w:noProof/>
              <w:sz w:val="24"/>
              <w:szCs w:val="24"/>
              <w:lang w:eastAsia="fr-FR"/>
            </w:rPr>
          </w:pPr>
          <w:r>
            <w:rPr>
              <w:noProof/>
            </w:rPr>
            <w:t>II.4 Réflexion sur le modèle et organisation des tâches</w:t>
          </w:r>
          <w:r>
            <w:rPr>
              <w:noProof/>
            </w:rPr>
            <w:tab/>
          </w:r>
          <w:r>
            <w:rPr>
              <w:noProof/>
            </w:rPr>
            <w:fldChar w:fldCharType="begin"/>
          </w:r>
          <w:r>
            <w:rPr>
              <w:noProof/>
            </w:rPr>
            <w:instrText xml:space="preserve"> PAGEREF _Toc522356794 \h </w:instrText>
          </w:r>
          <w:r>
            <w:rPr>
              <w:noProof/>
            </w:rPr>
          </w:r>
          <w:r>
            <w:rPr>
              <w:noProof/>
            </w:rPr>
            <w:fldChar w:fldCharType="separate"/>
          </w:r>
          <w:r w:rsidR="000A5FFE">
            <w:rPr>
              <w:noProof/>
            </w:rPr>
            <w:t>11</w:t>
          </w:r>
          <w:r>
            <w:rPr>
              <w:noProof/>
            </w:rPr>
            <w:fldChar w:fldCharType="end"/>
          </w:r>
        </w:p>
        <w:p w14:paraId="77FED446" w14:textId="4F60D881" w:rsidR="00BA28CB" w:rsidRDefault="00BA28CB">
          <w:pPr>
            <w:pStyle w:val="TM1"/>
            <w:rPr>
              <w:rFonts w:eastAsiaTheme="minorEastAsia"/>
              <w:b w:val="0"/>
              <w:bCs w:val="0"/>
              <w:noProof/>
              <w:lang w:eastAsia="fr-FR"/>
            </w:rPr>
          </w:pPr>
          <w:r>
            <w:rPr>
              <w:noProof/>
            </w:rPr>
            <w:t>III Modélisation de notre système et model checking</w:t>
          </w:r>
          <w:r>
            <w:rPr>
              <w:noProof/>
            </w:rPr>
            <w:tab/>
          </w:r>
          <w:r>
            <w:rPr>
              <w:noProof/>
            </w:rPr>
            <w:fldChar w:fldCharType="begin"/>
          </w:r>
          <w:r>
            <w:rPr>
              <w:noProof/>
            </w:rPr>
            <w:instrText xml:space="preserve"> PAGEREF _Toc522356795 \h </w:instrText>
          </w:r>
          <w:r>
            <w:rPr>
              <w:noProof/>
            </w:rPr>
          </w:r>
          <w:r>
            <w:rPr>
              <w:noProof/>
            </w:rPr>
            <w:fldChar w:fldCharType="separate"/>
          </w:r>
          <w:r w:rsidR="000A5FFE">
            <w:rPr>
              <w:noProof/>
            </w:rPr>
            <w:t>13</w:t>
          </w:r>
          <w:r>
            <w:rPr>
              <w:noProof/>
            </w:rPr>
            <w:fldChar w:fldCharType="end"/>
          </w:r>
        </w:p>
        <w:p w14:paraId="06226BE8" w14:textId="37EEB066" w:rsidR="00BA28CB" w:rsidRDefault="00BA28CB">
          <w:pPr>
            <w:pStyle w:val="TM2"/>
            <w:tabs>
              <w:tab w:val="right" w:leader="dot" w:pos="9056"/>
            </w:tabs>
            <w:rPr>
              <w:rFonts w:eastAsiaTheme="minorEastAsia"/>
              <w:b w:val="0"/>
              <w:bCs w:val="0"/>
              <w:noProof/>
              <w:sz w:val="24"/>
              <w:szCs w:val="24"/>
              <w:lang w:eastAsia="fr-FR"/>
            </w:rPr>
          </w:pPr>
          <w:r>
            <w:rPr>
              <w:noProof/>
            </w:rPr>
            <w:t>III.1 Cas d’usage</w:t>
          </w:r>
          <w:r>
            <w:rPr>
              <w:noProof/>
            </w:rPr>
            <w:tab/>
          </w:r>
          <w:r>
            <w:rPr>
              <w:noProof/>
            </w:rPr>
            <w:fldChar w:fldCharType="begin"/>
          </w:r>
          <w:r>
            <w:rPr>
              <w:noProof/>
            </w:rPr>
            <w:instrText xml:space="preserve"> PAGEREF _Toc522356796 \h </w:instrText>
          </w:r>
          <w:r>
            <w:rPr>
              <w:noProof/>
            </w:rPr>
          </w:r>
          <w:r>
            <w:rPr>
              <w:noProof/>
            </w:rPr>
            <w:fldChar w:fldCharType="separate"/>
          </w:r>
          <w:r w:rsidR="000A5FFE">
            <w:rPr>
              <w:noProof/>
            </w:rPr>
            <w:t>13</w:t>
          </w:r>
          <w:r>
            <w:rPr>
              <w:noProof/>
            </w:rPr>
            <w:fldChar w:fldCharType="end"/>
          </w:r>
        </w:p>
        <w:p w14:paraId="71925B1A" w14:textId="12981AB4" w:rsidR="00BA28CB" w:rsidRDefault="00BA28CB">
          <w:pPr>
            <w:pStyle w:val="TM2"/>
            <w:tabs>
              <w:tab w:val="right" w:leader="dot" w:pos="9056"/>
            </w:tabs>
            <w:rPr>
              <w:rFonts w:eastAsiaTheme="minorEastAsia"/>
              <w:b w:val="0"/>
              <w:bCs w:val="0"/>
              <w:noProof/>
              <w:sz w:val="24"/>
              <w:szCs w:val="24"/>
              <w:lang w:eastAsia="fr-FR"/>
            </w:rPr>
          </w:pPr>
          <w:r>
            <w:rPr>
              <w:noProof/>
            </w:rPr>
            <w:t>III.2 Définition des limites de notre première interprétation</w:t>
          </w:r>
          <w:r>
            <w:rPr>
              <w:noProof/>
            </w:rPr>
            <w:tab/>
          </w:r>
          <w:r>
            <w:rPr>
              <w:noProof/>
            </w:rPr>
            <w:fldChar w:fldCharType="begin"/>
          </w:r>
          <w:r>
            <w:rPr>
              <w:noProof/>
            </w:rPr>
            <w:instrText xml:space="preserve"> PAGEREF _Toc522356797 \h </w:instrText>
          </w:r>
          <w:r>
            <w:rPr>
              <w:noProof/>
            </w:rPr>
          </w:r>
          <w:r>
            <w:rPr>
              <w:noProof/>
            </w:rPr>
            <w:fldChar w:fldCharType="separate"/>
          </w:r>
          <w:r w:rsidR="000A5FFE">
            <w:rPr>
              <w:noProof/>
            </w:rPr>
            <w:t>13</w:t>
          </w:r>
          <w:r>
            <w:rPr>
              <w:noProof/>
            </w:rPr>
            <w:fldChar w:fldCharType="end"/>
          </w:r>
        </w:p>
        <w:p w14:paraId="16BDDAA6" w14:textId="2983FC61" w:rsidR="00BA28CB" w:rsidRDefault="00BA28CB">
          <w:pPr>
            <w:pStyle w:val="TM2"/>
            <w:tabs>
              <w:tab w:val="right" w:leader="dot" w:pos="9056"/>
            </w:tabs>
            <w:rPr>
              <w:rFonts w:eastAsiaTheme="minorEastAsia"/>
              <w:b w:val="0"/>
              <w:bCs w:val="0"/>
              <w:noProof/>
              <w:sz w:val="24"/>
              <w:szCs w:val="24"/>
              <w:lang w:eastAsia="fr-FR"/>
            </w:rPr>
          </w:pPr>
          <w:r>
            <w:rPr>
              <w:noProof/>
            </w:rPr>
            <w:t>III.3 Modélisation complète de notre système</w:t>
          </w:r>
          <w:r>
            <w:rPr>
              <w:noProof/>
            </w:rPr>
            <w:tab/>
          </w:r>
          <w:r>
            <w:rPr>
              <w:noProof/>
            </w:rPr>
            <w:fldChar w:fldCharType="begin"/>
          </w:r>
          <w:r>
            <w:rPr>
              <w:noProof/>
            </w:rPr>
            <w:instrText xml:space="preserve"> PAGEREF _Toc522356798 \h </w:instrText>
          </w:r>
          <w:r>
            <w:rPr>
              <w:noProof/>
            </w:rPr>
          </w:r>
          <w:r>
            <w:rPr>
              <w:noProof/>
            </w:rPr>
            <w:fldChar w:fldCharType="separate"/>
          </w:r>
          <w:r w:rsidR="000A5FFE">
            <w:rPr>
              <w:noProof/>
            </w:rPr>
            <w:t>14</w:t>
          </w:r>
          <w:r>
            <w:rPr>
              <w:noProof/>
            </w:rPr>
            <w:fldChar w:fldCharType="end"/>
          </w:r>
        </w:p>
        <w:p w14:paraId="0C79E2DB" w14:textId="0F4287E5" w:rsidR="00BA28CB" w:rsidRDefault="00BA28CB">
          <w:pPr>
            <w:pStyle w:val="TM1"/>
            <w:rPr>
              <w:rFonts w:eastAsiaTheme="minorEastAsia"/>
              <w:b w:val="0"/>
              <w:bCs w:val="0"/>
              <w:noProof/>
              <w:lang w:eastAsia="fr-FR"/>
            </w:rPr>
          </w:pPr>
          <w:r>
            <w:rPr>
              <w:noProof/>
            </w:rPr>
            <w:t>IV Architecture et prototypage de notre projet</w:t>
          </w:r>
          <w:r>
            <w:rPr>
              <w:noProof/>
            </w:rPr>
            <w:tab/>
          </w:r>
          <w:r>
            <w:rPr>
              <w:noProof/>
            </w:rPr>
            <w:fldChar w:fldCharType="begin"/>
          </w:r>
          <w:r>
            <w:rPr>
              <w:noProof/>
            </w:rPr>
            <w:instrText xml:space="preserve"> PAGEREF _Toc522356799 \h </w:instrText>
          </w:r>
          <w:r>
            <w:rPr>
              <w:noProof/>
            </w:rPr>
          </w:r>
          <w:r>
            <w:rPr>
              <w:noProof/>
            </w:rPr>
            <w:fldChar w:fldCharType="separate"/>
          </w:r>
          <w:r w:rsidR="000A5FFE">
            <w:rPr>
              <w:noProof/>
            </w:rPr>
            <w:t>17</w:t>
          </w:r>
          <w:r>
            <w:rPr>
              <w:noProof/>
            </w:rPr>
            <w:fldChar w:fldCharType="end"/>
          </w:r>
        </w:p>
        <w:p w14:paraId="3B00A926" w14:textId="46DF6E9F" w:rsidR="00BA28CB" w:rsidRDefault="00BA28CB">
          <w:pPr>
            <w:pStyle w:val="TM2"/>
            <w:tabs>
              <w:tab w:val="right" w:leader="dot" w:pos="9056"/>
            </w:tabs>
            <w:rPr>
              <w:rFonts w:eastAsiaTheme="minorEastAsia"/>
              <w:b w:val="0"/>
              <w:bCs w:val="0"/>
              <w:noProof/>
              <w:sz w:val="24"/>
              <w:szCs w:val="24"/>
              <w:lang w:eastAsia="fr-FR"/>
            </w:rPr>
          </w:pPr>
          <w:r>
            <w:rPr>
              <w:noProof/>
            </w:rPr>
            <w:t>IV.1 Mise en place de notre projet</w:t>
          </w:r>
          <w:r>
            <w:rPr>
              <w:noProof/>
            </w:rPr>
            <w:tab/>
          </w:r>
          <w:r>
            <w:rPr>
              <w:noProof/>
            </w:rPr>
            <w:fldChar w:fldCharType="begin"/>
          </w:r>
          <w:r>
            <w:rPr>
              <w:noProof/>
            </w:rPr>
            <w:instrText xml:space="preserve"> PAGEREF _Toc522356800 \h </w:instrText>
          </w:r>
          <w:r>
            <w:rPr>
              <w:noProof/>
            </w:rPr>
          </w:r>
          <w:r>
            <w:rPr>
              <w:noProof/>
            </w:rPr>
            <w:fldChar w:fldCharType="separate"/>
          </w:r>
          <w:r w:rsidR="000A5FFE">
            <w:rPr>
              <w:noProof/>
            </w:rPr>
            <w:t>17</w:t>
          </w:r>
          <w:r>
            <w:rPr>
              <w:noProof/>
            </w:rPr>
            <w:fldChar w:fldCharType="end"/>
          </w:r>
        </w:p>
        <w:p w14:paraId="2365FC7C" w14:textId="15A85288" w:rsidR="00BA28CB" w:rsidRDefault="00BA28CB">
          <w:pPr>
            <w:pStyle w:val="TM3"/>
            <w:tabs>
              <w:tab w:val="right" w:leader="dot" w:pos="9056"/>
            </w:tabs>
            <w:rPr>
              <w:rFonts w:eastAsiaTheme="minorEastAsia"/>
              <w:noProof/>
              <w:sz w:val="24"/>
              <w:szCs w:val="24"/>
              <w:lang w:eastAsia="fr-FR"/>
            </w:rPr>
          </w:pPr>
          <w:r>
            <w:rPr>
              <w:noProof/>
            </w:rPr>
            <w:t>IV.1 Présentation</w:t>
          </w:r>
          <w:r>
            <w:rPr>
              <w:noProof/>
            </w:rPr>
            <w:tab/>
          </w:r>
          <w:r>
            <w:rPr>
              <w:noProof/>
            </w:rPr>
            <w:fldChar w:fldCharType="begin"/>
          </w:r>
          <w:r>
            <w:rPr>
              <w:noProof/>
            </w:rPr>
            <w:instrText xml:space="preserve"> PAGEREF _Toc522356801 \h </w:instrText>
          </w:r>
          <w:r>
            <w:rPr>
              <w:noProof/>
            </w:rPr>
          </w:r>
          <w:r>
            <w:rPr>
              <w:noProof/>
            </w:rPr>
            <w:fldChar w:fldCharType="separate"/>
          </w:r>
          <w:r w:rsidR="000A5FFE">
            <w:rPr>
              <w:noProof/>
            </w:rPr>
            <w:t>17</w:t>
          </w:r>
          <w:r>
            <w:rPr>
              <w:noProof/>
            </w:rPr>
            <w:fldChar w:fldCharType="end"/>
          </w:r>
        </w:p>
        <w:p w14:paraId="1A93E72F" w14:textId="565E2D6C" w:rsidR="00BA28CB" w:rsidRDefault="00BA28CB">
          <w:pPr>
            <w:pStyle w:val="TM3"/>
            <w:tabs>
              <w:tab w:val="right" w:leader="dot" w:pos="9056"/>
            </w:tabs>
            <w:rPr>
              <w:rFonts w:eastAsiaTheme="minorEastAsia"/>
              <w:noProof/>
              <w:sz w:val="24"/>
              <w:szCs w:val="24"/>
              <w:lang w:eastAsia="fr-FR"/>
            </w:rPr>
          </w:pPr>
          <w:r>
            <w:rPr>
              <w:noProof/>
            </w:rPr>
            <w:t>IV.1.1 Objectif</w:t>
          </w:r>
          <w:r>
            <w:rPr>
              <w:noProof/>
            </w:rPr>
            <w:tab/>
          </w:r>
          <w:r>
            <w:rPr>
              <w:noProof/>
            </w:rPr>
            <w:fldChar w:fldCharType="begin"/>
          </w:r>
          <w:r>
            <w:rPr>
              <w:noProof/>
            </w:rPr>
            <w:instrText xml:space="preserve"> PAGEREF _Toc522356802 \h </w:instrText>
          </w:r>
          <w:r>
            <w:rPr>
              <w:noProof/>
            </w:rPr>
          </w:r>
          <w:r>
            <w:rPr>
              <w:noProof/>
            </w:rPr>
            <w:fldChar w:fldCharType="separate"/>
          </w:r>
          <w:r w:rsidR="000A5FFE">
            <w:rPr>
              <w:noProof/>
            </w:rPr>
            <w:t>17</w:t>
          </w:r>
          <w:r>
            <w:rPr>
              <w:noProof/>
            </w:rPr>
            <w:fldChar w:fldCharType="end"/>
          </w:r>
        </w:p>
        <w:p w14:paraId="3718AA26" w14:textId="30D9A505" w:rsidR="00BA28CB" w:rsidRDefault="00BA28CB">
          <w:pPr>
            <w:pStyle w:val="TM3"/>
            <w:tabs>
              <w:tab w:val="right" w:leader="dot" w:pos="9056"/>
            </w:tabs>
            <w:rPr>
              <w:rFonts w:eastAsiaTheme="minorEastAsia"/>
              <w:noProof/>
              <w:sz w:val="24"/>
              <w:szCs w:val="24"/>
              <w:lang w:eastAsia="fr-FR"/>
            </w:rPr>
          </w:pPr>
          <w:r>
            <w:rPr>
              <w:noProof/>
            </w:rPr>
            <w:t>IV.1.2 Réalisation</w:t>
          </w:r>
          <w:r>
            <w:rPr>
              <w:noProof/>
            </w:rPr>
            <w:tab/>
          </w:r>
          <w:r>
            <w:rPr>
              <w:noProof/>
            </w:rPr>
            <w:fldChar w:fldCharType="begin"/>
          </w:r>
          <w:r>
            <w:rPr>
              <w:noProof/>
            </w:rPr>
            <w:instrText xml:space="preserve"> PAGEREF _Toc522356803 \h </w:instrText>
          </w:r>
          <w:r>
            <w:rPr>
              <w:noProof/>
            </w:rPr>
          </w:r>
          <w:r>
            <w:rPr>
              <w:noProof/>
            </w:rPr>
            <w:fldChar w:fldCharType="separate"/>
          </w:r>
          <w:r w:rsidR="000A5FFE">
            <w:rPr>
              <w:noProof/>
            </w:rPr>
            <w:t>18</w:t>
          </w:r>
          <w:r>
            <w:rPr>
              <w:noProof/>
            </w:rPr>
            <w:fldChar w:fldCharType="end"/>
          </w:r>
        </w:p>
        <w:p w14:paraId="484456DC" w14:textId="173E2F31" w:rsidR="00BA28CB" w:rsidRDefault="00BA28CB">
          <w:pPr>
            <w:pStyle w:val="TM2"/>
            <w:tabs>
              <w:tab w:val="right" w:leader="dot" w:pos="9056"/>
            </w:tabs>
            <w:rPr>
              <w:rFonts w:eastAsiaTheme="minorEastAsia"/>
              <w:b w:val="0"/>
              <w:bCs w:val="0"/>
              <w:noProof/>
              <w:sz w:val="24"/>
              <w:szCs w:val="24"/>
              <w:lang w:eastAsia="fr-FR"/>
            </w:rPr>
          </w:pPr>
          <w:r>
            <w:rPr>
              <w:noProof/>
            </w:rPr>
            <w:t>IV.2 Développement sur une seconde version du projet</w:t>
          </w:r>
          <w:r>
            <w:rPr>
              <w:noProof/>
            </w:rPr>
            <w:tab/>
          </w:r>
          <w:r>
            <w:rPr>
              <w:noProof/>
            </w:rPr>
            <w:fldChar w:fldCharType="begin"/>
          </w:r>
          <w:r>
            <w:rPr>
              <w:noProof/>
            </w:rPr>
            <w:instrText xml:space="preserve"> PAGEREF _Toc522356804 \h </w:instrText>
          </w:r>
          <w:r>
            <w:rPr>
              <w:noProof/>
            </w:rPr>
          </w:r>
          <w:r>
            <w:rPr>
              <w:noProof/>
            </w:rPr>
            <w:fldChar w:fldCharType="separate"/>
          </w:r>
          <w:r w:rsidR="000A5FFE">
            <w:rPr>
              <w:noProof/>
            </w:rPr>
            <w:t>19</w:t>
          </w:r>
          <w:r>
            <w:rPr>
              <w:noProof/>
            </w:rPr>
            <w:fldChar w:fldCharType="end"/>
          </w:r>
        </w:p>
        <w:p w14:paraId="00C514B6" w14:textId="24A41A2C" w:rsidR="00BA28CB" w:rsidRDefault="00BA28CB">
          <w:pPr>
            <w:pStyle w:val="TM3"/>
            <w:tabs>
              <w:tab w:val="right" w:leader="dot" w:pos="9056"/>
            </w:tabs>
            <w:rPr>
              <w:rFonts w:eastAsiaTheme="minorEastAsia"/>
              <w:noProof/>
              <w:sz w:val="24"/>
              <w:szCs w:val="24"/>
              <w:lang w:eastAsia="fr-FR"/>
            </w:rPr>
          </w:pPr>
          <w:r>
            <w:rPr>
              <w:noProof/>
            </w:rPr>
            <w:t>IV.2.1 Objectif</w:t>
          </w:r>
          <w:r>
            <w:rPr>
              <w:noProof/>
            </w:rPr>
            <w:tab/>
          </w:r>
          <w:r>
            <w:rPr>
              <w:noProof/>
            </w:rPr>
            <w:fldChar w:fldCharType="begin"/>
          </w:r>
          <w:r>
            <w:rPr>
              <w:noProof/>
            </w:rPr>
            <w:instrText xml:space="preserve"> PAGEREF _Toc522356805 \h </w:instrText>
          </w:r>
          <w:r>
            <w:rPr>
              <w:noProof/>
            </w:rPr>
          </w:r>
          <w:r>
            <w:rPr>
              <w:noProof/>
            </w:rPr>
            <w:fldChar w:fldCharType="separate"/>
          </w:r>
          <w:r w:rsidR="000A5FFE">
            <w:rPr>
              <w:noProof/>
            </w:rPr>
            <w:t>19</w:t>
          </w:r>
          <w:r>
            <w:rPr>
              <w:noProof/>
            </w:rPr>
            <w:fldChar w:fldCharType="end"/>
          </w:r>
        </w:p>
        <w:p w14:paraId="23B834FA" w14:textId="258E6D04" w:rsidR="00BA28CB" w:rsidRDefault="00BA28CB">
          <w:pPr>
            <w:pStyle w:val="TM3"/>
            <w:tabs>
              <w:tab w:val="right" w:leader="dot" w:pos="9056"/>
            </w:tabs>
            <w:rPr>
              <w:rFonts w:eastAsiaTheme="minorEastAsia"/>
              <w:noProof/>
              <w:sz w:val="24"/>
              <w:szCs w:val="24"/>
              <w:lang w:eastAsia="fr-FR"/>
            </w:rPr>
          </w:pPr>
          <w:r>
            <w:rPr>
              <w:noProof/>
            </w:rPr>
            <w:t>IV.2.2 Méthodologie</w:t>
          </w:r>
          <w:r>
            <w:rPr>
              <w:noProof/>
            </w:rPr>
            <w:tab/>
          </w:r>
          <w:r>
            <w:rPr>
              <w:noProof/>
            </w:rPr>
            <w:fldChar w:fldCharType="begin"/>
          </w:r>
          <w:r>
            <w:rPr>
              <w:noProof/>
            </w:rPr>
            <w:instrText xml:space="preserve"> PAGEREF _Toc522356806 \h </w:instrText>
          </w:r>
          <w:r>
            <w:rPr>
              <w:noProof/>
            </w:rPr>
          </w:r>
          <w:r>
            <w:rPr>
              <w:noProof/>
            </w:rPr>
            <w:fldChar w:fldCharType="separate"/>
          </w:r>
          <w:r w:rsidR="000A5FFE">
            <w:rPr>
              <w:noProof/>
            </w:rPr>
            <w:t>19</w:t>
          </w:r>
          <w:r>
            <w:rPr>
              <w:noProof/>
            </w:rPr>
            <w:fldChar w:fldCharType="end"/>
          </w:r>
        </w:p>
        <w:p w14:paraId="6CD530C3" w14:textId="62B5BDCC" w:rsidR="00BA28CB" w:rsidRDefault="00BA28CB">
          <w:pPr>
            <w:pStyle w:val="TM3"/>
            <w:tabs>
              <w:tab w:val="right" w:leader="dot" w:pos="9056"/>
            </w:tabs>
            <w:rPr>
              <w:rFonts w:eastAsiaTheme="minorEastAsia"/>
              <w:noProof/>
              <w:sz w:val="24"/>
              <w:szCs w:val="24"/>
              <w:lang w:eastAsia="fr-FR"/>
            </w:rPr>
          </w:pPr>
          <w:r>
            <w:rPr>
              <w:noProof/>
            </w:rPr>
            <w:t>IV.2.2 Comparaison</w:t>
          </w:r>
          <w:r>
            <w:rPr>
              <w:noProof/>
            </w:rPr>
            <w:tab/>
          </w:r>
          <w:r>
            <w:rPr>
              <w:noProof/>
            </w:rPr>
            <w:fldChar w:fldCharType="begin"/>
          </w:r>
          <w:r>
            <w:rPr>
              <w:noProof/>
            </w:rPr>
            <w:instrText xml:space="preserve"> PAGEREF _Toc522356807 \h </w:instrText>
          </w:r>
          <w:r>
            <w:rPr>
              <w:noProof/>
            </w:rPr>
          </w:r>
          <w:r>
            <w:rPr>
              <w:noProof/>
            </w:rPr>
            <w:fldChar w:fldCharType="separate"/>
          </w:r>
          <w:r w:rsidR="000A5FFE">
            <w:rPr>
              <w:noProof/>
            </w:rPr>
            <w:t>20</w:t>
          </w:r>
          <w:r>
            <w:rPr>
              <w:noProof/>
            </w:rPr>
            <w:fldChar w:fldCharType="end"/>
          </w:r>
        </w:p>
        <w:p w14:paraId="49BC9B4B" w14:textId="1FF05377" w:rsidR="00BA28CB" w:rsidRDefault="00BA28CB">
          <w:pPr>
            <w:pStyle w:val="TM1"/>
            <w:rPr>
              <w:rFonts w:eastAsiaTheme="minorEastAsia"/>
              <w:b w:val="0"/>
              <w:bCs w:val="0"/>
              <w:noProof/>
              <w:lang w:eastAsia="fr-FR"/>
            </w:rPr>
          </w:pPr>
          <w:r>
            <w:rPr>
              <w:noProof/>
            </w:rPr>
            <w:t>V Analyse de la solution</w:t>
          </w:r>
          <w:r>
            <w:rPr>
              <w:noProof/>
            </w:rPr>
            <w:tab/>
          </w:r>
          <w:r>
            <w:rPr>
              <w:noProof/>
            </w:rPr>
            <w:fldChar w:fldCharType="begin"/>
          </w:r>
          <w:r>
            <w:rPr>
              <w:noProof/>
            </w:rPr>
            <w:instrText xml:space="preserve"> PAGEREF _Toc522356808 \h </w:instrText>
          </w:r>
          <w:r>
            <w:rPr>
              <w:noProof/>
            </w:rPr>
          </w:r>
          <w:r>
            <w:rPr>
              <w:noProof/>
            </w:rPr>
            <w:fldChar w:fldCharType="separate"/>
          </w:r>
          <w:r w:rsidR="000A5FFE">
            <w:rPr>
              <w:noProof/>
            </w:rPr>
            <w:t>21</w:t>
          </w:r>
          <w:r>
            <w:rPr>
              <w:noProof/>
            </w:rPr>
            <w:fldChar w:fldCharType="end"/>
          </w:r>
        </w:p>
        <w:p w14:paraId="639E646F" w14:textId="6BA101D6" w:rsidR="00BA28CB" w:rsidRDefault="00BA28CB">
          <w:pPr>
            <w:pStyle w:val="TM2"/>
            <w:tabs>
              <w:tab w:val="right" w:leader="dot" w:pos="9056"/>
            </w:tabs>
            <w:rPr>
              <w:rFonts w:eastAsiaTheme="minorEastAsia"/>
              <w:b w:val="0"/>
              <w:bCs w:val="0"/>
              <w:noProof/>
              <w:sz w:val="24"/>
              <w:szCs w:val="24"/>
              <w:lang w:eastAsia="fr-FR"/>
            </w:rPr>
          </w:pPr>
          <w:r>
            <w:rPr>
              <w:noProof/>
            </w:rPr>
            <w:t>V.1 Difficultés rencontrées</w:t>
          </w:r>
          <w:r>
            <w:rPr>
              <w:noProof/>
            </w:rPr>
            <w:tab/>
          </w:r>
          <w:r>
            <w:rPr>
              <w:noProof/>
            </w:rPr>
            <w:fldChar w:fldCharType="begin"/>
          </w:r>
          <w:r>
            <w:rPr>
              <w:noProof/>
            </w:rPr>
            <w:instrText xml:space="preserve"> PAGEREF _Toc522356809 \h </w:instrText>
          </w:r>
          <w:r>
            <w:rPr>
              <w:noProof/>
            </w:rPr>
          </w:r>
          <w:r>
            <w:rPr>
              <w:noProof/>
            </w:rPr>
            <w:fldChar w:fldCharType="separate"/>
          </w:r>
          <w:r w:rsidR="000A5FFE">
            <w:rPr>
              <w:noProof/>
            </w:rPr>
            <w:t>21</w:t>
          </w:r>
          <w:r>
            <w:rPr>
              <w:noProof/>
            </w:rPr>
            <w:fldChar w:fldCharType="end"/>
          </w:r>
        </w:p>
        <w:p w14:paraId="4E7FEE82" w14:textId="48515644" w:rsidR="00BA28CB" w:rsidRDefault="00BA28CB">
          <w:pPr>
            <w:pStyle w:val="TM2"/>
            <w:tabs>
              <w:tab w:val="right" w:leader="dot" w:pos="9056"/>
            </w:tabs>
            <w:rPr>
              <w:rFonts w:eastAsiaTheme="minorEastAsia"/>
              <w:b w:val="0"/>
              <w:bCs w:val="0"/>
              <w:noProof/>
              <w:sz w:val="24"/>
              <w:szCs w:val="24"/>
              <w:lang w:eastAsia="fr-FR"/>
            </w:rPr>
          </w:pPr>
          <w:r>
            <w:rPr>
              <w:noProof/>
            </w:rPr>
            <w:t>V.2 Evolutivité du projet</w:t>
          </w:r>
          <w:r>
            <w:rPr>
              <w:noProof/>
            </w:rPr>
            <w:tab/>
          </w:r>
          <w:r>
            <w:rPr>
              <w:noProof/>
            </w:rPr>
            <w:fldChar w:fldCharType="begin"/>
          </w:r>
          <w:r>
            <w:rPr>
              <w:noProof/>
            </w:rPr>
            <w:instrText xml:space="preserve"> PAGEREF _Toc522356810 \h </w:instrText>
          </w:r>
          <w:r>
            <w:rPr>
              <w:noProof/>
            </w:rPr>
          </w:r>
          <w:r>
            <w:rPr>
              <w:noProof/>
            </w:rPr>
            <w:fldChar w:fldCharType="separate"/>
          </w:r>
          <w:r w:rsidR="000A5FFE">
            <w:rPr>
              <w:noProof/>
            </w:rPr>
            <w:t>22</w:t>
          </w:r>
          <w:r>
            <w:rPr>
              <w:noProof/>
            </w:rPr>
            <w:fldChar w:fldCharType="end"/>
          </w:r>
        </w:p>
        <w:p w14:paraId="1CEDD88E" w14:textId="5C372F97" w:rsidR="00BA28CB" w:rsidRDefault="00BA28CB">
          <w:pPr>
            <w:pStyle w:val="TM1"/>
            <w:rPr>
              <w:rFonts w:eastAsiaTheme="minorEastAsia"/>
              <w:b w:val="0"/>
              <w:bCs w:val="0"/>
              <w:noProof/>
              <w:lang w:eastAsia="fr-FR"/>
            </w:rPr>
          </w:pPr>
          <w:r>
            <w:rPr>
              <w:noProof/>
            </w:rPr>
            <w:t>VI Aspect recherche</w:t>
          </w:r>
          <w:r>
            <w:rPr>
              <w:noProof/>
            </w:rPr>
            <w:tab/>
          </w:r>
          <w:r>
            <w:rPr>
              <w:noProof/>
            </w:rPr>
            <w:fldChar w:fldCharType="begin"/>
          </w:r>
          <w:r>
            <w:rPr>
              <w:noProof/>
            </w:rPr>
            <w:instrText xml:space="preserve"> PAGEREF _Toc522356811 \h </w:instrText>
          </w:r>
          <w:r>
            <w:rPr>
              <w:noProof/>
            </w:rPr>
          </w:r>
          <w:r>
            <w:rPr>
              <w:noProof/>
            </w:rPr>
            <w:fldChar w:fldCharType="separate"/>
          </w:r>
          <w:r w:rsidR="000A5FFE">
            <w:rPr>
              <w:noProof/>
            </w:rPr>
            <w:t>23</w:t>
          </w:r>
          <w:r>
            <w:rPr>
              <w:noProof/>
            </w:rPr>
            <w:fldChar w:fldCharType="end"/>
          </w:r>
        </w:p>
        <w:p w14:paraId="6B998591" w14:textId="722AABF4" w:rsidR="00BA28CB" w:rsidRDefault="00BA28CB">
          <w:pPr>
            <w:pStyle w:val="TM2"/>
            <w:tabs>
              <w:tab w:val="right" w:leader="dot" w:pos="9056"/>
            </w:tabs>
            <w:rPr>
              <w:rFonts w:eastAsiaTheme="minorEastAsia"/>
              <w:b w:val="0"/>
              <w:bCs w:val="0"/>
              <w:noProof/>
              <w:sz w:val="24"/>
              <w:szCs w:val="24"/>
              <w:lang w:eastAsia="fr-FR"/>
            </w:rPr>
          </w:pPr>
          <w:r>
            <w:rPr>
              <w:noProof/>
            </w:rPr>
            <w:t>VI.1 Documentation et suivi de modification</w:t>
          </w:r>
          <w:r>
            <w:rPr>
              <w:noProof/>
            </w:rPr>
            <w:tab/>
          </w:r>
          <w:r>
            <w:rPr>
              <w:noProof/>
            </w:rPr>
            <w:fldChar w:fldCharType="begin"/>
          </w:r>
          <w:r>
            <w:rPr>
              <w:noProof/>
            </w:rPr>
            <w:instrText xml:space="preserve"> PAGEREF _Toc522356812 \h </w:instrText>
          </w:r>
          <w:r>
            <w:rPr>
              <w:noProof/>
            </w:rPr>
          </w:r>
          <w:r>
            <w:rPr>
              <w:noProof/>
            </w:rPr>
            <w:fldChar w:fldCharType="separate"/>
          </w:r>
          <w:r w:rsidR="000A5FFE">
            <w:rPr>
              <w:noProof/>
            </w:rPr>
            <w:t>23</w:t>
          </w:r>
          <w:r>
            <w:rPr>
              <w:noProof/>
            </w:rPr>
            <w:fldChar w:fldCharType="end"/>
          </w:r>
        </w:p>
        <w:p w14:paraId="7BA5FE8A" w14:textId="0DA1A200" w:rsidR="00BA28CB" w:rsidRDefault="00BA28CB">
          <w:pPr>
            <w:pStyle w:val="TM2"/>
            <w:tabs>
              <w:tab w:val="right" w:leader="dot" w:pos="9056"/>
            </w:tabs>
            <w:rPr>
              <w:rFonts w:eastAsiaTheme="minorEastAsia"/>
              <w:b w:val="0"/>
              <w:bCs w:val="0"/>
              <w:noProof/>
              <w:sz w:val="24"/>
              <w:szCs w:val="24"/>
              <w:lang w:eastAsia="fr-FR"/>
            </w:rPr>
          </w:pPr>
          <w:r>
            <w:rPr>
              <w:noProof/>
            </w:rPr>
            <w:t>VI.2 Participation aux événements de recherche</w:t>
          </w:r>
          <w:r>
            <w:rPr>
              <w:noProof/>
            </w:rPr>
            <w:tab/>
          </w:r>
          <w:r>
            <w:rPr>
              <w:noProof/>
            </w:rPr>
            <w:fldChar w:fldCharType="begin"/>
          </w:r>
          <w:r>
            <w:rPr>
              <w:noProof/>
            </w:rPr>
            <w:instrText xml:space="preserve"> PAGEREF _Toc522356813 \h </w:instrText>
          </w:r>
          <w:r>
            <w:rPr>
              <w:noProof/>
            </w:rPr>
          </w:r>
          <w:r>
            <w:rPr>
              <w:noProof/>
            </w:rPr>
            <w:fldChar w:fldCharType="separate"/>
          </w:r>
          <w:r w:rsidR="000A5FFE">
            <w:rPr>
              <w:noProof/>
            </w:rPr>
            <w:t>23</w:t>
          </w:r>
          <w:r>
            <w:rPr>
              <w:noProof/>
            </w:rPr>
            <w:fldChar w:fldCharType="end"/>
          </w:r>
        </w:p>
        <w:p w14:paraId="2A22DF82" w14:textId="364C4474" w:rsidR="00BA28CB" w:rsidRDefault="00BA28CB">
          <w:pPr>
            <w:pStyle w:val="TM2"/>
            <w:tabs>
              <w:tab w:val="right" w:leader="dot" w:pos="9056"/>
            </w:tabs>
            <w:rPr>
              <w:rFonts w:eastAsiaTheme="minorEastAsia"/>
              <w:b w:val="0"/>
              <w:bCs w:val="0"/>
              <w:noProof/>
              <w:sz w:val="24"/>
              <w:szCs w:val="24"/>
              <w:lang w:eastAsia="fr-FR"/>
            </w:rPr>
          </w:pPr>
          <w:r>
            <w:rPr>
              <w:noProof/>
            </w:rPr>
            <w:t>VI.2 Rédaction d’un article technique</w:t>
          </w:r>
          <w:r>
            <w:rPr>
              <w:noProof/>
            </w:rPr>
            <w:tab/>
          </w:r>
          <w:r>
            <w:rPr>
              <w:noProof/>
            </w:rPr>
            <w:fldChar w:fldCharType="begin"/>
          </w:r>
          <w:r>
            <w:rPr>
              <w:noProof/>
            </w:rPr>
            <w:instrText xml:space="preserve"> PAGEREF _Toc522356814 \h </w:instrText>
          </w:r>
          <w:r>
            <w:rPr>
              <w:noProof/>
            </w:rPr>
          </w:r>
          <w:r>
            <w:rPr>
              <w:noProof/>
            </w:rPr>
            <w:fldChar w:fldCharType="separate"/>
          </w:r>
          <w:r w:rsidR="000A5FFE">
            <w:rPr>
              <w:noProof/>
            </w:rPr>
            <w:t>24</w:t>
          </w:r>
          <w:r>
            <w:rPr>
              <w:noProof/>
            </w:rPr>
            <w:fldChar w:fldCharType="end"/>
          </w:r>
        </w:p>
        <w:p w14:paraId="16E53CF2" w14:textId="1B17039D" w:rsidR="00BA28CB" w:rsidRDefault="00BA28CB">
          <w:pPr>
            <w:pStyle w:val="TM1"/>
            <w:rPr>
              <w:rFonts w:eastAsiaTheme="minorEastAsia"/>
              <w:b w:val="0"/>
              <w:bCs w:val="0"/>
              <w:noProof/>
              <w:lang w:eastAsia="fr-FR"/>
            </w:rPr>
          </w:pPr>
          <w:r>
            <w:rPr>
              <w:noProof/>
            </w:rPr>
            <w:t>Conclusion</w:t>
          </w:r>
          <w:r>
            <w:rPr>
              <w:noProof/>
            </w:rPr>
            <w:tab/>
          </w:r>
          <w:r>
            <w:rPr>
              <w:noProof/>
            </w:rPr>
            <w:fldChar w:fldCharType="begin"/>
          </w:r>
          <w:r>
            <w:rPr>
              <w:noProof/>
            </w:rPr>
            <w:instrText xml:space="preserve"> PAGEREF _Toc522356815 \h </w:instrText>
          </w:r>
          <w:r>
            <w:rPr>
              <w:noProof/>
            </w:rPr>
          </w:r>
          <w:r>
            <w:rPr>
              <w:noProof/>
            </w:rPr>
            <w:fldChar w:fldCharType="separate"/>
          </w:r>
          <w:r w:rsidR="000A5FFE">
            <w:rPr>
              <w:noProof/>
            </w:rPr>
            <w:t>25</w:t>
          </w:r>
          <w:r>
            <w:rPr>
              <w:noProof/>
            </w:rPr>
            <w:fldChar w:fldCharType="end"/>
          </w:r>
        </w:p>
        <w:p w14:paraId="735FC4A9" w14:textId="57533E94" w:rsidR="00BA28CB" w:rsidRDefault="00BA28CB">
          <w:pPr>
            <w:pStyle w:val="TM1"/>
            <w:rPr>
              <w:rFonts w:eastAsiaTheme="minorEastAsia"/>
              <w:b w:val="0"/>
              <w:bCs w:val="0"/>
              <w:noProof/>
              <w:lang w:eastAsia="fr-FR"/>
            </w:rPr>
          </w:pPr>
          <w:r>
            <w:rPr>
              <w:noProof/>
            </w:rPr>
            <w:t>Sources documentaires</w:t>
          </w:r>
          <w:r>
            <w:rPr>
              <w:noProof/>
            </w:rPr>
            <w:tab/>
          </w:r>
          <w:r>
            <w:rPr>
              <w:noProof/>
            </w:rPr>
            <w:fldChar w:fldCharType="begin"/>
          </w:r>
          <w:r>
            <w:rPr>
              <w:noProof/>
            </w:rPr>
            <w:instrText xml:space="preserve"> PAGEREF _Toc522356816 \h </w:instrText>
          </w:r>
          <w:r>
            <w:rPr>
              <w:noProof/>
            </w:rPr>
          </w:r>
          <w:r>
            <w:rPr>
              <w:noProof/>
            </w:rPr>
            <w:fldChar w:fldCharType="separate"/>
          </w:r>
          <w:r w:rsidR="000A5FFE">
            <w:rPr>
              <w:noProof/>
            </w:rPr>
            <w:t>26</w:t>
          </w:r>
          <w:r>
            <w:rPr>
              <w:noProof/>
            </w:rPr>
            <w:fldChar w:fldCharType="end"/>
          </w:r>
        </w:p>
        <w:p w14:paraId="3C0882CD" w14:textId="74703DCB" w:rsidR="00BA28CB" w:rsidRDefault="00BA28CB">
          <w:pPr>
            <w:pStyle w:val="TM1"/>
            <w:rPr>
              <w:rFonts w:eastAsiaTheme="minorEastAsia"/>
              <w:b w:val="0"/>
              <w:bCs w:val="0"/>
              <w:noProof/>
              <w:lang w:eastAsia="fr-FR"/>
            </w:rPr>
          </w:pPr>
          <w:r>
            <w:rPr>
              <w:noProof/>
            </w:rPr>
            <w:t>Table d’illustrations</w:t>
          </w:r>
          <w:r>
            <w:rPr>
              <w:noProof/>
            </w:rPr>
            <w:tab/>
          </w:r>
          <w:r>
            <w:rPr>
              <w:noProof/>
            </w:rPr>
            <w:fldChar w:fldCharType="begin"/>
          </w:r>
          <w:r>
            <w:rPr>
              <w:noProof/>
            </w:rPr>
            <w:instrText xml:space="preserve"> PAGEREF _Toc522356817 \h </w:instrText>
          </w:r>
          <w:r>
            <w:rPr>
              <w:noProof/>
            </w:rPr>
          </w:r>
          <w:r>
            <w:rPr>
              <w:noProof/>
            </w:rPr>
            <w:fldChar w:fldCharType="separate"/>
          </w:r>
          <w:r w:rsidR="000A5FFE">
            <w:rPr>
              <w:noProof/>
            </w:rPr>
            <w:t>27</w:t>
          </w:r>
          <w:r>
            <w:rPr>
              <w:noProof/>
            </w:rPr>
            <w:fldChar w:fldCharType="end"/>
          </w:r>
        </w:p>
        <w:p w14:paraId="2D8ED29B" w14:textId="34C90511" w:rsidR="00BA28CB" w:rsidRDefault="00BA28CB">
          <w:pPr>
            <w:pStyle w:val="TM1"/>
            <w:rPr>
              <w:rFonts w:eastAsiaTheme="minorEastAsia"/>
              <w:b w:val="0"/>
              <w:bCs w:val="0"/>
              <w:noProof/>
              <w:lang w:eastAsia="fr-FR"/>
            </w:rPr>
          </w:pPr>
          <w:r>
            <w:rPr>
              <w:noProof/>
            </w:rPr>
            <w:t>Glossaire</w:t>
          </w:r>
          <w:r>
            <w:rPr>
              <w:noProof/>
            </w:rPr>
            <w:tab/>
          </w:r>
          <w:r>
            <w:rPr>
              <w:noProof/>
            </w:rPr>
            <w:fldChar w:fldCharType="begin"/>
          </w:r>
          <w:r>
            <w:rPr>
              <w:noProof/>
            </w:rPr>
            <w:instrText xml:space="preserve"> PAGEREF _Toc522356818 \h </w:instrText>
          </w:r>
          <w:r>
            <w:rPr>
              <w:noProof/>
            </w:rPr>
          </w:r>
          <w:r>
            <w:rPr>
              <w:noProof/>
            </w:rPr>
            <w:fldChar w:fldCharType="separate"/>
          </w:r>
          <w:r w:rsidR="000A5FFE">
            <w:rPr>
              <w:noProof/>
            </w:rPr>
            <w:t>28</w:t>
          </w:r>
          <w:r>
            <w:rPr>
              <w:noProof/>
            </w:rPr>
            <w:fldChar w:fldCharType="end"/>
          </w:r>
        </w:p>
        <w:p w14:paraId="5B325FDF" w14:textId="4D441227" w:rsidR="00BA28CB" w:rsidRDefault="00BA28CB">
          <w:pPr>
            <w:pStyle w:val="TM1"/>
            <w:rPr>
              <w:rFonts w:eastAsiaTheme="minorEastAsia"/>
              <w:b w:val="0"/>
              <w:bCs w:val="0"/>
              <w:noProof/>
              <w:lang w:eastAsia="fr-FR"/>
            </w:rPr>
          </w:pPr>
          <w:r>
            <w:rPr>
              <w:noProof/>
            </w:rPr>
            <w:t>Annexes</w:t>
          </w:r>
          <w:r>
            <w:rPr>
              <w:noProof/>
            </w:rPr>
            <w:tab/>
          </w:r>
          <w:r>
            <w:rPr>
              <w:noProof/>
            </w:rPr>
            <w:fldChar w:fldCharType="begin"/>
          </w:r>
          <w:r>
            <w:rPr>
              <w:noProof/>
            </w:rPr>
            <w:instrText xml:space="preserve"> PAGEREF _Toc522356819 \h </w:instrText>
          </w:r>
          <w:r>
            <w:rPr>
              <w:noProof/>
            </w:rPr>
          </w:r>
          <w:r>
            <w:rPr>
              <w:noProof/>
            </w:rPr>
            <w:fldChar w:fldCharType="separate"/>
          </w:r>
          <w:r w:rsidR="000A5FFE">
            <w:rPr>
              <w:noProof/>
            </w:rPr>
            <w:t>29</w:t>
          </w:r>
          <w:r>
            <w:rPr>
              <w:noProof/>
            </w:rPr>
            <w:fldChar w:fldCharType="end"/>
          </w:r>
        </w:p>
        <w:p w14:paraId="0CDB7811" w14:textId="37977C63" w:rsidR="00472AC2" w:rsidRPr="008326F0" w:rsidRDefault="00F837C1" w:rsidP="008326F0">
          <w:r>
            <w:rPr>
              <w:rFonts w:asciiTheme="minorHAnsi" w:hAnsiTheme="minorHAnsi"/>
              <w:sz w:val="24"/>
            </w:rPr>
            <w:fldChar w:fldCharType="end"/>
          </w:r>
        </w:p>
      </w:sdtContent>
    </w:sdt>
    <w:p w14:paraId="5B07126F" w14:textId="4E96FA14" w:rsidR="00472AC2" w:rsidRDefault="00472AC2" w:rsidP="00472AC2">
      <w:pPr>
        <w:pStyle w:val="Titre1"/>
      </w:pPr>
      <w:bookmarkStart w:id="2" w:name="_Toc522356780"/>
      <w:r>
        <w:lastRenderedPageBreak/>
        <w:t>Introduction</w:t>
      </w:r>
      <w:bookmarkEnd w:id="2"/>
    </w:p>
    <w:p w14:paraId="395B0F3B" w14:textId="77777777" w:rsidR="00472AC2" w:rsidRDefault="00472AC2" w:rsidP="002C4085">
      <w:pPr>
        <w:jc w:val="left"/>
        <w:rPr>
          <w:rFonts w:cs="Arial"/>
          <w:sz w:val="21"/>
          <w:szCs w:val="20"/>
        </w:rPr>
      </w:pPr>
    </w:p>
    <w:p w14:paraId="79C19306" w14:textId="5D67A40D" w:rsidR="005E663D" w:rsidRDefault="009B7C79" w:rsidP="000765D5">
      <w:pPr>
        <w:rPr>
          <w:rFonts w:cs="Arial"/>
          <w:szCs w:val="20"/>
        </w:rPr>
      </w:pPr>
      <w:r w:rsidRPr="00AB3FA7">
        <w:rPr>
          <w:rFonts w:cs="Arial"/>
          <w:szCs w:val="20"/>
        </w:rPr>
        <w:t>Les évolutions</w:t>
      </w:r>
      <w:r w:rsidR="00FF726D">
        <w:rPr>
          <w:rFonts w:cs="Arial"/>
          <w:szCs w:val="20"/>
        </w:rPr>
        <w:t xml:space="preserve"> technologiques se succédant, nous arrivons</w:t>
      </w:r>
      <w:r w:rsidRPr="00AB3FA7">
        <w:rPr>
          <w:rFonts w:cs="Arial"/>
          <w:szCs w:val="20"/>
        </w:rPr>
        <w:t xml:space="preserve"> maintenant vers une vague du sans-fil</w:t>
      </w:r>
      <w:r w:rsidR="00E16502">
        <w:rPr>
          <w:rFonts w:cs="Arial"/>
          <w:szCs w:val="20"/>
        </w:rPr>
        <w:t>,</w:t>
      </w:r>
      <w:r w:rsidRPr="00AB3FA7">
        <w:rPr>
          <w:rFonts w:cs="Arial"/>
          <w:szCs w:val="20"/>
        </w:rPr>
        <w:t xml:space="preserve"> mais en</w:t>
      </w:r>
      <w:r w:rsidR="00FF726D">
        <w:rPr>
          <w:rFonts w:cs="Arial"/>
          <w:szCs w:val="20"/>
        </w:rPr>
        <w:t xml:space="preserve"> même temps du tout connecté. Nous parlons</w:t>
      </w:r>
      <w:r w:rsidRPr="00AB3FA7">
        <w:rPr>
          <w:rFonts w:cs="Arial"/>
          <w:szCs w:val="20"/>
        </w:rPr>
        <w:t xml:space="preserve"> alors d’objets connectés ou </w:t>
      </w:r>
      <w:r w:rsidRPr="000F563F">
        <w:rPr>
          <w:rFonts w:cs="Arial"/>
          <w:i/>
          <w:szCs w:val="20"/>
        </w:rPr>
        <w:t xml:space="preserve">Internet of </w:t>
      </w:r>
      <w:proofErr w:type="spellStart"/>
      <w:r w:rsidRPr="000F563F">
        <w:rPr>
          <w:rFonts w:cs="Arial"/>
          <w:i/>
          <w:szCs w:val="20"/>
        </w:rPr>
        <w:t>Things</w:t>
      </w:r>
      <w:proofErr w:type="spellEnd"/>
      <w:r w:rsidRPr="00AB3FA7">
        <w:rPr>
          <w:rFonts w:cs="Arial"/>
          <w:szCs w:val="20"/>
        </w:rPr>
        <w:t xml:space="preserve"> (IoT) pour ces objets qui ont souvent comme fonction la remontée de </w:t>
      </w:r>
      <w:r w:rsidR="00DB09A3">
        <w:rPr>
          <w:rFonts w:cs="Arial"/>
          <w:szCs w:val="20"/>
        </w:rPr>
        <w:t xml:space="preserve">données. </w:t>
      </w:r>
      <w:r w:rsidRPr="00AB3FA7">
        <w:rPr>
          <w:rFonts w:cs="Arial"/>
          <w:szCs w:val="20"/>
        </w:rPr>
        <w:t xml:space="preserve">Avec l’approche prochaine de la 5G et du développement des usages pour ces </w:t>
      </w:r>
      <w:r w:rsidR="00FC7EC0" w:rsidRPr="00AB3FA7">
        <w:rPr>
          <w:rFonts w:cs="Arial"/>
          <w:szCs w:val="20"/>
        </w:rPr>
        <w:t>appareils</w:t>
      </w:r>
      <w:r w:rsidRPr="00AB3FA7">
        <w:rPr>
          <w:rFonts w:cs="Arial"/>
          <w:szCs w:val="20"/>
        </w:rPr>
        <w:t xml:space="preserve"> connectés qui vient avec, de nombreuses opportunités et idées d’implémentations vont être possible. L’</w:t>
      </w:r>
      <w:r w:rsidR="00FC7EC0" w:rsidRPr="00AB3FA7">
        <w:rPr>
          <w:rFonts w:cs="Arial"/>
          <w:szCs w:val="20"/>
        </w:rPr>
        <w:t>essor</w:t>
      </w:r>
      <w:r w:rsidRPr="00AB3FA7">
        <w:rPr>
          <w:rFonts w:cs="Arial"/>
          <w:szCs w:val="20"/>
        </w:rPr>
        <w:t xml:space="preserve"> de cette tendance va être un challenge pour les sociétés</w:t>
      </w:r>
      <w:r w:rsidR="00A124C4" w:rsidRPr="00AB3FA7">
        <w:rPr>
          <w:rFonts w:cs="Arial"/>
          <w:szCs w:val="20"/>
        </w:rPr>
        <w:t xml:space="preserve"> afin d’améliorer le confort et la sécurité </w:t>
      </w:r>
      <w:r w:rsidR="00FA74F3">
        <w:rPr>
          <w:rFonts w:cs="Arial"/>
          <w:szCs w:val="20"/>
        </w:rPr>
        <w:t>des personnes au quotidien. Cette tendance de l’IoT</w:t>
      </w:r>
      <w:r w:rsidR="00A124C4" w:rsidRPr="00AB3FA7">
        <w:rPr>
          <w:rFonts w:cs="Arial"/>
          <w:szCs w:val="20"/>
        </w:rPr>
        <w:t xml:space="preserve"> va faire un grand bond également dans le développement des </w:t>
      </w:r>
      <w:r w:rsidR="00E41B79">
        <w:rPr>
          <w:rFonts w:cs="Arial"/>
          <w:szCs w:val="20"/>
        </w:rPr>
        <w:t>S</w:t>
      </w:r>
      <w:r w:rsidR="005E663D" w:rsidRPr="00AB3FA7">
        <w:rPr>
          <w:rFonts w:cs="Arial"/>
          <w:szCs w:val="20"/>
        </w:rPr>
        <w:t>mart</w:t>
      </w:r>
      <w:r w:rsidR="00A124C4" w:rsidRPr="00AB3FA7">
        <w:rPr>
          <w:rFonts w:cs="Arial"/>
          <w:szCs w:val="20"/>
        </w:rPr>
        <w:t xml:space="preserve"> </w:t>
      </w:r>
      <w:r w:rsidR="007E6590">
        <w:rPr>
          <w:rFonts w:cs="Arial"/>
          <w:szCs w:val="20"/>
        </w:rPr>
        <w:t xml:space="preserve">Cities </w:t>
      </w:r>
      <w:r w:rsidR="00A124C4" w:rsidRPr="00AB3FA7">
        <w:rPr>
          <w:rFonts w:cs="Arial"/>
          <w:szCs w:val="20"/>
        </w:rPr>
        <w:t xml:space="preserve">ou villes connectés où l’on travaille déjà dessus, afin d’assurer la sécurité des usagers, conducteurs comme piétons. Pour cela, il faut que la voirie soit plus intelligente et se connecte à ce qui l’entoure. </w:t>
      </w:r>
      <w:r w:rsidR="005E663D">
        <w:rPr>
          <w:rFonts w:cs="Arial"/>
          <w:szCs w:val="20"/>
        </w:rPr>
        <w:t>Au niveau de la voirie, un élément i</w:t>
      </w:r>
      <w:r w:rsidR="00E16502">
        <w:rPr>
          <w:rFonts w:cs="Arial"/>
          <w:szCs w:val="20"/>
        </w:rPr>
        <w:t>ntéressant à regarder concerne</w:t>
      </w:r>
      <w:r w:rsidR="005E663D">
        <w:rPr>
          <w:rFonts w:cs="Arial"/>
          <w:szCs w:val="20"/>
        </w:rPr>
        <w:t xml:space="preserve"> les feux de signalisations. En effet dans les villes relativement importantes, une mauvaise gestion du flux de véhicules sur des axes stratégiques peut être responsable de nombreux ralentissements.  Un problème en soit très peu solutionné dans le sens où nos feux actuels ont un comportement statique. Ils agissent selon des cycles temporels bien définis</w:t>
      </w:r>
      <w:r w:rsidR="00BB1C8C">
        <w:rPr>
          <w:rFonts w:cs="Arial"/>
          <w:szCs w:val="20"/>
        </w:rPr>
        <w:t>,</w:t>
      </w:r>
      <w:r w:rsidR="005E663D">
        <w:rPr>
          <w:rFonts w:cs="Arial"/>
          <w:szCs w:val="20"/>
        </w:rPr>
        <w:t xml:space="preserve"> mais aussi très rigides. C’est pourquoi il est intéressant de chercher à voir de nouvelles solutions répondant à ce problème avec les moyens d’aujourd’hui comme l’utilisation de l’Internet des Objets</w:t>
      </w:r>
      <w:r w:rsidR="00BC2EDC">
        <w:rPr>
          <w:rFonts w:cs="Arial"/>
          <w:szCs w:val="20"/>
        </w:rPr>
        <w:t xml:space="preserve"> notamment</w:t>
      </w:r>
      <w:r w:rsidR="005E663D">
        <w:rPr>
          <w:rFonts w:cs="Arial"/>
          <w:szCs w:val="20"/>
        </w:rPr>
        <w:t>. En rendant ce système dynamique, de nouveaux usages pourront être introduits comme par exemple connecter la voirie afin d’établir une communication indirecte entre les feux tricolores d’un carrefour</w:t>
      </w:r>
      <w:r w:rsidR="00261B81">
        <w:rPr>
          <w:rFonts w:cs="Arial"/>
          <w:szCs w:val="20"/>
        </w:rPr>
        <w:t xml:space="preserve"> et un véhicule. </w:t>
      </w:r>
    </w:p>
    <w:p w14:paraId="110A81CC" w14:textId="77777777" w:rsidR="00261B81" w:rsidRPr="00AB3FA7" w:rsidRDefault="00261B81" w:rsidP="00261B81">
      <w:pPr>
        <w:ind w:firstLine="708"/>
        <w:rPr>
          <w:rFonts w:cs="Arial"/>
          <w:szCs w:val="20"/>
        </w:rPr>
      </w:pPr>
    </w:p>
    <w:p w14:paraId="42FFA767" w14:textId="373F7202" w:rsidR="009B7C79" w:rsidRDefault="007C23F9" w:rsidP="000765D5">
      <w:pPr>
        <w:rPr>
          <w:rFonts w:cs="Arial"/>
          <w:szCs w:val="20"/>
        </w:rPr>
      </w:pPr>
      <w:r>
        <w:rPr>
          <w:rFonts w:cs="Arial"/>
          <w:szCs w:val="20"/>
        </w:rPr>
        <w:t>C</w:t>
      </w:r>
      <w:r w:rsidR="00B10982">
        <w:rPr>
          <w:rFonts w:cs="Arial"/>
          <w:szCs w:val="20"/>
        </w:rPr>
        <w:t>e stage de 4</w:t>
      </w:r>
      <w:r w:rsidR="00B10982" w:rsidRPr="00B10982">
        <w:rPr>
          <w:rFonts w:cs="Arial"/>
          <w:szCs w:val="20"/>
          <w:vertAlign w:val="superscript"/>
        </w:rPr>
        <w:t>ème</w:t>
      </w:r>
      <w:r w:rsidR="00B10982">
        <w:rPr>
          <w:rFonts w:cs="Arial"/>
          <w:szCs w:val="20"/>
        </w:rPr>
        <w:t xml:space="preserve"> année s’est déroulé durant 4 </w:t>
      </w:r>
      <w:r>
        <w:rPr>
          <w:rFonts w:cs="Arial"/>
          <w:szCs w:val="20"/>
        </w:rPr>
        <w:t>mois du 16 avril au 30 aoû</w:t>
      </w:r>
      <w:r w:rsidR="00B10982">
        <w:rPr>
          <w:rFonts w:cs="Arial"/>
          <w:szCs w:val="20"/>
        </w:rPr>
        <w:t>t 2018 en adéquation avec ma formation STI et notamment en lien avec l’option Mobilité prise en 4</w:t>
      </w:r>
      <w:r w:rsidR="00B10982" w:rsidRPr="00B10982">
        <w:rPr>
          <w:rFonts w:cs="Arial"/>
          <w:szCs w:val="20"/>
          <w:vertAlign w:val="superscript"/>
        </w:rPr>
        <w:t>ème</w:t>
      </w:r>
      <w:r w:rsidR="00B10982">
        <w:rPr>
          <w:rFonts w:cs="Arial"/>
          <w:szCs w:val="20"/>
        </w:rPr>
        <w:t xml:space="preserve"> année.</w:t>
      </w:r>
    </w:p>
    <w:p w14:paraId="6F516E0A" w14:textId="648CAAB5" w:rsidR="000F114A" w:rsidRPr="00AB3FA7" w:rsidRDefault="007C23F9" w:rsidP="000765D5">
      <w:pPr>
        <w:rPr>
          <w:rFonts w:cs="Arial"/>
          <w:szCs w:val="20"/>
        </w:rPr>
      </w:pPr>
      <w:r w:rsidRPr="00AB3FA7">
        <w:rPr>
          <w:rFonts w:cs="Arial"/>
          <w:szCs w:val="20"/>
        </w:rPr>
        <w:t>Ce stage fait l’objet d’une collaboration entre l’ECE Paris et l’institut VEDECOM, dans le cadre de la recherche et le développement pour la voiture autonome et non carbonée.</w:t>
      </w:r>
      <w:r>
        <w:rPr>
          <w:rFonts w:cs="Arial"/>
          <w:szCs w:val="20"/>
        </w:rPr>
        <w:t xml:space="preserve"> Il a été réalisé à l’ECE Paris dans le laboratoire SIC (Systèmes Intelligents Communicants) sous la coordination de Mr Rafik Zitouni. </w:t>
      </w:r>
      <w:r w:rsidR="009B7C79" w:rsidRPr="00AB3FA7">
        <w:rPr>
          <w:rFonts w:cs="Arial"/>
          <w:szCs w:val="20"/>
        </w:rPr>
        <w:t>Ce stage et son sujet est la continuité d’un projet de fin d’étude (PFE) de</w:t>
      </w:r>
      <w:r w:rsidR="00F8215B" w:rsidRPr="00AB3FA7">
        <w:rPr>
          <w:rFonts w:cs="Arial"/>
          <w:szCs w:val="20"/>
        </w:rPr>
        <w:t xml:space="preserve"> 6</w:t>
      </w:r>
      <w:r w:rsidR="009B7C79" w:rsidRPr="00AB3FA7">
        <w:rPr>
          <w:rFonts w:cs="Arial"/>
          <w:szCs w:val="20"/>
        </w:rPr>
        <w:t xml:space="preserve"> étudiants de cinquième année. Il s’agissait d’une première approche sur de l’embarqué dans le domaine de l’Internet des Objets (IoT). </w:t>
      </w:r>
      <w:r w:rsidR="00A124C4" w:rsidRPr="00AB3FA7">
        <w:rPr>
          <w:rFonts w:cs="Arial"/>
          <w:szCs w:val="20"/>
        </w:rPr>
        <w:t xml:space="preserve">L’objectif de </w:t>
      </w:r>
      <w:r w:rsidR="00FC7EC0" w:rsidRPr="00AB3FA7">
        <w:rPr>
          <w:rFonts w:cs="Arial"/>
          <w:szCs w:val="20"/>
        </w:rPr>
        <w:t>celui-ci</w:t>
      </w:r>
      <w:r w:rsidR="007208BB">
        <w:rPr>
          <w:rFonts w:cs="Arial"/>
          <w:szCs w:val="20"/>
        </w:rPr>
        <w:t xml:space="preserve"> est</w:t>
      </w:r>
      <w:r w:rsidR="00A124C4" w:rsidRPr="00AB3FA7">
        <w:rPr>
          <w:rFonts w:cs="Arial"/>
          <w:szCs w:val="20"/>
        </w:rPr>
        <w:t xml:space="preserve"> de concevoir une preuve de concept de communication</w:t>
      </w:r>
      <w:r w:rsidR="001E7F89" w:rsidRPr="00AB3FA7">
        <w:rPr>
          <w:rFonts w:cs="Arial"/>
          <w:szCs w:val="20"/>
        </w:rPr>
        <w:t xml:space="preserve"> indirecte</w:t>
      </w:r>
      <w:r w:rsidR="00A124C4" w:rsidRPr="00AB3FA7">
        <w:rPr>
          <w:rFonts w:cs="Arial"/>
          <w:szCs w:val="20"/>
        </w:rPr>
        <w:t xml:space="preserve"> entre les feux tricolores et un véhicule</w:t>
      </w:r>
      <w:r w:rsidR="001E7F89" w:rsidRPr="00AB3FA7">
        <w:rPr>
          <w:rFonts w:cs="Arial"/>
          <w:szCs w:val="20"/>
        </w:rPr>
        <w:t xml:space="preserve"> par le biais d’une plateforme IoT. Le </w:t>
      </w:r>
      <w:r w:rsidR="00E82089" w:rsidRPr="00AB3FA7">
        <w:rPr>
          <w:rFonts w:cs="Arial"/>
          <w:szCs w:val="20"/>
        </w:rPr>
        <w:t>premier cas d’usage qui s’en est</w:t>
      </w:r>
      <w:r w:rsidR="001E7F89" w:rsidRPr="00AB3FA7">
        <w:rPr>
          <w:rFonts w:cs="Arial"/>
          <w:szCs w:val="20"/>
        </w:rPr>
        <w:t xml:space="preserve"> détaché est celui d’un véhicule </w:t>
      </w:r>
      <w:r w:rsidR="00CD3651" w:rsidRPr="00AB3FA7">
        <w:rPr>
          <w:rFonts w:cs="Arial"/>
          <w:szCs w:val="20"/>
        </w:rPr>
        <w:t>qui serait désigné comme prioritaire (police, pompier</w:t>
      </w:r>
      <w:r w:rsidR="00575B1D">
        <w:rPr>
          <w:rFonts w:cs="Arial"/>
          <w:szCs w:val="20"/>
        </w:rPr>
        <w:t>, transports publics</w:t>
      </w:r>
      <w:r w:rsidR="00CD3651" w:rsidRPr="00AB3FA7">
        <w:rPr>
          <w:rFonts w:cs="Arial"/>
          <w:szCs w:val="20"/>
        </w:rPr>
        <w:t xml:space="preserve">…) </w:t>
      </w:r>
      <w:r w:rsidR="001E7F89" w:rsidRPr="00AB3FA7">
        <w:rPr>
          <w:rFonts w:cs="Arial"/>
          <w:szCs w:val="20"/>
        </w:rPr>
        <w:t>et qui pourrait</w:t>
      </w:r>
      <w:r w:rsidR="00CD3651" w:rsidRPr="00AB3FA7">
        <w:rPr>
          <w:rFonts w:cs="Arial"/>
          <w:szCs w:val="20"/>
        </w:rPr>
        <w:t xml:space="preserve"> interrompre le cycle normal d’un carrefour et de ses feux pour favoriser son passage </w:t>
      </w:r>
      <w:r w:rsidR="00F133DE" w:rsidRPr="00AB3FA7">
        <w:rPr>
          <w:rFonts w:cs="Arial"/>
          <w:szCs w:val="20"/>
        </w:rPr>
        <w:t>parmi</w:t>
      </w:r>
      <w:r w:rsidR="00CD3651" w:rsidRPr="00AB3FA7">
        <w:rPr>
          <w:rFonts w:cs="Arial"/>
          <w:szCs w:val="20"/>
        </w:rPr>
        <w:t xml:space="preserve"> les autres usagers.</w:t>
      </w:r>
      <w:r w:rsidR="00FC7EC0" w:rsidRPr="00AB3FA7">
        <w:rPr>
          <w:rFonts w:cs="Arial"/>
          <w:szCs w:val="20"/>
        </w:rPr>
        <w:t xml:space="preserve"> </w:t>
      </w:r>
    </w:p>
    <w:p w14:paraId="5CE64FC6" w14:textId="77777777" w:rsidR="0003222D" w:rsidRPr="00AB3FA7" w:rsidRDefault="0003222D" w:rsidP="005F6692">
      <w:pPr>
        <w:rPr>
          <w:rFonts w:cs="Arial"/>
          <w:szCs w:val="20"/>
        </w:rPr>
      </w:pPr>
    </w:p>
    <w:p w14:paraId="2CE52CA2" w14:textId="6D9BA596" w:rsidR="0066611C" w:rsidRPr="00AB3FA7" w:rsidRDefault="000D0B8C" w:rsidP="000765D5">
      <w:pPr>
        <w:rPr>
          <w:rFonts w:cs="Arial"/>
          <w:szCs w:val="20"/>
        </w:rPr>
      </w:pPr>
      <w:r w:rsidRPr="00AB3FA7">
        <w:rPr>
          <w:rFonts w:cs="Arial"/>
          <w:szCs w:val="20"/>
        </w:rPr>
        <w:t>Le rapport va refléter les différentes étapes de développement effectués tout au long de ce stage</w:t>
      </w:r>
      <w:r w:rsidR="009A5DC8">
        <w:rPr>
          <w:rFonts w:cs="Arial"/>
          <w:szCs w:val="20"/>
        </w:rPr>
        <w:t xml:space="preserve"> pour ce projet</w:t>
      </w:r>
      <w:r w:rsidRPr="00AB3FA7">
        <w:rPr>
          <w:rFonts w:cs="Arial"/>
          <w:szCs w:val="20"/>
        </w:rPr>
        <w:t>. Ainsi après une b</w:t>
      </w:r>
      <w:r w:rsidR="00575B1D">
        <w:rPr>
          <w:rFonts w:cs="Arial"/>
          <w:szCs w:val="20"/>
        </w:rPr>
        <w:t xml:space="preserve">rève présentation de l’école, </w:t>
      </w:r>
      <w:r w:rsidRPr="00AB3FA7">
        <w:rPr>
          <w:rFonts w:cs="Arial"/>
          <w:szCs w:val="20"/>
        </w:rPr>
        <w:t xml:space="preserve">de son laboratoire SIC (Systèmes Intelligents </w:t>
      </w:r>
      <w:r w:rsidR="00D62D0F" w:rsidRPr="00AB3FA7">
        <w:rPr>
          <w:rFonts w:cs="Arial"/>
          <w:szCs w:val="20"/>
        </w:rPr>
        <w:t>Communicants</w:t>
      </w:r>
      <w:r w:rsidRPr="00AB3FA7">
        <w:rPr>
          <w:rFonts w:cs="Arial"/>
          <w:szCs w:val="20"/>
        </w:rPr>
        <w:t>)</w:t>
      </w:r>
      <w:r w:rsidR="00575B1D">
        <w:rPr>
          <w:rFonts w:cs="Arial"/>
          <w:szCs w:val="20"/>
        </w:rPr>
        <w:t xml:space="preserve"> et du fonctionnement au sein de ce laboratoire</w:t>
      </w:r>
      <w:r w:rsidR="00C35B88">
        <w:rPr>
          <w:rFonts w:cs="Arial"/>
          <w:szCs w:val="20"/>
        </w:rPr>
        <w:t>. I</w:t>
      </w:r>
      <w:r w:rsidRPr="00AB3FA7">
        <w:rPr>
          <w:rFonts w:cs="Arial"/>
          <w:szCs w:val="20"/>
        </w:rPr>
        <w:t>l sera question</w:t>
      </w:r>
      <w:r w:rsidR="00D63246">
        <w:rPr>
          <w:rFonts w:cs="Arial"/>
          <w:szCs w:val="20"/>
        </w:rPr>
        <w:t xml:space="preserve"> ensuite</w:t>
      </w:r>
      <w:r w:rsidRPr="00AB3FA7">
        <w:rPr>
          <w:rFonts w:cs="Arial"/>
          <w:szCs w:val="20"/>
        </w:rPr>
        <w:t xml:space="preserve"> de détailler l’objectif du stage</w:t>
      </w:r>
      <w:r w:rsidR="00CC19F1">
        <w:rPr>
          <w:rFonts w:cs="Arial"/>
          <w:szCs w:val="20"/>
        </w:rPr>
        <w:t>,</w:t>
      </w:r>
      <w:r w:rsidR="003B5EBF">
        <w:rPr>
          <w:rFonts w:cs="Arial"/>
          <w:szCs w:val="20"/>
        </w:rPr>
        <w:t xml:space="preserve"> dans un premier temps</w:t>
      </w:r>
      <w:r w:rsidRPr="00AB3FA7">
        <w:rPr>
          <w:rFonts w:cs="Arial"/>
          <w:szCs w:val="20"/>
        </w:rPr>
        <w:t xml:space="preserve"> pour la formalisation du problème et de regarder l’existant par rapport à ce projet</w:t>
      </w:r>
      <w:r w:rsidR="00B15EDF">
        <w:rPr>
          <w:rFonts w:cs="Arial"/>
          <w:szCs w:val="20"/>
        </w:rPr>
        <w:t xml:space="preserve"> et des technologies que l’on utilisera</w:t>
      </w:r>
      <w:r w:rsidRPr="00AB3FA7">
        <w:rPr>
          <w:rFonts w:cs="Arial"/>
          <w:szCs w:val="20"/>
        </w:rPr>
        <w:t xml:space="preserve">. </w:t>
      </w:r>
      <w:r w:rsidR="00B15EDF">
        <w:rPr>
          <w:rFonts w:cs="Arial"/>
          <w:szCs w:val="20"/>
        </w:rPr>
        <w:t>Dans un deuxième temps v</w:t>
      </w:r>
      <w:r w:rsidRPr="00AB3FA7">
        <w:rPr>
          <w:rFonts w:cs="Arial"/>
          <w:szCs w:val="20"/>
        </w:rPr>
        <w:t xml:space="preserve">iendra ensuite un </w:t>
      </w:r>
      <w:r w:rsidR="00EB62CC">
        <w:rPr>
          <w:rFonts w:cs="Arial"/>
          <w:szCs w:val="20"/>
        </w:rPr>
        <w:t>point sur la conception de ce projet qui se traduira par la présentation en détail de notre cas d’usage ainsi que des diverses modélisations de no</w:t>
      </w:r>
      <w:r w:rsidR="006D605C">
        <w:rPr>
          <w:rFonts w:cs="Arial"/>
          <w:szCs w:val="20"/>
        </w:rPr>
        <w:t>tre réflexion</w:t>
      </w:r>
      <w:r w:rsidR="00EB62CC">
        <w:rPr>
          <w:rFonts w:cs="Arial"/>
          <w:szCs w:val="20"/>
        </w:rPr>
        <w:t>. Il s’agira de confirmer ou non notre réflexion et les points</w:t>
      </w:r>
      <w:r w:rsidR="003247C6">
        <w:rPr>
          <w:rFonts w:cs="Arial"/>
          <w:szCs w:val="20"/>
        </w:rPr>
        <w:t xml:space="preserve"> qui doivent être pris en compte</w:t>
      </w:r>
      <w:r w:rsidR="00EB62CC">
        <w:rPr>
          <w:rFonts w:cs="Arial"/>
          <w:szCs w:val="20"/>
        </w:rPr>
        <w:t>.</w:t>
      </w:r>
      <w:r w:rsidRPr="00AB3FA7">
        <w:rPr>
          <w:rFonts w:cs="Arial"/>
          <w:szCs w:val="20"/>
        </w:rPr>
        <w:t xml:space="preserve"> Nous</w:t>
      </w:r>
      <w:r w:rsidR="00EB62CC">
        <w:rPr>
          <w:rFonts w:cs="Arial"/>
          <w:szCs w:val="20"/>
        </w:rPr>
        <w:t xml:space="preserve"> commencerons le prototypage de notre solution</w:t>
      </w:r>
      <w:r w:rsidR="00B15EDF">
        <w:rPr>
          <w:rFonts w:cs="Arial"/>
          <w:szCs w:val="20"/>
        </w:rPr>
        <w:t xml:space="preserve"> en expliquant les différents projets qui seront mis en </w:t>
      </w:r>
      <w:r w:rsidR="004D7E85">
        <w:rPr>
          <w:rFonts w:cs="Arial"/>
          <w:szCs w:val="20"/>
        </w:rPr>
        <w:t>œuvre</w:t>
      </w:r>
      <w:r w:rsidR="00EB62CC">
        <w:rPr>
          <w:rFonts w:cs="Arial"/>
          <w:szCs w:val="20"/>
        </w:rPr>
        <w:t>.</w:t>
      </w:r>
      <w:r w:rsidR="009A5DC8">
        <w:rPr>
          <w:rFonts w:cs="Arial"/>
          <w:szCs w:val="20"/>
        </w:rPr>
        <w:t xml:space="preserve"> Enfin un point</w:t>
      </w:r>
      <w:r w:rsidR="003564AD">
        <w:rPr>
          <w:rFonts w:cs="Arial"/>
          <w:szCs w:val="20"/>
        </w:rPr>
        <w:t xml:space="preserve"> sur la solution </w:t>
      </w:r>
      <w:r w:rsidR="00FF7345">
        <w:rPr>
          <w:rFonts w:cs="Arial"/>
          <w:szCs w:val="20"/>
        </w:rPr>
        <w:t>mise en place</w:t>
      </w:r>
      <w:r w:rsidR="00BB1C8C">
        <w:rPr>
          <w:rFonts w:cs="Arial"/>
          <w:szCs w:val="20"/>
        </w:rPr>
        <w:t xml:space="preserve"> et les difficultés rencontrées</w:t>
      </w:r>
      <w:r w:rsidR="00FF7345">
        <w:rPr>
          <w:rFonts w:cs="Arial"/>
          <w:szCs w:val="20"/>
        </w:rPr>
        <w:t xml:space="preserve"> ainsi que les possibles évoluti</w:t>
      </w:r>
      <w:r w:rsidR="00783312">
        <w:rPr>
          <w:rFonts w:cs="Arial"/>
          <w:szCs w:val="20"/>
        </w:rPr>
        <w:t>ons pour ce sujet seront exposées</w:t>
      </w:r>
      <w:r w:rsidR="00FF7345">
        <w:rPr>
          <w:rFonts w:cs="Arial"/>
          <w:szCs w:val="20"/>
        </w:rPr>
        <w:t>.</w:t>
      </w:r>
      <w:r w:rsidR="009A5DC8">
        <w:rPr>
          <w:rFonts w:cs="Arial"/>
          <w:szCs w:val="20"/>
        </w:rPr>
        <w:t xml:space="preserve"> </w:t>
      </w:r>
      <w:r w:rsidR="0066611C" w:rsidRPr="00AB3FA7">
        <w:rPr>
          <w:rFonts w:cs="Arial"/>
          <w:szCs w:val="20"/>
        </w:rPr>
        <w:t>Pour terminer et finaliser mon travail, une dernière partie sera consacré</w:t>
      </w:r>
      <w:r w:rsidR="001A3FC3">
        <w:rPr>
          <w:rFonts w:cs="Arial"/>
          <w:szCs w:val="20"/>
        </w:rPr>
        <w:t>e</w:t>
      </w:r>
      <w:r w:rsidR="0066611C" w:rsidRPr="00AB3FA7">
        <w:rPr>
          <w:rFonts w:cs="Arial"/>
          <w:szCs w:val="20"/>
        </w:rPr>
        <w:t xml:space="preserve"> à l’aspect recherche de ce stage</w:t>
      </w:r>
      <w:r w:rsidR="00EB62CC">
        <w:rPr>
          <w:rFonts w:cs="Arial"/>
          <w:szCs w:val="20"/>
        </w:rPr>
        <w:t xml:space="preserve"> qui permet d’avoir une approche résolument différente de ce que l’on peut trouver dans une entreprise</w:t>
      </w:r>
      <w:r w:rsidR="0066611C" w:rsidRPr="00AB3FA7">
        <w:rPr>
          <w:rFonts w:cs="Arial"/>
          <w:szCs w:val="20"/>
        </w:rPr>
        <w:t>.</w:t>
      </w:r>
    </w:p>
    <w:p w14:paraId="64DA7C73" w14:textId="77777777" w:rsidR="0066611C" w:rsidRDefault="0066611C" w:rsidP="005F6692">
      <w:pPr>
        <w:rPr>
          <w:rFonts w:cs="Arial"/>
          <w:sz w:val="21"/>
          <w:szCs w:val="20"/>
        </w:rPr>
      </w:pPr>
    </w:p>
    <w:p w14:paraId="0A8F443C" w14:textId="77777777" w:rsidR="0003222D" w:rsidRDefault="0003222D">
      <w:pPr>
        <w:jc w:val="left"/>
        <w:rPr>
          <w:rFonts w:cs="Arial"/>
          <w:sz w:val="21"/>
          <w:szCs w:val="20"/>
        </w:rPr>
      </w:pPr>
    </w:p>
    <w:p w14:paraId="35397B74" w14:textId="64A5D9F5" w:rsidR="006D605C" w:rsidRDefault="006D605C">
      <w:pPr>
        <w:jc w:val="left"/>
        <w:rPr>
          <w:rFonts w:cs="Arial"/>
          <w:sz w:val="21"/>
          <w:szCs w:val="20"/>
        </w:rPr>
      </w:pPr>
      <w:r>
        <w:rPr>
          <w:rFonts w:cs="Arial"/>
          <w:sz w:val="21"/>
          <w:szCs w:val="20"/>
        </w:rPr>
        <w:br w:type="page"/>
      </w:r>
    </w:p>
    <w:p w14:paraId="7E496EB3" w14:textId="3DDE7CC9" w:rsidR="00472AC2" w:rsidRDefault="00472AC2" w:rsidP="001E7E4B">
      <w:pPr>
        <w:pStyle w:val="Titre1"/>
      </w:pPr>
      <w:bookmarkStart w:id="3" w:name="_Toc522356781"/>
      <w:r>
        <w:lastRenderedPageBreak/>
        <w:t>I Présentation de l’entreprise/ Cadre du travail</w:t>
      </w:r>
      <w:bookmarkEnd w:id="3"/>
      <w:r>
        <w:t xml:space="preserve"> </w:t>
      </w:r>
    </w:p>
    <w:p w14:paraId="6C1260BB" w14:textId="77777777" w:rsidR="00E8265C" w:rsidRPr="00E8265C" w:rsidRDefault="00E8265C" w:rsidP="00E8265C"/>
    <w:p w14:paraId="7ABEE4D4" w14:textId="047E798B" w:rsidR="00472AC2" w:rsidRDefault="00472AC2" w:rsidP="001E7E4B">
      <w:pPr>
        <w:pStyle w:val="Titre2"/>
      </w:pPr>
      <w:bookmarkStart w:id="4" w:name="_Toc522356782"/>
      <w:r>
        <w:t>I.1 Présentation de l’organisation</w:t>
      </w:r>
      <w:bookmarkEnd w:id="4"/>
    </w:p>
    <w:p w14:paraId="5EA5E990" w14:textId="77777777" w:rsidR="00AA746F" w:rsidRDefault="00AA746F" w:rsidP="00AA746F">
      <w:pPr>
        <w:ind w:firstLine="708"/>
        <w:jc w:val="left"/>
        <w:rPr>
          <w:rFonts w:cs="Arial"/>
          <w:szCs w:val="20"/>
        </w:rPr>
      </w:pPr>
    </w:p>
    <w:p w14:paraId="0F40AC36" w14:textId="783CCAA9" w:rsidR="009D31B8" w:rsidRPr="009D31B8" w:rsidRDefault="009D31B8" w:rsidP="000765D5">
      <w:pPr>
        <w:jc w:val="left"/>
        <w:rPr>
          <w:rFonts w:cs="Arial"/>
          <w:szCs w:val="20"/>
        </w:rPr>
      </w:pPr>
      <w:r>
        <w:rPr>
          <w:rFonts w:cs="Arial"/>
          <w:szCs w:val="20"/>
        </w:rPr>
        <w:t xml:space="preserve">L’organisation se trouvant être un laboratoire de recherche dans une école, il convient de parler </w:t>
      </w:r>
      <w:r w:rsidR="001A3FC3">
        <w:rPr>
          <w:rFonts w:cs="Arial"/>
          <w:szCs w:val="20"/>
        </w:rPr>
        <w:t>tout d’abord de l’école, puis du</w:t>
      </w:r>
      <w:r>
        <w:rPr>
          <w:rFonts w:cs="Arial"/>
          <w:szCs w:val="20"/>
        </w:rPr>
        <w:t xml:space="preserve"> laboratoire.</w:t>
      </w:r>
    </w:p>
    <w:p w14:paraId="0012ED27" w14:textId="20464B5E" w:rsidR="003F7A6A" w:rsidRPr="00CC0239" w:rsidRDefault="003F7A6A" w:rsidP="00CE4B17">
      <w:pPr>
        <w:rPr>
          <w:rFonts w:cs="Arial"/>
          <w:szCs w:val="20"/>
          <w:lang w:eastAsia="fr-FR"/>
        </w:rPr>
      </w:pPr>
      <w:r w:rsidRPr="003F7A6A">
        <w:rPr>
          <w:rFonts w:cs="Arial"/>
          <w:szCs w:val="20"/>
          <w:lang w:eastAsia="fr-FR"/>
        </w:rPr>
        <w:t>L’ECE Paris (</w:t>
      </w:r>
      <w:r w:rsidRPr="003F7A6A">
        <w:rPr>
          <w:rFonts w:cs="Arial"/>
          <w:b/>
          <w:bCs/>
          <w:i/>
          <w:iCs/>
          <w:szCs w:val="20"/>
          <w:lang w:eastAsia="fr-FR"/>
        </w:rPr>
        <w:t>École Centrale d’Electronique</w:t>
      </w:r>
      <w:r w:rsidRPr="003F7A6A">
        <w:rPr>
          <w:rFonts w:cs="Arial"/>
          <w:szCs w:val="20"/>
          <w:lang w:eastAsia="fr-FR"/>
        </w:rPr>
        <w:t xml:space="preserve">) </w:t>
      </w:r>
      <w:r w:rsidR="00CC0239">
        <w:rPr>
          <w:rFonts w:cs="Arial"/>
          <w:szCs w:val="20"/>
          <w:lang w:eastAsia="fr-FR"/>
        </w:rPr>
        <w:t>est une école d’ingénieurs</w:t>
      </w:r>
      <w:r w:rsidR="006A08F3">
        <w:rPr>
          <w:rFonts w:cs="Arial"/>
          <w:szCs w:val="20"/>
          <w:lang w:eastAsia="fr-FR"/>
        </w:rPr>
        <w:t xml:space="preserve"> privée</w:t>
      </w:r>
      <w:r w:rsidR="00CC0239">
        <w:rPr>
          <w:rFonts w:cs="Arial"/>
          <w:szCs w:val="20"/>
          <w:lang w:eastAsia="fr-FR"/>
        </w:rPr>
        <w:t xml:space="preserve"> qui </w:t>
      </w:r>
      <w:r w:rsidRPr="003F7A6A">
        <w:rPr>
          <w:rFonts w:cs="Arial"/>
          <w:szCs w:val="20"/>
          <w:lang w:eastAsia="fr-FR"/>
        </w:rPr>
        <w:t>forme principalement des ingénieurs</w:t>
      </w:r>
      <w:r w:rsidR="009D31B8">
        <w:rPr>
          <w:rFonts w:cs="Arial"/>
          <w:szCs w:val="20"/>
          <w:lang w:eastAsia="fr-FR"/>
        </w:rPr>
        <w:t xml:space="preserve"> en 5 ans dans son cursus complet</w:t>
      </w:r>
      <w:r w:rsidRPr="003F7A6A">
        <w:rPr>
          <w:rFonts w:cs="Arial"/>
          <w:szCs w:val="20"/>
          <w:lang w:eastAsia="fr-FR"/>
        </w:rPr>
        <w:t xml:space="preserve"> dans les technologies </w:t>
      </w:r>
      <w:r w:rsidR="00003659">
        <w:rPr>
          <w:rFonts w:cs="Arial"/>
          <w:szCs w:val="20"/>
          <w:lang w:eastAsia="fr-FR"/>
        </w:rPr>
        <w:t>de l'information (Systèmes d'information</w:t>
      </w:r>
      <w:r w:rsidR="00D5551A">
        <w:rPr>
          <w:rFonts w:cs="Arial"/>
          <w:szCs w:val="20"/>
          <w:lang w:eastAsia="fr-FR"/>
        </w:rPr>
        <w:t xml:space="preserve">, Big Data et </w:t>
      </w:r>
      <w:r w:rsidR="00982C4A">
        <w:rPr>
          <w:rFonts w:cs="Arial"/>
          <w:szCs w:val="20"/>
          <w:lang w:eastAsia="fr-FR"/>
        </w:rPr>
        <w:t>Cyber sécurité</w:t>
      </w:r>
      <w:r w:rsidR="00AD5659">
        <w:rPr>
          <w:rFonts w:cs="Arial"/>
          <w:szCs w:val="20"/>
          <w:lang w:eastAsia="fr-FR"/>
        </w:rPr>
        <w:t xml:space="preserve">, </w:t>
      </w:r>
      <w:r w:rsidR="00003659">
        <w:rPr>
          <w:rFonts w:cs="Arial"/>
          <w:szCs w:val="20"/>
          <w:lang w:eastAsia="fr-FR"/>
        </w:rPr>
        <w:t>Réseaux, IoT, S</w:t>
      </w:r>
      <w:r w:rsidR="000C0DF7">
        <w:rPr>
          <w:rFonts w:cs="Arial"/>
          <w:szCs w:val="20"/>
          <w:lang w:eastAsia="fr-FR"/>
        </w:rPr>
        <w:t>ystèmes embarqués, Finance, M</w:t>
      </w:r>
      <w:r w:rsidRPr="003F7A6A">
        <w:rPr>
          <w:rFonts w:cs="Arial"/>
          <w:szCs w:val="20"/>
          <w:lang w:eastAsia="fr-FR"/>
        </w:rPr>
        <w:t>ultimédia). L'école a su diversifier ses majeures enseignées en proposant de nouvelles formations axées sur la santé et son lien avec la technologie, sur les transports et mobilité, ou bien sur les énergies et l'environnement.</w:t>
      </w:r>
    </w:p>
    <w:p w14:paraId="768FEDD5" w14:textId="77777777" w:rsidR="00CC0239" w:rsidRDefault="00CC0239" w:rsidP="00CC0239">
      <w:pPr>
        <w:rPr>
          <w:rFonts w:cs="Arial"/>
          <w:szCs w:val="20"/>
        </w:rPr>
      </w:pPr>
      <w:r w:rsidRPr="00AB3FA7">
        <w:rPr>
          <w:rFonts w:cs="Arial"/>
          <w:szCs w:val="20"/>
        </w:rPr>
        <w:t>L’école se situe dans le 15</w:t>
      </w:r>
      <w:r w:rsidRPr="00AB3FA7">
        <w:rPr>
          <w:rFonts w:cs="Arial"/>
          <w:szCs w:val="20"/>
          <w:vertAlign w:val="superscript"/>
        </w:rPr>
        <w:t>ème</w:t>
      </w:r>
      <w:r w:rsidRPr="00AB3FA7">
        <w:rPr>
          <w:rFonts w:cs="Arial"/>
          <w:szCs w:val="20"/>
        </w:rPr>
        <w:t xml:space="preserve"> arrondissement de Paris près de la tour Eiffel dans le quartier Beaugrenelle, Au 37 quai de Grenelle.</w:t>
      </w:r>
    </w:p>
    <w:p w14:paraId="0AA40928" w14:textId="72D7E177" w:rsidR="00CC0239" w:rsidRDefault="00CC0239" w:rsidP="00CC0239">
      <w:pPr>
        <w:rPr>
          <w:rFonts w:cs="Arial"/>
          <w:szCs w:val="20"/>
        </w:rPr>
      </w:pPr>
      <w:r>
        <w:rPr>
          <w:rFonts w:cs="Arial"/>
          <w:szCs w:val="20"/>
        </w:rPr>
        <w:t xml:space="preserve">Le laboratoire de recherche maintenant est situé au sein de l’ECE Paris. Il </w:t>
      </w:r>
      <w:r w:rsidR="00982C4A">
        <w:rPr>
          <w:rFonts w:cs="Arial"/>
          <w:szCs w:val="20"/>
        </w:rPr>
        <w:t>se situe dans une aile isolée du 5</w:t>
      </w:r>
      <w:r w:rsidR="00982C4A" w:rsidRPr="00982C4A">
        <w:rPr>
          <w:rFonts w:cs="Arial"/>
          <w:szCs w:val="20"/>
          <w:vertAlign w:val="superscript"/>
        </w:rPr>
        <w:t>è</w:t>
      </w:r>
      <w:r w:rsidRPr="00982C4A">
        <w:rPr>
          <w:rFonts w:cs="Arial"/>
          <w:szCs w:val="20"/>
          <w:vertAlign w:val="superscript"/>
        </w:rPr>
        <w:t>me</w:t>
      </w:r>
      <w:r w:rsidR="00982C4A">
        <w:rPr>
          <w:rFonts w:cs="Arial"/>
          <w:szCs w:val="20"/>
        </w:rPr>
        <w:t xml:space="preserve"> étage du bâtiment Eiffel 2 (</w:t>
      </w:r>
      <w:r>
        <w:rPr>
          <w:rFonts w:cs="Arial"/>
          <w:szCs w:val="20"/>
        </w:rPr>
        <w:t>Bâtiment Pollux)</w:t>
      </w:r>
    </w:p>
    <w:p w14:paraId="51FFF1E9" w14:textId="77777777" w:rsidR="00CC0239" w:rsidRDefault="00CC0239" w:rsidP="00CC0239">
      <w:pPr>
        <w:rPr>
          <w:rFonts w:cs="Arial"/>
          <w:szCs w:val="20"/>
        </w:rPr>
      </w:pPr>
      <w:r>
        <w:rPr>
          <w:rFonts w:cs="Arial"/>
          <w:szCs w:val="20"/>
        </w:rPr>
        <w:t xml:space="preserve">Le laboratoire est composé d’un open </w:t>
      </w:r>
      <w:proofErr w:type="spellStart"/>
      <w:r>
        <w:rPr>
          <w:rFonts w:cs="Arial"/>
          <w:szCs w:val="20"/>
        </w:rPr>
        <w:t>space</w:t>
      </w:r>
      <w:proofErr w:type="spellEnd"/>
      <w:r>
        <w:rPr>
          <w:rFonts w:cs="Arial"/>
          <w:szCs w:val="20"/>
        </w:rPr>
        <w:t xml:space="preserve"> ainsi que d’une salle de réunion uniquement pour cet étage recherche.</w:t>
      </w:r>
    </w:p>
    <w:p w14:paraId="56AE44BD" w14:textId="77777777" w:rsidR="00CC0239" w:rsidRPr="003F7A6A" w:rsidRDefault="00CC0239" w:rsidP="00CE4B17">
      <w:pPr>
        <w:rPr>
          <w:rFonts w:cs="Arial"/>
          <w:color w:val="000000"/>
          <w:szCs w:val="20"/>
          <w:lang w:eastAsia="fr-FR"/>
        </w:rPr>
      </w:pPr>
    </w:p>
    <w:p w14:paraId="099E9F0B" w14:textId="38748D26" w:rsidR="003F7A6A" w:rsidRDefault="009248D0" w:rsidP="009248D0">
      <w:pPr>
        <w:pStyle w:val="Titre3"/>
        <w:rPr>
          <w:lang w:eastAsia="fr-FR"/>
        </w:rPr>
      </w:pPr>
      <w:bookmarkStart w:id="5" w:name="_Toc522356783"/>
      <w:r w:rsidRPr="009248D0">
        <w:rPr>
          <w:lang w:eastAsia="fr-FR"/>
        </w:rPr>
        <w:t>II.1.1</w:t>
      </w:r>
      <w:r w:rsidR="003F7A6A" w:rsidRPr="009248D0">
        <w:rPr>
          <w:lang w:eastAsia="fr-FR"/>
        </w:rPr>
        <w:t xml:space="preserve"> </w:t>
      </w:r>
      <w:r>
        <w:rPr>
          <w:lang w:eastAsia="fr-FR"/>
        </w:rPr>
        <w:t>Bref h</w:t>
      </w:r>
      <w:r w:rsidR="003F7A6A" w:rsidRPr="009248D0">
        <w:rPr>
          <w:lang w:eastAsia="fr-FR"/>
        </w:rPr>
        <w:t>istorique de l’école</w:t>
      </w:r>
      <w:r>
        <w:rPr>
          <w:lang w:eastAsia="fr-FR"/>
        </w:rPr>
        <w:t xml:space="preserve"> et de son laboratoire</w:t>
      </w:r>
      <w:bookmarkEnd w:id="5"/>
    </w:p>
    <w:p w14:paraId="2574EC49" w14:textId="77777777" w:rsidR="009248D0" w:rsidRPr="009248D0" w:rsidRDefault="009248D0" w:rsidP="009248D0"/>
    <w:p w14:paraId="25482DB5" w14:textId="67D7C8E7" w:rsidR="003F7A6A" w:rsidRPr="003F7A6A" w:rsidRDefault="003F7A6A" w:rsidP="00CE4B17">
      <w:pPr>
        <w:rPr>
          <w:rFonts w:cs="Arial"/>
          <w:color w:val="000000"/>
          <w:szCs w:val="20"/>
          <w:lang w:eastAsia="fr-FR"/>
        </w:rPr>
      </w:pPr>
      <w:r w:rsidRPr="003F7A6A">
        <w:rPr>
          <w:rFonts w:cs="Arial"/>
          <w:szCs w:val="20"/>
          <w:lang w:eastAsia="fr-FR"/>
        </w:rPr>
        <w:t>L’école vo</w:t>
      </w:r>
      <w:r>
        <w:rPr>
          <w:rFonts w:cs="Arial"/>
          <w:szCs w:val="20"/>
          <w:lang w:eastAsia="fr-FR"/>
        </w:rPr>
        <w:t>it le jour en 1919 à Paris, sous</w:t>
      </w:r>
      <w:r w:rsidRPr="003F7A6A">
        <w:rPr>
          <w:rFonts w:cs="Arial"/>
          <w:szCs w:val="20"/>
          <w:lang w:eastAsia="fr-FR"/>
        </w:rPr>
        <w:t xml:space="preserve"> le nom </w:t>
      </w:r>
      <w:r w:rsidRPr="00A0050C">
        <w:rPr>
          <w:rFonts w:cs="Arial"/>
          <w:b/>
          <w:szCs w:val="20"/>
          <w:lang w:eastAsia="fr-FR"/>
        </w:rPr>
        <w:t>d’</w:t>
      </w:r>
      <w:r w:rsidRPr="00A0050C">
        <w:rPr>
          <w:rFonts w:cs="Arial"/>
          <w:b/>
          <w:bCs/>
          <w:i/>
          <w:iCs/>
          <w:szCs w:val="20"/>
          <w:lang w:eastAsia="fr-FR"/>
        </w:rPr>
        <w:t>Ecole Centrale de TSF </w:t>
      </w:r>
      <w:r w:rsidRPr="003F7A6A">
        <w:rPr>
          <w:rFonts w:cs="Arial"/>
          <w:szCs w:val="20"/>
          <w:lang w:eastAsia="fr-FR"/>
        </w:rPr>
        <w:t>(Télégraphie Sans Fil), au lendemain de la première guerre mondiale, sous l’impulsion d’un jeune officier marinier, </w:t>
      </w:r>
      <w:r w:rsidRPr="003F7A6A">
        <w:rPr>
          <w:rFonts w:cs="Arial"/>
          <w:b/>
          <w:bCs/>
          <w:i/>
          <w:iCs/>
          <w:szCs w:val="20"/>
          <w:lang w:eastAsia="fr-FR"/>
        </w:rPr>
        <w:t xml:space="preserve">Eugène </w:t>
      </w:r>
      <w:proofErr w:type="spellStart"/>
      <w:r w:rsidRPr="003F7A6A">
        <w:rPr>
          <w:rFonts w:cs="Arial"/>
          <w:b/>
          <w:bCs/>
          <w:i/>
          <w:iCs/>
          <w:szCs w:val="20"/>
          <w:lang w:eastAsia="fr-FR"/>
        </w:rPr>
        <w:t>Poirot</w:t>
      </w:r>
      <w:proofErr w:type="spellEnd"/>
      <w:r w:rsidRPr="003F7A6A">
        <w:rPr>
          <w:rFonts w:cs="Arial"/>
          <w:b/>
          <w:bCs/>
          <w:i/>
          <w:iCs/>
          <w:szCs w:val="20"/>
          <w:lang w:eastAsia="fr-FR"/>
        </w:rPr>
        <w:t>.</w:t>
      </w:r>
    </w:p>
    <w:p w14:paraId="5D0E41E2" w14:textId="5C433808" w:rsidR="003F7A6A" w:rsidRPr="003F7A6A" w:rsidRDefault="003F7A6A" w:rsidP="00CE4B17">
      <w:pPr>
        <w:rPr>
          <w:rFonts w:cs="Arial"/>
          <w:color w:val="000000"/>
          <w:szCs w:val="20"/>
          <w:lang w:eastAsia="fr-FR"/>
        </w:rPr>
      </w:pPr>
      <w:r w:rsidRPr="003F7A6A">
        <w:rPr>
          <w:rFonts w:cs="Arial"/>
          <w:szCs w:val="20"/>
          <w:lang w:eastAsia="fr-FR"/>
        </w:rPr>
        <w:t>L’ancien opérateur radio, visionnaire, fait le pari d’ouvrir une école entièrement dédiée à l’enseignement d’une technologie, balbutiante à l’époque, mais qu’il tient pour essentielle dans les moyens de communication futurs. Son intuition est confirmée.</w:t>
      </w:r>
    </w:p>
    <w:p w14:paraId="07025FBC" w14:textId="77777777" w:rsidR="003F7A6A" w:rsidRPr="003F7A6A" w:rsidRDefault="003F7A6A" w:rsidP="00CE4B17">
      <w:pPr>
        <w:rPr>
          <w:rFonts w:cs="Arial"/>
          <w:color w:val="000000"/>
          <w:szCs w:val="20"/>
          <w:lang w:eastAsia="fr-FR"/>
        </w:rPr>
      </w:pPr>
      <w:r w:rsidRPr="003F7A6A">
        <w:rPr>
          <w:rFonts w:cs="Arial"/>
          <w:szCs w:val="20"/>
          <w:lang w:eastAsia="fr-FR"/>
        </w:rPr>
        <w:t>L’ECTSF va former des bataillons d’opérateurs radio civils, pour la RTF puis l’ORTF, et militaires, missionnés sur tous les continents, de l’Océanie à l’Asie, sur terre, sur mer comme dans les airs. </w:t>
      </w:r>
    </w:p>
    <w:p w14:paraId="011F609B" w14:textId="19C97D40" w:rsidR="003F7A6A" w:rsidRPr="003F7A6A" w:rsidRDefault="003F7A6A" w:rsidP="00CE4B17">
      <w:pPr>
        <w:rPr>
          <w:rFonts w:cs="Arial"/>
          <w:color w:val="000000"/>
          <w:szCs w:val="20"/>
          <w:lang w:eastAsia="fr-FR"/>
        </w:rPr>
      </w:pPr>
      <w:r w:rsidRPr="003F7A6A">
        <w:rPr>
          <w:rFonts w:cs="Arial"/>
          <w:szCs w:val="20"/>
          <w:lang w:eastAsia="fr-FR"/>
        </w:rPr>
        <w:t>En 1939, on y étudiait déjà la télévision et en 1959, le transistor !</w:t>
      </w:r>
    </w:p>
    <w:p w14:paraId="75254981" w14:textId="3527D916" w:rsidR="003F7A6A" w:rsidRPr="003F7A6A" w:rsidRDefault="003F7A6A" w:rsidP="00CE4B17">
      <w:pPr>
        <w:rPr>
          <w:rFonts w:cs="Arial"/>
          <w:color w:val="000000"/>
          <w:szCs w:val="20"/>
          <w:lang w:eastAsia="fr-FR"/>
        </w:rPr>
      </w:pPr>
      <w:r w:rsidRPr="003F7A6A">
        <w:rPr>
          <w:rFonts w:cs="Arial"/>
          <w:szCs w:val="20"/>
          <w:lang w:eastAsia="fr-FR"/>
        </w:rPr>
        <w:t>L’ECE Paris est membre de la Conférence des Grandes Ecoles (CGE), de la CDEFI (Conférence des Directeurs des Ecoles Françaises d’Ingénieurs), de l’UGEI (Union des Grandes Ecoles Indépendantes), de Paris Développement, de Campus France, du CIDD (Consortium International de Doubles Diplômes), d’</w:t>
      </w:r>
      <w:proofErr w:type="spellStart"/>
      <w:r w:rsidRPr="003F7A6A">
        <w:rPr>
          <w:rFonts w:cs="Arial"/>
          <w:szCs w:val="20"/>
          <w:lang w:eastAsia="fr-FR"/>
        </w:rPr>
        <w:t>Eurace</w:t>
      </w:r>
      <w:proofErr w:type="spellEnd"/>
      <w:r w:rsidRPr="003F7A6A">
        <w:rPr>
          <w:rFonts w:cs="Arial"/>
          <w:szCs w:val="20"/>
          <w:lang w:eastAsia="fr-FR"/>
        </w:rPr>
        <w:t>, du CET et d’Erasmus.</w:t>
      </w:r>
    </w:p>
    <w:p w14:paraId="3B391C14" w14:textId="7AEB40D6" w:rsidR="007D25E7" w:rsidRDefault="003F7A6A" w:rsidP="00CE4B17">
      <w:pPr>
        <w:rPr>
          <w:rFonts w:cs="Arial"/>
          <w:color w:val="000000"/>
          <w:szCs w:val="20"/>
          <w:lang w:eastAsia="fr-FR"/>
        </w:rPr>
      </w:pPr>
      <w:r w:rsidRPr="003F7A6A">
        <w:rPr>
          <w:rFonts w:cs="Arial"/>
          <w:color w:val="000000"/>
          <w:szCs w:val="20"/>
          <w:lang w:eastAsia="fr-FR"/>
        </w:rPr>
        <w:t>Elle est également membre du groupe </w:t>
      </w:r>
      <w:r w:rsidRPr="003F7A6A">
        <w:rPr>
          <w:rFonts w:cs="Arial"/>
          <w:b/>
          <w:bCs/>
          <w:color w:val="000000"/>
          <w:szCs w:val="20"/>
          <w:lang w:eastAsia="fr-FR"/>
        </w:rPr>
        <w:t>INSEEC</w:t>
      </w:r>
      <w:r w:rsidR="00464F8A">
        <w:rPr>
          <w:rFonts w:cs="Arial"/>
          <w:b/>
          <w:bCs/>
          <w:color w:val="000000"/>
          <w:szCs w:val="20"/>
          <w:lang w:eastAsia="fr-FR"/>
        </w:rPr>
        <w:t>.U en 2016</w:t>
      </w:r>
      <w:r w:rsidRPr="003F7A6A">
        <w:rPr>
          <w:rFonts w:cs="Arial"/>
          <w:b/>
          <w:bCs/>
          <w:color w:val="000000"/>
          <w:szCs w:val="20"/>
          <w:lang w:eastAsia="fr-FR"/>
        </w:rPr>
        <w:t> </w:t>
      </w:r>
      <w:r w:rsidRPr="003F7A6A">
        <w:rPr>
          <w:rFonts w:cs="Arial"/>
          <w:color w:val="000000"/>
          <w:szCs w:val="20"/>
          <w:lang w:eastAsia="fr-FR"/>
        </w:rPr>
        <w:t>(Institut des hautes études économiques et commerciales), qui est le premier groupe d’enseignement supérieur français. Fort d’un puissant réseau d’universités et entreprises partenaires en France et à l’étranger, il forme les acteurs du monde économique de</w:t>
      </w:r>
      <w:r w:rsidR="001B7BA3">
        <w:rPr>
          <w:rFonts w:cs="Arial"/>
          <w:color w:val="000000"/>
          <w:szCs w:val="20"/>
          <w:lang w:eastAsia="fr-FR"/>
        </w:rPr>
        <w:t xml:space="preserve"> demain</w:t>
      </w:r>
      <w:r w:rsidRPr="003F7A6A">
        <w:rPr>
          <w:rFonts w:cs="Arial"/>
          <w:color w:val="000000"/>
          <w:szCs w:val="20"/>
          <w:lang w:eastAsia="fr-FR"/>
        </w:rPr>
        <w:t>.</w:t>
      </w:r>
      <w:r w:rsidR="00CE4B17">
        <w:rPr>
          <w:rFonts w:cs="Arial"/>
          <w:color w:val="000000"/>
          <w:szCs w:val="20"/>
          <w:lang w:eastAsia="fr-FR"/>
        </w:rPr>
        <w:t xml:space="preserve"> Pour situer ce groupe INSEEC.U, il regroupe 16 écoles et gère près de 23 500 étudiants au sein de 9 campus pour un budget de 220 Md’€. L’ECE Paris est la seule école ingénieure de ce groupe.</w:t>
      </w:r>
      <w:r w:rsidR="00071227">
        <w:rPr>
          <w:rFonts w:cs="Arial"/>
          <w:color w:val="000000"/>
          <w:szCs w:val="20"/>
          <w:lang w:eastAsia="fr-FR"/>
        </w:rPr>
        <w:t xml:space="preserve"> (Source documents INSEEC.U chiffres 2017)</w:t>
      </w:r>
      <w:r w:rsidR="00E478C5">
        <w:rPr>
          <w:rFonts w:cs="Arial"/>
          <w:color w:val="000000"/>
          <w:szCs w:val="20"/>
          <w:lang w:eastAsia="fr-FR"/>
        </w:rPr>
        <w:t>.</w:t>
      </w:r>
    </w:p>
    <w:p w14:paraId="6EEA46CE" w14:textId="77777777" w:rsidR="00E40455" w:rsidRDefault="00E40455" w:rsidP="00CE4B17">
      <w:pPr>
        <w:rPr>
          <w:rFonts w:cs="Arial"/>
          <w:color w:val="000000"/>
          <w:szCs w:val="20"/>
          <w:lang w:eastAsia="fr-FR"/>
        </w:rPr>
      </w:pPr>
    </w:p>
    <w:p w14:paraId="185146B2" w14:textId="4E997AA5" w:rsidR="00CE4B17" w:rsidRPr="003C1190" w:rsidRDefault="00E42330" w:rsidP="003C1190">
      <w:pPr>
        <w:jc w:val="left"/>
        <w:rPr>
          <w:rFonts w:ascii="Times New Roman" w:eastAsia="Times New Roman" w:hAnsi="Times New Roman" w:cs="Times New Roman"/>
          <w:sz w:val="24"/>
          <w:lang w:eastAsia="fr-FR"/>
        </w:rPr>
      </w:pPr>
      <w:r>
        <w:rPr>
          <w:rFonts w:cs="Arial"/>
          <w:szCs w:val="20"/>
        </w:rPr>
        <w:t>Voici ce qui l’en est de l’école, il s’agit maintenant de regarder la recherche effectuée en son sein.</w:t>
      </w:r>
      <w:r w:rsidR="00A47CF6">
        <w:rPr>
          <w:rFonts w:cs="Arial"/>
          <w:szCs w:val="20"/>
        </w:rPr>
        <w:t xml:space="preserve"> </w:t>
      </w:r>
      <w:r w:rsidR="00721E3F" w:rsidRPr="00CC1853">
        <w:rPr>
          <w:rFonts w:cs="Arial"/>
          <w:szCs w:val="20"/>
        </w:rPr>
        <w:t>En 2004, une éq</w:t>
      </w:r>
      <w:r w:rsidR="0092736E">
        <w:rPr>
          <w:rFonts w:cs="Arial"/>
          <w:szCs w:val="20"/>
        </w:rPr>
        <w:t xml:space="preserve">uipe de recherche nommée </w:t>
      </w:r>
      <w:r w:rsidR="0092736E" w:rsidRPr="00BC1623">
        <w:rPr>
          <w:rFonts w:cs="Arial"/>
          <w:b/>
          <w:szCs w:val="20"/>
        </w:rPr>
        <w:t>LASCS :</w:t>
      </w:r>
      <w:r w:rsidR="00721E3F" w:rsidRPr="00BC1623">
        <w:rPr>
          <w:rFonts w:cs="Arial"/>
          <w:b/>
          <w:szCs w:val="20"/>
        </w:rPr>
        <w:t xml:space="preserve"> Laboratoire d’</w:t>
      </w:r>
      <w:r w:rsidR="00BF6242" w:rsidRPr="00BC1623">
        <w:rPr>
          <w:rFonts w:cs="Arial"/>
          <w:b/>
          <w:szCs w:val="20"/>
        </w:rPr>
        <w:t xml:space="preserve">Analyse et </w:t>
      </w:r>
      <w:r w:rsidR="00721E3F" w:rsidRPr="00BC1623">
        <w:rPr>
          <w:rFonts w:cs="Arial"/>
          <w:b/>
          <w:szCs w:val="20"/>
        </w:rPr>
        <w:t>Contrô</w:t>
      </w:r>
      <w:r w:rsidR="00BF6242" w:rsidRPr="00BC1623">
        <w:rPr>
          <w:rFonts w:cs="Arial"/>
          <w:b/>
          <w:szCs w:val="20"/>
        </w:rPr>
        <w:t xml:space="preserve">le </w:t>
      </w:r>
      <w:r w:rsidRPr="00BC1623">
        <w:rPr>
          <w:rFonts w:cs="Arial"/>
          <w:b/>
          <w:szCs w:val="20"/>
        </w:rPr>
        <w:t>des Systèmes Complexes</w:t>
      </w:r>
      <w:r w:rsidR="00721E3F" w:rsidRPr="00CC1853">
        <w:rPr>
          <w:rFonts w:cs="Arial"/>
          <w:szCs w:val="20"/>
        </w:rPr>
        <w:t xml:space="preserve"> s’est formé</w:t>
      </w:r>
      <w:r w:rsidR="00BF6242" w:rsidRPr="00CC1853">
        <w:rPr>
          <w:rFonts w:cs="Arial"/>
          <w:szCs w:val="20"/>
        </w:rPr>
        <w:t xml:space="preserve">e. </w:t>
      </w:r>
      <w:r w:rsidR="00721E3F" w:rsidRPr="00CC1853">
        <w:rPr>
          <w:rFonts w:cs="Arial"/>
          <w:szCs w:val="20"/>
        </w:rPr>
        <w:t>La thématique principale était le ‘temps réel’</w:t>
      </w:r>
      <w:r w:rsidR="00BF6242" w:rsidRPr="00CC1853">
        <w:rPr>
          <w:rFonts w:cs="Arial"/>
          <w:szCs w:val="20"/>
        </w:rPr>
        <w:t>.</w:t>
      </w:r>
      <w:r w:rsidR="00CE4B17">
        <w:rPr>
          <w:rFonts w:cs="Arial"/>
          <w:szCs w:val="20"/>
        </w:rPr>
        <w:t xml:space="preserve"> Un projet notable qui a commencé dans les années de ce laboratoire est le projet SAHARA APP11 </w:t>
      </w:r>
      <w:r w:rsidR="003C1190">
        <w:rPr>
          <w:rFonts w:cs="Arial"/>
          <w:szCs w:val="20"/>
        </w:rPr>
        <w:t xml:space="preserve">en 2011 </w:t>
      </w:r>
      <w:r w:rsidR="00CE4B17">
        <w:rPr>
          <w:rFonts w:cs="Arial"/>
          <w:szCs w:val="20"/>
        </w:rPr>
        <w:t xml:space="preserve">qui traitait de </w:t>
      </w:r>
      <w:r w:rsidR="00CE4B17" w:rsidRPr="00CE4B17">
        <w:rPr>
          <w:rFonts w:cs="Arial"/>
          <w:szCs w:val="20"/>
        </w:rPr>
        <w:t>Solutions pour l’Architecture et les Applications des Réseaux sans fil dans les Aéronefs.</w:t>
      </w:r>
    </w:p>
    <w:p w14:paraId="241541A1" w14:textId="77777777" w:rsidR="00CE4B17" w:rsidRDefault="00CE4B17" w:rsidP="00A47CF6">
      <w:pPr>
        <w:rPr>
          <w:rFonts w:cs="Arial"/>
          <w:szCs w:val="20"/>
        </w:rPr>
      </w:pPr>
    </w:p>
    <w:p w14:paraId="4A48E323" w14:textId="3495EAA6" w:rsidR="00D41FBF" w:rsidRDefault="00721E3F" w:rsidP="003C1190">
      <w:pPr>
        <w:rPr>
          <w:rFonts w:cs="Arial"/>
          <w:szCs w:val="20"/>
        </w:rPr>
      </w:pPr>
      <w:r w:rsidRPr="00CC1853">
        <w:rPr>
          <w:rFonts w:cs="Arial"/>
          <w:szCs w:val="20"/>
        </w:rPr>
        <w:t>Depuis, le laboratoire s’est développé à</w:t>
      </w:r>
      <w:r w:rsidR="00BF6242" w:rsidRPr="00CC1853">
        <w:rPr>
          <w:rFonts w:cs="Arial"/>
          <w:szCs w:val="20"/>
        </w:rPr>
        <w:t xml:space="preserve"> la foi</w:t>
      </w:r>
      <w:r w:rsidRPr="00CC1853">
        <w:rPr>
          <w:rFonts w:cs="Arial"/>
          <w:szCs w:val="20"/>
        </w:rPr>
        <w:t>s en nombre de membres et en thé</w:t>
      </w:r>
      <w:r w:rsidR="00BF6242" w:rsidRPr="00CC1853">
        <w:rPr>
          <w:rFonts w:cs="Arial"/>
          <w:szCs w:val="20"/>
        </w:rPr>
        <w:t xml:space="preserve">matiques de recherche, </w:t>
      </w:r>
      <w:r w:rsidRPr="00CC1853">
        <w:rPr>
          <w:rFonts w:cs="Arial"/>
          <w:szCs w:val="20"/>
        </w:rPr>
        <w:t>et un dé</w:t>
      </w:r>
      <w:r w:rsidR="00BF6242" w:rsidRPr="00CC1853">
        <w:rPr>
          <w:rFonts w:cs="Arial"/>
          <w:szCs w:val="20"/>
        </w:rPr>
        <w:t>partement de recherche a vu l</w:t>
      </w:r>
      <w:r w:rsidRPr="00CC1853">
        <w:rPr>
          <w:rFonts w:cs="Arial"/>
          <w:szCs w:val="20"/>
        </w:rPr>
        <w:t>e jour.  En effet, en 2013 la réorganisation de la recherche à l’</w:t>
      </w:r>
      <w:r w:rsidR="00BF6242" w:rsidRPr="00CC1853">
        <w:rPr>
          <w:rFonts w:cs="Arial"/>
          <w:szCs w:val="20"/>
        </w:rPr>
        <w:t xml:space="preserve">ECE </w:t>
      </w:r>
      <w:r w:rsidRPr="00CC1853">
        <w:rPr>
          <w:rFonts w:cs="Arial"/>
          <w:szCs w:val="20"/>
        </w:rPr>
        <w:t>a conduit à la création des deux autres é</w:t>
      </w:r>
      <w:r w:rsidR="00BF6242" w:rsidRPr="00CC1853">
        <w:rPr>
          <w:rFonts w:cs="Arial"/>
          <w:szCs w:val="20"/>
        </w:rPr>
        <w:t>quipes de recherche : le Laboratoire des Interfaces Compl</w:t>
      </w:r>
      <w:r w:rsidRPr="00CC1853">
        <w:rPr>
          <w:rFonts w:cs="Arial"/>
          <w:szCs w:val="20"/>
        </w:rPr>
        <w:t>exes et de l’Organisation Nanomé</w:t>
      </w:r>
      <w:r w:rsidR="00E42330">
        <w:rPr>
          <w:rFonts w:cs="Arial"/>
          <w:szCs w:val="20"/>
        </w:rPr>
        <w:t>trique :</w:t>
      </w:r>
      <w:r w:rsidR="00BF6242" w:rsidRPr="00CC1853">
        <w:rPr>
          <w:rFonts w:cs="Arial"/>
          <w:szCs w:val="20"/>
        </w:rPr>
        <w:t xml:space="preserve"> LICORNE </w:t>
      </w:r>
      <w:r w:rsidRPr="00CC1853">
        <w:rPr>
          <w:rFonts w:cs="Arial"/>
          <w:szCs w:val="20"/>
        </w:rPr>
        <w:t>et Modé</w:t>
      </w:r>
      <w:r w:rsidR="00BF6242" w:rsidRPr="00CC1853">
        <w:rPr>
          <w:rFonts w:cs="Arial"/>
          <w:szCs w:val="20"/>
        </w:rPr>
        <w:t>li</w:t>
      </w:r>
      <w:r w:rsidRPr="00CC1853">
        <w:rPr>
          <w:rFonts w:cs="Arial"/>
          <w:szCs w:val="20"/>
        </w:rPr>
        <w:t>sation Mathématiques et Financiè</w:t>
      </w:r>
      <w:r w:rsidR="00BF6242" w:rsidRPr="00CC1853">
        <w:rPr>
          <w:rFonts w:cs="Arial"/>
          <w:szCs w:val="20"/>
        </w:rPr>
        <w:t>res, en pl</w:t>
      </w:r>
      <w:r w:rsidRPr="00CC1853">
        <w:rPr>
          <w:rFonts w:cs="Arial"/>
          <w:szCs w:val="20"/>
        </w:rPr>
        <w:t>us de LASCS, formant ainsi le dé</w:t>
      </w:r>
      <w:r w:rsidR="00BF6242" w:rsidRPr="00CC1853">
        <w:rPr>
          <w:rFonts w:cs="Arial"/>
          <w:szCs w:val="20"/>
        </w:rPr>
        <w:t xml:space="preserve">partement de recherche.  </w:t>
      </w:r>
    </w:p>
    <w:p w14:paraId="6FA6CE29" w14:textId="77777777" w:rsidR="00D41FBF" w:rsidRDefault="00D41FBF" w:rsidP="00A47CF6">
      <w:pPr>
        <w:rPr>
          <w:rFonts w:cs="Arial"/>
          <w:szCs w:val="20"/>
        </w:rPr>
      </w:pPr>
    </w:p>
    <w:p w14:paraId="58AF0D60" w14:textId="0F4A29E0" w:rsidR="00A47CF6" w:rsidRPr="00BC1623" w:rsidRDefault="00A47CF6" w:rsidP="00A47CF6">
      <w:pPr>
        <w:rPr>
          <w:rFonts w:cs="Arial"/>
          <w:b/>
          <w:szCs w:val="20"/>
        </w:rPr>
      </w:pPr>
      <w:r>
        <w:rPr>
          <w:rFonts w:cs="Arial"/>
          <w:szCs w:val="20"/>
        </w:rPr>
        <w:t>Par la même occasion, le LASCS traitant d’autres sujet</w:t>
      </w:r>
      <w:r w:rsidR="006A2272">
        <w:rPr>
          <w:rFonts w:cs="Arial"/>
          <w:szCs w:val="20"/>
        </w:rPr>
        <w:t>s</w:t>
      </w:r>
      <w:r>
        <w:rPr>
          <w:rFonts w:cs="Arial"/>
          <w:szCs w:val="20"/>
        </w:rPr>
        <w:t xml:space="preserve"> a changé de nom et est devenu </w:t>
      </w:r>
      <w:r w:rsidRPr="00BC1623">
        <w:rPr>
          <w:rFonts w:cs="Arial"/>
          <w:b/>
          <w:szCs w:val="20"/>
        </w:rPr>
        <w:t xml:space="preserve">Système Intelligents Communicants (SIC). </w:t>
      </w:r>
    </w:p>
    <w:p w14:paraId="740409F0" w14:textId="77777777" w:rsidR="00A47CF6" w:rsidRPr="00CC1853" w:rsidRDefault="00A47CF6" w:rsidP="00A47CF6">
      <w:pPr>
        <w:rPr>
          <w:rFonts w:cs="Arial"/>
          <w:szCs w:val="20"/>
        </w:rPr>
      </w:pPr>
    </w:p>
    <w:p w14:paraId="6A6C051C" w14:textId="06FA5483" w:rsidR="00BF6242" w:rsidRDefault="007D25E7" w:rsidP="00A47CF6">
      <w:pPr>
        <w:rPr>
          <w:rFonts w:cs="Arial"/>
          <w:szCs w:val="20"/>
        </w:rPr>
      </w:pPr>
      <w:r>
        <w:rPr>
          <w:rFonts w:cs="Arial"/>
          <w:szCs w:val="20"/>
        </w:rPr>
        <w:t xml:space="preserve">En mars 2016, </w:t>
      </w:r>
      <w:r w:rsidR="00BF6242" w:rsidRPr="00CC1853">
        <w:rPr>
          <w:rFonts w:cs="Arial"/>
          <w:szCs w:val="20"/>
        </w:rPr>
        <w:t xml:space="preserve">un Conseil Scientifique (CS) </w:t>
      </w:r>
      <w:r>
        <w:rPr>
          <w:rFonts w:cs="Arial"/>
          <w:szCs w:val="20"/>
        </w:rPr>
        <w:t xml:space="preserve">a eu lieu, </w:t>
      </w:r>
      <w:r w:rsidR="00BF6242" w:rsidRPr="00CC1853">
        <w:rPr>
          <w:rFonts w:cs="Arial"/>
          <w:szCs w:val="20"/>
        </w:rPr>
        <w:t>suivi en jui</w:t>
      </w:r>
      <w:r w:rsidR="00721E3F" w:rsidRPr="00CC1853">
        <w:rPr>
          <w:rFonts w:cs="Arial"/>
          <w:szCs w:val="20"/>
        </w:rPr>
        <w:t>n de la même année par un Comité d’</w:t>
      </w:r>
      <w:r w:rsidR="00A47CF6">
        <w:rPr>
          <w:rFonts w:cs="Arial"/>
          <w:szCs w:val="20"/>
        </w:rPr>
        <w:t xml:space="preserve">experts. </w:t>
      </w:r>
      <w:r w:rsidR="00721E3F" w:rsidRPr="00CC1853">
        <w:rPr>
          <w:rFonts w:cs="Arial"/>
          <w:szCs w:val="20"/>
        </w:rPr>
        <w:t xml:space="preserve">Ces deux évènements ont </w:t>
      </w:r>
      <w:r>
        <w:rPr>
          <w:rFonts w:cs="Arial"/>
          <w:szCs w:val="20"/>
        </w:rPr>
        <w:t xml:space="preserve">eu </w:t>
      </w:r>
      <w:r w:rsidR="00721E3F" w:rsidRPr="00CC1853">
        <w:rPr>
          <w:rFonts w:cs="Arial"/>
          <w:szCs w:val="20"/>
        </w:rPr>
        <w:t>pour le but d’éclaircir les dé</w:t>
      </w:r>
      <w:r w:rsidR="00BF6242" w:rsidRPr="00CC1853">
        <w:rPr>
          <w:rFonts w:cs="Arial"/>
          <w:szCs w:val="20"/>
        </w:rPr>
        <w:t>cisions sur les</w:t>
      </w:r>
      <w:r w:rsidR="00721E3F" w:rsidRPr="00CC1853">
        <w:rPr>
          <w:rFonts w:cs="Arial"/>
          <w:szCs w:val="20"/>
        </w:rPr>
        <w:t xml:space="preserve"> domaines de la recherche et d’é</w:t>
      </w:r>
      <w:r w:rsidR="00BF6242" w:rsidRPr="00CC1853">
        <w:rPr>
          <w:rFonts w:cs="Arial"/>
          <w:szCs w:val="20"/>
        </w:rPr>
        <w:t xml:space="preserve">valuer </w:t>
      </w:r>
      <w:r w:rsidR="00CC1853">
        <w:rPr>
          <w:rFonts w:cs="Arial"/>
          <w:szCs w:val="20"/>
        </w:rPr>
        <w:t>les projets en cours ou à</w:t>
      </w:r>
      <w:r w:rsidR="00BF6242" w:rsidRPr="00CC1853">
        <w:rPr>
          <w:rFonts w:cs="Arial"/>
          <w:szCs w:val="20"/>
        </w:rPr>
        <w:t xml:space="preserve"> avenir. </w:t>
      </w:r>
      <w:r w:rsidR="00721E3F" w:rsidRPr="00CC1853">
        <w:rPr>
          <w:rFonts w:cs="Arial"/>
          <w:szCs w:val="20"/>
        </w:rPr>
        <w:t>Le dé</w:t>
      </w:r>
      <w:r w:rsidR="00BF6242" w:rsidRPr="00CC1853">
        <w:rPr>
          <w:rFonts w:cs="Arial"/>
          <w:szCs w:val="20"/>
        </w:rPr>
        <w:t>partement de recherche a actuellement pou</w:t>
      </w:r>
      <w:r w:rsidR="00721E3F" w:rsidRPr="00CC1853">
        <w:rPr>
          <w:rFonts w:cs="Arial"/>
          <w:szCs w:val="20"/>
        </w:rPr>
        <w:t>r missions de traiter des problé</w:t>
      </w:r>
      <w:r w:rsidR="00BF6242" w:rsidRPr="00CC1853">
        <w:rPr>
          <w:rFonts w:cs="Arial"/>
          <w:szCs w:val="20"/>
        </w:rPr>
        <w:t xml:space="preserve">matiques </w:t>
      </w:r>
      <w:r w:rsidR="00721E3F" w:rsidRPr="00CC1853">
        <w:rPr>
          <w:rFonts w:cs="Arial"/>
          <w:szCs w:val="20"/>
        </w:rPr>
        <w:t>en réponse aux défis socio-économiques, reflè</w:t>
      </w:r>
      <w:r w:rsidR="00BF6242" w:rsidRPr="00CC1853">
        <w:rPr>
          <w:rFonts w:cs="Arial"/>
          <w:szCs w:val="20"/>
        </w:rPr>
        <w:t>te le savoir-</w:t>
      </w:r>
      <w:r w:rsidR="00BF6242" w:rsidRPr="00CC1853">
        <w:rPr>
          <w:rFonts w:cs="Arial"/>
          <w:szCs w:val="20"/>
        </w:rPr>
        <w:lastRenderedPageBreak/>
        <w:t xml:space="preserve">faire de </w:t>
      </w:r>
      <w:r w:rsidR="00721E3F" w:rsidRPr="00CC1853">
        <w:rPr>
          <w:rFonts w:cs="Arial"/>
          <w:szCs w:val="20"/>
        </w:rPr>
        <w:t>l’école et renforce son identité</w:t>
      </w:r>
      <w:r w:rsidR="00BF6242" w:rsidRPr="00CC1853">
        <w:rPr>
          <w:rFonts w:cs="Arial"/>
          <w:szCs w:val="20"/>
        </w:rPr>
        <w:t xml:space="preserve">, </w:t>
      </w:r>
      <w:r w:rsidR="00721E3F" w:rsidRPr="00CC1853">
        <w:rPr>
          <w:rFonts w:cs="Arial"/>
          <w:szCs w:val="20"/>
        </w:rPr>
        <w:t>s’insère dans le projet é</w:t>
      </w:r>
      <w:r w:rsidR="00BF6242" w:rsidRPr="00CC1853">
        <w:rPr>
          <w:rFonts w:cs="Arial"/>
          <w:szCs w:val="20"/>
        </w:rPr>
        <w:t>ducatif et valorise le potentiel des en</w:t>
      </w:r>
      <w:r>
        <w:rPr>
          <w:rFonts w:cs="Arial"/>
          <w:szCs w:val="20"/>
        </w:rPr>
        <w:t>seignants-chercheurs.</w:t>
      </w:r>
    </w:p>
    <w:p w14:paraId="2CAB3F1A" w14:textId="77777777" w:rsidR="00E40455" w:rsidRDefault="00E40455" w:rsidP="00A47CF6">
      <w:pPr>
        <w:rPr>
          <w:rFonts w:cs="Arial"/>
          <w:szCs w:val="20"/>
        </w:rPr>
      </w:pPr>
    </w:p>
    <w:p w14:paraId="40A0A26F" w14:textId="1FF0ACB0" w:rsidR="00E40455" w:rsidRDefault="00AA746F" w:rsidP="00AA746F">
      <w:pPr>
        <w:pStyle w:val="Titre3"/>
      </w:pPr>
      <w:bookmarkStart w:id="6" w:name="_Toc522356784"/>
      <w:r>
        <w:t xml:space="preserve">I.1.2 </w:t>
      </w:r>
      <w:r w:rsidR="00CC0239">
        <w:t>Quelques chiffres clés</w:t>
      </w:r>
      <w:bookmarkEnd w:id="6"/>
    </w:p>
    <w:p w14:paraId="21ACA884" w14:textId="77777777" w:rsidR="0057559D" w:rsidRDefault="0057559D" w:rsidP="00A47CF6">
      <w:pPr>
        <w:rPr>
          <w:rFonts w:cs="Arial"/>
          <w:szCs w:val="20"/>
        </w:rPr>
      </w:pPr>
    </w:p>
    <w:p w14:paraId="7762274A" w14:textId="318FD4F4" w:rsidR="00005F2C" w:rsidRDefault="009B0719" w:rsidP="00005F2C">
      <w:pPr>
        <w:rPr>
          <w:rFonts w:cs="Arial"/>
          <w:szCs w:val="20"/>
          <w:lang w:eastAsia="fr-FR"/>
        </w:rPr>
      </w:pPr>
      <w:r>
        <w:rPr>
          <w:rFonts w:cs="Arial"/>
          <w:szCs w:val="20"/>
        </w:rPr>
        <w:t>L</w:t>
      </w:r>
      <w:r w:rsidR="00005F2C">
        <w:rPr>
          <w:rFonts w:cs="Arial"/>
          <w:szCs w:val="20"/>
        </w:rPr>
        <w:t>’ECE Paris qui</w:t>
      </w:r>
      <w:r w:rsidR="00005F2C">
        <w:rPr>
          <w:rFonts w:cs="Arial"/>
          <w:szCs w:val="20"/>
          <w:lang w:eastAsia="fr-FR"/>
        </w:rPr>
        <w:t xml:space="preserve"> </w:t>
      </w:r>
      <w:r w:rsidR="00005F2C" w:rsidRPr="003F7A6A">
        <w:rPr>
          <w:rFonts w:cs="Arial"/>
          <w:szCs w:val="20"/>
          <w:lang w:eastAsia="fr-FR"/>
        </w:rPr>
        <w:t xml:space="preserve">constituée de </w:t>
      </w:r>
      <w:r w:rsidR="00005F2C" w:rsidRPr="004F22E5">
        <w:rPr>
          <w:rFonts w:cs="Arial"/>
          <w:b/>
          <w:szCs w:val="20"/>
          <w:lang w:eastAsia="fr-FR"/>
        </w:rPr>
        <w:t>350 enseignements</w:t>
      </w:r>
      <w:r w:rsidR="00005F2C" w:rsidRPr="003F7A6A">
        <w:rPr>
          <w:rFonts w:cs="Arial"/>
          <w:szCs w:val="20"/>
          <w:lang w:eastAsia="fr-FR"/>
        </w:rPr>
        <w:t xml:space="preserve">, de </w:t>
      </w:r>
      <w:r w:rsidR="00005F2C" w:rsidRPr="004F22E5">
        <w:rPr>
          <w:rFonts w:cs="Arial"/>
          <w:b/>
          <w:szCs w:val="20"/>
          <w:lang w:eastAsia="fr-FR"/>
        </w:rPr>
        <w:t>2100 étudiants</w:t>
      </w:r>
      <w:r w:rsidR="00005F2C" w:rsidRPr="003F7A6A">
        <w:rPr>
          <w:rFonts w:cs="Arial"/>
          <w:szCs w:val="20"/>
          <w:lang w:eastAsia="fr-FR"/>
        </w:rPr>
        <w:t xml:space="preserve"> et po</w:t>
      </w:r>
      <w:r w:rsidR="00005F2C">
        <w:rPr>
          <w:rFonts w:cs="Arial"/>
          <w:szCs w:val="20"/>
          <w:lang w:eastAsia="fr-FR"/>
        </w:rPr>
        <w:t xml:space="preserve">ssède un budget de </w:t>
      </w:r>
      <w:r w:rsidR="00005F2C" w:rsidRPr="004F22E5">
        <w:rPr>
          <w:rFonts w:cs="Arial"/>
          <w:b/>
          <w:szCs w:val="20"/>
          <w:lang w:eastAsia="fr-FR"/>
        </w:rPr>
        <w:t>17 700 000 €</w:t>
      </w:r>
      <w:r w:rsidR="00005F2C">
        <w:rPr>
          <w:rFonts w:cs="Arial"/>
          <w:szCs w:val="20"/>
          <w:lang w:eastAsia="fr-FR"/>
        </w:rPr>
        <w:t xml:space="preserve"> auquel on peut ajouter à cela les ressources de l’INSEEC.U qui ont été énoncés dans la précédente partie.</w:t>
      </w:r>
    </w:p>
    <w:p w14:paraId="723ABD57" w14:textId="19DABBC5" w:rsidR="00005F2C" w:rsidRDefault="00005F2C" w:rsidP="00A47CF6">
      <w:pPr>
        <w:rPr>
          <w:rFonts w:cs="Arial"/>
          <w:szCs w:val="20"/>
        </w:rPr>
      </w:pPr>
    </w:p>
    <w:p w14:paraId="4C88DA44" w14:textId="48700022" w:rsidR="00A47CF6" w:rsidRDefault="003C1190" w:rsidP="00A47CF6">
      <w:pPr>
        <w:rPr>
          <w:rFonts w:cs="Arial"/>
          <w:szCs w:val="20"/>
        </w:rPr>
      </w:pPr>
      <w:r>
        <w:rPr>
          <w:rFonts w:cs="Arial"/>
          <w:szCs w:val="20"/>
        </w:rPr>
        <w:t xml:space="preserve">Le laboratoire compte 15 enseignants-chercheurs, 9 doctorants et un ingénieur de recherche. </w:t>
      </w:r>
      <w:r w:rsidR="00776830">
        <w:rPr>
          <w:rFonts w:cs="Arial"/>
          <w:szCs w:val="20"/>
        </w:rPr>
        <w:t xml:space="preserve"> </w:t>
      </w:r>
      <w:r w:rsidR="00555FA3">
        <w:rPr>
          <w:rFonts w:cs="Arial"/>
          <w:szCs w:val="20"/>
        </w:rPr>
        <w:t>Parmi</w:t>
      </w:r>
      <w:r w:rsidR="00776830">
        <w:rPr>
          <w:rFonts w:cs="Arial"/>
          <w:szCs w:val="20"/>
        </w:rPr>
        <w:t xml:space="preserve"> cet ensemble, au sein de l’axe</w:t>
      </w:r>
      <w:r>
        <w:rPr>
          <w:rFonts w:cs="Arial"/>
          <w:szCs w:val="20"/>
        </w:rPr>
        <w:t xml:space="preserve"> SIC du laboratoire dans lequel j’ai effectué mon stage</w:t>
      </w:r>
      <w:r w:rsidR="00776830">
        <w:rPr>
          <w:rFonts w:cs="Arial"/>
          <w:szCs w:val="20"/>
        </w:rPr>
        <w:t>, il y a</w:t>
      </w:r>
      <w:r>
        <w:rPr>
          <w:rFonts w:cs="Arial"/>
          <w:szCs w:val="20"/>
        </w:rPr>
        <w:t xml:space="preserve"> 7 enseignants chercheurs et 3 doctorants.</w:t>
      </w:r>
    </w:p>
    <w:p w14:paraId="716D0420" w14:textId="6DAF40DA" w:rsidR="003C1190" w:rsidRDefault="00776830" w:rsidP="003C1190">
      <w:pPr>
        <w:rPr>
          <w:rFonts w:cs="Arial"/>
          <w:szCs w:val="20"/>
        </w:rPr>
      </w:pPr>
      <w:r>
        <w:rPr>
          <w:rFonts w:cs="Arial"/>
          <w:szCs w:val="20"/>
        </w:rPr>
        <w:t xml:space="preserve">Etant un lieu de recherche, il était </w:t>
      </w:r>
      <w:r w:rsidR="00555FA3">
        <w:rPr>
          <w:rFonts w:cs="Arial"/>
          <w:szCs w:val="20"/>
        </w:rPr>
        <w:t>intéressant</w:t>
      </w:r>
      <w:r>
        <w:rPr>
          <w:rFonts w:cs="Arial"/>
          <w:szCs w:val="20"/>
        </w:rPr>
        <w:t xml:space="preserve"> de s’</w:t>
      </w:r>
      <w:r w:rsidR="00555FA3">
        <w:rPr>
          <w:rFonts w:cs="Arial"/>
          <w:szCs w:val="20"/>
        </w:rPr>
        <w:t>intéresser aux publications réalisés par ses enseignants chercheurs et doctorants. Ainsi</w:t>
      </w:r>
      <w:r w:rsidR="003C1190">
        <w:rPr>
          <w:rFonts w:cs="Arial"/>
          <w:szCs w:val="20"/>
        </w:rPr>
        <w:t>, le laboratoire SIC compte</w:t>
      </w:r>
      <w:r w:rsidR="00523D1F">
        <w:rPr>
          <w:rFonts w:cs="Arial"/>
          <w:szCs w:val="20"/>
        </w:rPr>
        <w:t xml:space="preserve"> pour cette année</w:t>
      </w:r>
      <w:r w:rsidR="003C1190">
        <w:rPr>
          <w:rFonts w:cs="Arial"/>
          <w:szCs w:val="20"/>
        </w:rPr>
        <w:t xml:space="preserve"> </w:t>
      </w:r>
      <w:r w:rsidR="003C1190" w:rsidRPr="003C1190">
        <w:rPr>
          <w:rFonts w:cs="Arial"/>
          <w:szCs w:val="20"/>
        </w:rPr>
        <w:t>11 publications dans des journaux à comité de lecture</w:t>
      </w:r>
      <w:r w:rsidR="003C1190">
        <w:rPr>
          <w:rFonts w:cs="Arial"/>
          <w:szCs w:val="20"/>
        </w:rPr>
        <w:t xml:space="preserve"> ainsi que </w:t>
      </w:r>
      <w:r w:rsidR="003C1190" w:rsidRPr="003C1190">
        <w:rPr>
          <w:rFonts w:cs="Arial"/>
          <w:szCs w:val="20"/>
        </w:rPr>
        <w:t>18 publications dans des conférences à comité de lecture</w:t>
      </w:r>
      <w:r w:rsidR="00555FA3">
        <w:rPr>
          <w:rFonts w:cs="Arial"/>
          <w:szCs w:val="20"/>
        </w:rPr>
        <w:t>.</w:t>
      </w:r>
    </w:p>
    <w:p w14:paraId="0C1FF00C" w14:textId="60FE7724" w:rsidR="00780167" w:rsidRPr="003C1190" w:rsidRDefault="00780167" w:rsidP="003C1190">
      <w:pPr>
        <w:rPr>
          <w:rFonts w:cs="Arial"/>
          <w:szCs w:val="20"/>
        </w:rPr>
      </w:pPr>
      <w:r>
        <w:rPr>
          <w:rFonts w:cs="Arial"/>
          <w:szCs w:val="20"/>
        </w:rPr>
        <w:t>Enfin un élément important est le budget qui est alloué à la recherche et qui se décompose en 3 aspects :</w:t>
      </w:r>
    </w:p>
    <w:p w14:paraId="769BF7EF" w14:textId="1E46ABF5" w:rsidR="003C1190" w:rsidRDefault="00A14FFF" w:rsidP="00A14FFF">
      <w:pPr>
        <w:pStyle w:val="Paragraphedeliste"/>
        <w:numPr>
          <w:ilvl w:val="0"/>
          <w:numId w:val="1"/>
        </w:numPr>
        <w:rPr>
          <w:rFonts w:cs="Arial"/>
          <w:szCs w:val="20"/>
        </w:rPr>
      </w:pPr>
      <w:r w:rsidRPr="004F22E5">
        <w:rPr>
          <w:rFonts w:cs="Arial"/>
          <w:b/>
          <w:szCs w:val="20"/>
        </w:rPr>
        <w:t>60K€</w:t>
      </w:r>
      <w:r w:rsidRPr="00A14FFF">
        <w:rPr>
          <w:rFonts w:cs="Arial"/>
          <w:szCs w:val="20"/>
        </w:rPr>
        <w:t xml:space="preserve"> pour l’acquisition d’équipements divers pour la recherche</w:t>
      </w:r>
    </w:p>
    <w:p w14:paraId="7358FE82" w14:textId="0EFBC5DA" w:rsidR="00A14FFF" w:rsidRDefault="00A14FFF" w:rsidP="00A14FFF">
      <w:pPr>
        <w:pStyle w:val="Paragraphedeliste"/>
        <w:numPr>
          <w:ilvl w:val="0"/>
          <w:numId w:val="1"/>
        </w:numPr>
        <w:rPr>
          <w:rFonts w:cs="Arial"/>
          <w:szCs w:val="20"/>
        </w:rPr>
      </w:pPr>
      <w:r w:rsidRPr="004F22E5">
        <w:rPr>
          <w:rFonts w:cs="Arial"/>
          <w:b/>
          <w:szCs w:val="20"/>
        </w:rPr>
        <w:t>52,8K€</w:t>
      </w:r>
      <w:r>
        <w:rPr>
          <w:rFonts w:cs="Arial"/>
          <w:szCs w:val="20"/>
        </w:rPr>
        <w:t xml:space="preserve"> pour la réalisation de stages </w:t>
      </w:r>
    </w:p>
    <w:p w14:paraId="3828C434" w14:textId="26B25B40" w:rsidR="00A14FFF" w:rsidRPr="00A14FFF" w:rsidRDefault="00A14FFF" w:rsidP="00A14FFF">
      <w:pPr>
        <w:pStyle w:val="Paragraphedeliste"/>
        <w:numPr>
          <w:ilvl w:val="0"/>
          <w:numId w:val="1"/>
        </w:numPr>
        <w:rPr>
          <w:rFonts w:cs="Arial"/>
          <w:szCs w:val="20"/>
        </w:rPr>
      </w:pPr>
      <w:r>
        <w:rPr>
          <w:rFonts w:cs="Arial"/>
          <w:szCs w:val="20"/>
        </w:rPr>
        <w:t xml:space="preserve">Et enfin un financement complet ou à moitié de ses doctorants avec près de </w:t>
      </w:r>
      <w:r w:rsidRPr="004F22E5">
        <w:rPr>
          <w:rFonts w:cs="Arial"/>
          <w:b/>
          <w:szCs w:val="20"/>
        </w:rPr>
        <w:t xml:space="preserve">100K€ sur 3 ans </w:t>
      </w:r>
      <w:r>
        <w:rPr>
          <w:rFonts w:cs="Arial"/>
          <w:szCs w:val="20"/>
        </w:rPr>
        <w:t>pour ses 3 doctorants.</w:t>
      </w:r>
    </w:p>
    <w:p w14:paraId="1815E337" w14:textId="74E89538" w:rsidR="00E8265C" w:rsidRDefault="00071227" w:rsidP="005F6692">
      <w:pPr>
        <w:rPr>
          <w:rFonts w:cs="Arial"/>
          <w:szCs w:val="20"/>
        </w:rPr>
      </w:pPr>
      <w:r>
        <w:rPr>
          <w:rFonts w:cs="Arial"/>
          <w:szCs w:val="20"/>
        </w:rPr>
        <w:t xml:space="preserve">(Sources présentation interne </w:t>
      </w:r>
      <w:r w:rsidR="003A01B5">
        <w:rPr>
          <w:rFonts w:cs="Arial"/>
          <w:szCs w:val="20"/>
        </w:rPr>
        <w:t>chiffres</w:t>
      </w:r>
      <w:r>
        <w:rPr>
          <w:rFonts w:cs="Arial"/>
          <w:szCs w:val="20"/>
        </w:rPr>
        <w:t xml:space="preserve"> 2018)</w:t>
      </w:r>
    </w:p>
    <w:p w14:paraId="571B799F" w14:textId="77777777" w:rsidR="00005F2C" w:rsidRDefault="00005F2C" w:rsidP="005F6692">
      <w:pPr>
        <w:rPr>
          <w:rFonts w:cs="Arial"/>
          <w:szCs w:val="20"/>
        </w:rPr>
      </w:pPr>
    </w:p>
    <w:p w14:paraId="397076FA" w14:textId="23B8CBC6" w:rsidR="00AA746F" w:rsidRPr="00AA746F" w:rsidRDefault="00B93F00" w:rsidP="00AA746F">
      <w:pPr>
        <w:pStyle w:val="Titre3"/>
      </w:pPr>
      <w:bookmarkStart w:id="7" w:name="_Toc522356785"/>
      <w:r>
        <w:t xml:space="preserve">I.1.3 </w:t>
      </w:r>
      <w:r w:rsidR="00AA746F" w:rsidRPr="00AA746F">
        <w:t>Organisation hiérarchique générale</w:t>
      </w:r>
      <w:bookmarkEnd w:id="7"/>
    </w:p>
    <w:p w14:paraId="5415A226" w14:textId="1DFE2224" w:rsidR="00005F2C" w:rsidRDefault="00005F2C" w:rsidP="005F6692">
      <w:pPr>
        <w:rPr>
          <w:rFonts w:cs="Arial"/>
          <w:szCs w:val="20"/>
        </w:rPr>
      </w:pPr>
    </w:p>
    <w:p w14:paraId="3F752EF1" w14:textId="45814D74" w:rsidR="006420A9" w:rsidRDefault="00005F2C" w:rsidP="005F6692">
      <w:pPr>
        <w:rPr>
          <w:rFonts w:cs="Arial"/>
          <w:szCs w:val="20"/>
        </w:rPr>
      </w:pPr>
      <w:r>
        <w:rPr>
          <w:rFonts w:cs="Arial"/>
          <w:szCs w:val="20"/>
        </w:rPr>
        <w:t>Au niveau de la hiérarchie du laboratoire de recherche,</w:t>
      </w:r>
      <w:r w:rsidR="00523D1F">
        <w:rPr>
          <w:rFonts w:cs="Arial"/>
          <w:szCs w:val="20"/>
        </w:rPr>
        <w:t xml:space="preserve"> elle est relativement simple de </w:t>
      </w:r>
      <w:r w:rsidR="00FF5F1F">
        <w:rPr>
          <w:rFonts w:cs="Arial"/>
          <w:szCs w:val="20"/>
        </w:rPr>
        <w:t>par</w:t>
      </w:r>
      <w:r w:rsidR="00523D1F">
        <w:rPr>
          <w:rFonts w:cs="Arial"/>
          <w:szCs w:val="20"/>
        </w:rPr>
        <w:t xml:space="preserve"> la petite structure du laboratoire. Elle est dans un premier temps décomposée en fonction des différents axes de recherche :</w:t>
      </w:r>
      <w:r w:rsidR="003857F9">
        <w:rPr>
          <w:rFonts w:cs="Arial"/>
          <w:szCs w:val="20"/>
        </w:rPr>
        <w:t xml:space="preserve"> </w:t>
      </w:r>
      <w:r w:rsidR="00FF5F1F">
        <w:rPr>
          <w:rFonts w:cs="Arial"/>
          <w:szCs w:val="20"/>
        </w:rPr>
        <w:t xml:space="preserve">Système Intelligents Communicants, </w:t>
      </w:r>
      <w:r w:rsidR="00FF5F1F" w:rsidRPr="00FF5F1F">
        <w:rPr>
          <w:rFonts w:cs="Arial"/>
          <w:szCs w:val="20"/>
        </w:rPr>
        <w:t>Nanosciences et nanotechnologies pour la santé et l’énergie</w:t>
      </w:r>
      <w:r w:rsidR="00FF5F1F">
        <w:rPr>
          <w:rFonts w:cs="Arial"/>
          <w:szCs w:val="20"/>
        </w:rPr>
        <w:t xml:space="preserve"> et Mathématique pour les sciences de l’ingénieur. Chaque axe possède son responsable que sont respectivement Assia </w:t>
      </w:r>
      <w:proofErr w:type="spellStart"/>
      <w:r w:rsidR="00FF5F1F">
        <w:rPr>
          <w:rFonts w:cs="Arial"/>
          <w:szCs w:val="20"/>
        </w:rPr>
        <w:t>Soukane</w:t>
      </w:r>
      <w:proofErr w:type="spellEnd"/>
      <w:r w:rsidR="00FF5F1F">
        <w:rPr>
          <w:rFonts w:cs="Arial"/>
          <w:szCs w:val="20"/>
        </w:rPr>
        <w:t xml:space="preserve">, François Muller et Houari </w:t>
      </w:r>
      <w:proofErr w:type="spellStart"/>
      <w:r w:rsidR="00FF5F1F">
        <w:rPr>
          <w:rFonts w:cs="Arial"/>
          <w:szCs w:val="20"/>
        </w:rPr>
        <w:t>Mechkour</w:t>
      </w:r>
      <w:proofErr w:type="spellEnd"/>
      <w:r w:rsidR="00FF5F1F">
        <w:rPr>
          <w:rFonts w:cs="Arial"/>
          <w:szCs w:val="20"/>
        </w:rPr>
        <w:t xml:space="preserve">. </w:t>
      </w:r>
      <w:r w:rsidR="00337061">
        <w:rPr>
          <w:rFonts w:cs="Arial"/>
          <w:szCs w:val="20"/>
        </w:rPr>
        <w:t xml:space="preserve">Assia </w:t>
      </w:r>
      <w:proofErr w:type="spellStart"/>
      <w:r w:rsidR="00337061">
        <w:rPr>
          <w:rFonts w:cs="Arial"/>
          <w:szCs w:val="20"/>
        </w:rPr>
        <w:t>Soukane</w:t>
      </w:r>
      <w:proofErr w:type="spellEnd"/>
      <w:r w:rsidR="00FF5F1F">
        <w:rPr>
          <w:rFonts w:cs="Arial"/>
          <w:szCs w:val="20"/>
        </w:rPr>
        <w:t xml:space="preserve"> est à la fois responsable de l’axe de recherche SIC mais également la directrice du laboratoire de l’ECE Paris</w:t>
      </w:r>
      <w:r>
        <w:rPr>
          <w:rFonts w:cs="Arial"/>
          <w:szCs w:val="20"/>
        </w:rPr>
        <w:t xml:space="preserve">. Elle coordonne les opérations effectuées par les différents </w:t>
      </w:r>
      <w:r w:rsidR="00FF5F1F">
        <w:rPr>
          <w:rFonts w:cs="Arial"/>
          <w:szCs w:val="20"/>
        </w:rPr>
        <w:t xml:space="preserve">enseignants chercheurs, et doctorants. Je suis ainsi stagiaire d’un des enseignants chercheurs, Rafik Zitouni qui est sous la direction de Assia </w:t>
      </w:r>
      <w:proofErr w:type="spellStart"/>
      <w:r w:rsidR="00FF5F1F">
        <w:rPr>
          <w:rFonts w:cs="Arial"/>
          <w:szCs w:val="20"/>
        </w:rPr>
        <w:t>Soukane</w:t>
      </w:r>
      <w:proofErr w:type="spellEnd"/>
      <w:r w:rsidR="00FF5F1F">
        <w:rPr>
          <w:rFonts w:cs="Arial"/>
          <w:szCs w:val="20"/>
        </w:rPr>
        <w:t xml:space="preserve">. </w:t>
      </w:r>
      <w:r>
        <w:rPr>
          <w:rFonts w:cs="Arial"/>
          <w:szCs w:val="20"/>
        </w:rPr>
        <w:t>Un organigramme est présent en annexe pour mieux représenter la structure du laboratoire de recherche de l’ECE Paris et ma position dans celle-ci.</w:t>
      </w:r>
    </w:p>
    <w:p w14:paraId="08FC1208" w14:textId="77777777" w:rsidR="00C6044F" w:rsidRPr="000F114A" w:rsidRDefault="00C6044F" w:rsidP="005F6692">
      <w:pPr>
        <w:rPr>
          <w:rFonts w:cs="Arial"/>
          <w:sz w:val="21"/>
          <w:szCs w:val="20"/>
        </w:rPr>
      </w:pPr>
    </w:p>
    <w:p w14:paraId="1AE33EB6" w14:textId="699E093F" w:rsidR="00591288" w:rsidRDefault="00591288" w:rsidP="001E7E4B">
      <w:pPr>
        <w:pStyle w:val="Titre2"/>
      </w:pPr>
      <w:bookmarkStart w:id="8" w:name="_Toc522356786"/>
      <w:r>
        <w:t>I.2 Cadre du travail / Aspect liés à la GRH</w:t>
      </w:r>
      <w:bookmarkEnd w:id="8"/>
    </w:p>
    <w:p w14:paraId="19511289" w14:textId="77777777" w:rsidR="00FC1092" w:rsidRDefault="00FC1092">
      <w:pPr>
        <w:jc w:val="left"/>
        <w:rPr>
          <w:rFonts w:cs="Arial"/>
          <w:szCs w:val="20"/>
        </w:rPr>
      </w:pPr>
    </w:p>
    <w:p w14:paraId="1AE97C13" w14:textId="6545D5C4" w:rsidR="00591288" w:rsidRPr="00E40455" w:rsidRDefault="00B8608D">
      <w:pPr>
        <w:jc w:val="left"/>
        <w:rPr>
          <w:rFonts w:cs="Arial"/>
          <w:szCs w:val="20"/>
        </w:rPr>
      </w:pPr>
      <w:r w:rsidRPr="00E40455">
        <w:rPr>
          <w:rFonts w:cs="Arial"/>
          <w:szCs w:val="20"/>
        </w:rPr>
        <w:t>On peut noter un thème commun parmi les nombreux sujets de recherche actuellement en cours de développement au sein du laboratoire de recherche</w:t>
      </w:r>
      <w:r w:rsidR="006126D3">
        <w:rPr>
          <w:rFonts w:cs="Arial"/>
          <w:szCs w:val="20"/>
        </w:rPr>
        <w:t xml:space="preserve"> qui est celui du développement de la voiture autonome</w:t>
      </w:r>
      <w:r w:rsidRPr="00E40455">
        <w:rPr>
          <w:rFonts w:cs="Arial"/>
          <w:szCs w:val="20"/>
        </w:rPr>
        <w:t xml:space="preserve">. </w:t>
      </w:r>
      <w:r w:rsidR="00DB76E9" w:rsidRPr="00E40455">
        <w:rPr>
          <w:rFonts w:cs="Arial"/>
          <w:szCs w:val="20"/>
        </w:rPr>
        <w:t>Même si certains sujets</w:t>
      </w:r>
      <w:r w:rsidR="007E4926">
        <w:rPr>
          <w:rFonts w:cs="Arial"/>
          <w:szCs w:val="20"/>
        </w:rPr>
        <w:t xml:space="preserve"> sont liés aux travails des autres enseignants-chercheurs, il y a une certaine indépendance et </w:t>
      </w:r>
      <w:r w:rsidR="00D06C54">
        <w:rPr>
          <w:rFonts w:cs="Arial"/>
          <w:szCs w:val="20"/>
        </w:rPr>
        <w:t xml:space="preserve">une certaine liberté dans son sujet. </w:t>
      </w:r>
      <w:r w:rsidRPr="00E40455">
        <w:rPr>
          <w:rFonts w:cs="Arial"/>
          <w:szCs w:val="20"/>
        </w:rPr>
        <w:t>Ainsi chaque stagiaire devra faire preuve d’une grande autonomie pour développer le projet défini avec son tuteur de stage.</w:t>
      </w:r>
    </w:p>
    <w:p w14:paraId="50DFEB11" w14:textId="71FC341D" w:rsidR="00105370" w:rsidRPr="00E40455" w:rsidRDefault="00B8608D">
      <w:pPr>
        <w:jc w:val="left"/>
        <w:rPr>
          <w:rFonts w:cs="Arial"/>
          <w:szCs w:val="20"/>
        </w:rPr>
      </w:pPr>
      <w:r w:rsidRPr="00E40455">
        <w:rPr>
          <w:rFonts w:cs="Arial"/>
          <w:szCs w:val="20"/>
        </w:rPr>
        <w:t>Cela permet également une certaine liberté dans le développement et la recherche de solution.</w:t>
      </w:r>
    </w:p>
    <w:p w14:paraId="19B18BC5" w14:textId="77777777" w:rsidR="003A01B5" w:rsidRPr="00E40455" w:rsidRDefault="003A01B5">
      <w:pPr>
        <w:jc w:val="left"/>
        <w:rPr>
          <w:rFonts w:cs="Arial"/>
          <w:szCs w:val="20"/>
        </w:rPr>
      </w:pPr>
    </w:p>
    <w:p w14:paraId="4B4BB2F2" w14:textId="0C8BF10D" w:rsidR="003A01B5" w:rsidRPr="00E40455" w:rsidRDefault="003A01B5">
      <w:pPr>
        <w:jc w:val="left"/>
        <w:rPr>
          <w:rFonts w:cs="Arial"/>
          <w:szCs w:val="20"/>
        </w:rPr>
      </w:pPr>
      <w:r w:rsidRPr="00E40455">
        <w:rPr>
          <w:rFonts w:cs="Arial"/>
          <w:szCs w:val="20"/>
        </w:rPr>
        <w:t xml:space="preserve">Pour ce qui est de l’aspect GRH du laboratoire, il est difficile de pouvoir sortir un nombre important d’informations pour une si petite structure. Au sein du laboratoire, les doctorants sont parfois des anciens de l’ECE effectuant une thèse, </w:t>
      </w:r>
      <w:r w:rsidR="00787453">
        <w:rPr>
          <w:rFonts w:cs="Arial"/>
          <w:szCs w:val="20"/>
        </w:rPr>
        <w:t xml:space="preserve">pour donner une idée, </w:t>
      </w:r>
      <w:r w:rsidR="000265E4" w:rsidRPr="00E40455">
        <w:rPr>
          <w:rFonts w:cs="Arial"/>
          <w:szCs w:val="20"/>
        </w:rPr>
        <w:t>l’âge</w:t>
      </w:r>
      <w:r w:rsidRPr="00E40455">
        <w:rPr>
          <w:rFonts w:cs="Arial"/>
          <w:szCs w:val="20"/>
        </w:rPr>
        <w:t xml:space="preserve"> va de 24 à 30 ans</w:t>
      </w:r>
      <w:r w:rsidR="00787453">
        <w:rPr>
          <w:rFonts w:cs="Arial"/>
          <w:szCs w:val="20"/>
        </w:rPr>
        <w:t xml:space="preserve"> pour les doctorants</w:t>
      </w:r>
      <w:r w:rsidRPr="00E40455">
        <w:rPr>
          <w:rFonts w:cs="Arial"/>
          <w:szCs w:val="20"/>
        </w:rPr>
        <w:t>.</w:t>
      </w:r>
    </w:p>
    <w:p w14:paraId="20057B3A" w14:textId="479E2012" w:rsidR="00105370" w:rsidRPr="0057559D" w:rsidRDefault="00B904B4">
      <w:pPr>
        <w:jc w:val="left"/>
        <w:rPr>
          <w:rFonts w:cs="Arial"/>
          <w:szCs w:val="20"/>
        </w:rPr>
      </w:pPr>
      <w:r w:rsidRPr="00E40455">
        <w:rPr>
          <w:rFonts w:cs="Arial"/>
          <w:szCs w:val="20"/>
        </w:rPr>
        <w:t>Au niveau du fonctionnement du laboratoire SIC, on peut compter deux réunions administratives par année académique pour déterminer les objectifs de l’année, un séminaire mensuel par équipe pour les soumissions de projets ainsi qu’un séminaire trimestriel pour présenter les articl</w:t>
      </w:r>
      <w:r w:rsidR="00F23936" w:rsidRPr="00E40455">
        <w:rPr>
          <w:rFonts w:cs="Arial"/>
          <w:szCs w:val="20"/>
        </w:rPr>
        <w:t xml:space="preserve">es et travaux de thèse en cours. Une partie de la formation des enseignants chercheurs peut aussi passer par leur présence aux diverses conférences dans </w:t>
      </w:r>
      <w:r w:rsidR="00B41084" w:rsidRPr="00E40455">
        <w:rPr>
          <w:rFonts w:cs="Arial"/>
          <w:szCs w:val="20"/>
        </w:rPr>
        <w:t>lesquels</w:t>
      </w:r>
      <w:r w:rsidR="00F23936" w:rsidRPr="00E40455">
        <w:rPr>
          <w:rFonts w:cs="Arial"/>
          <w:szCs w:val="20"/>
        </w:rPr>
        <w:t xml:space="preserve"> ils présentent un article </w:t>
      </w:r>
      <w:r w:rsidR="00B41084" w:rsidRPr="00E40455">
        <w:rPr>
          <w:rFonts w:cs="Arial"/>
          <w:szCs w:val="20"/>
        </w:rPr>
        <w:t>technique</w:t>
      </w:r>
      <w:r w:rsidR="00F23936" w:rsidRPr="00E40455">
        <w:rPr>
          <w:rFonts w:cs="Arial"/>
          <w:szCs w:val="20"/>
        </w:rPr>
        <w:t xml:space="preserve"> pour la communauté scientifique.</w:t>
      </w:r>
    </w:p>
    <w:p w14:paraId="0D55113A" w14:textId="77777777" w:rsidR="00105370" w:rsidRPr="0057559D" w:rsidRDefault="00105370">
      <w:pPr>
        <w:jc w:val="left"/>
        <w:rPr>
          <w:rFonts w:cs="Arial"/>
          <w:szCs w:val="20"/>
        </w:rPr>
      </w:pPr>
    </w:p>
    <w:p w14:paraId="0CF0BE76" w14:textId="23336637" w:rsidR="001B5FE5" w:rsidRDefault="0057559D" w:rsidP="00BC1623">
      <w:pPr>
        <w:jc w:val="left"/>
        <w:rPr>
          <w:rFonts w:cs="Arial"/>
          <w:sz w:val="21"/>
          <w:szCs w:val="20"/>
        </w:rPr>
      </w:pPr>
      <w:r>
        <w:rPr>
          <w:rFonts w:cs="Arial"/>
          <w:szCs w:val="20"/>
        </w:rPr>
        <w:t xml:space="preserve">Maintenant que le lieu </w:t>
      </w:r>
      <w:r w:rsidR="00BF3F23">
        <w:rPr>
          <w:rFonts w:cs="Arial"/>
          <w:szCs w:val="20"/>
        </w:rPr>
        <w:t>et les conditions du stage ont</w:t>
      </w:r>
      <w:r>
        <w:rPr>
          <w:rFonts w:cs="Arial"/>
          <w:szCs w:val="20"/>
        </w:rPr>
        <w:t xml:space="preserve"> pu être présenté</w:t>
      </w:r>
      <w:r w:rsidR="00BF3F23">
        <w:rPr>
          <w:rFonts w:cs="Arial"/>
          <w:szCs w:val="20"/>
        </w:rPr>
        <w:t>s</w:t>
      </w:r>
      <w:r>
        <w:rPr>
          <w:rFonts w:cs="Arial"/>
          <w:szCs w:val="20"/>
        </w:rPr>
        <w:t>, on peut commencer à définir le sujet du stag</w:t>
      </w:r>
      <w:r w:rsidR="008E4316">
        <w:rPr>
          <w:rFonts w:cs="Arial"/>
          <w:szCs w:val="20"/>
        </w:rPr>
        <w:t>e, son contexte et les actions à</w:t>
      </w:r>
      <w:r>
        <w:rPr>
          <w:rFonts w:cs="Arial"/>
          <w:szCs w:val="20"/>
        </w:rPr>
        <w:t xml:space="preserve"> réaliser.</w:t>
      </w:r>
      <w:r w:rsidR="00BC1623">
        <w:rPr>
          <w:rFonts w:cs="Arial"/>
          <w:sz w:val="21"/>
          <w:szCs w:val="20"/>
        </w:rPr>
        <w:t xml:space="preserve"> </w:t>
      </w:r>
    </w:p>
    <w:p w14:paraId="6E13B49F" w14:textId="25FF5B80" w:rsidR="007671A2" w:rsidRPr="00CD4502" w:rsidRDefault="00472AC2" w:rsidP="00CD4502">
      <w:pPr>
        <w:pStyle w:val="Titre1"/>
      </w:pPr>
      <w:bookmarkStart w:id="9" w:name="_Toc522356787"/>
      <w:r>
        <w:lastRenderedPageBreak/>
        <w:t xml:space="preserve">II </w:t>
      </w:r>
      <w:r w:rsidR="009E426F">
        <w:t>Définition du sujet et de l’o</w:t>
      </w:r>
      <w:r>
        <w:t>bjectif du stage</w:t>
      </w:r>
      <w:bookmarkEnd w:id="9"/>
    </w:p>
    <w:p w14:paraId="4671CFFC" w14:textId="77777777" w:rsidR="00335D94" w:rsidRDefault="00335D94" w:rsidP="008409D8">
      <w:pPr>
        <w:rPr>
          <w:rFonts w:cs="Arial"/>
          <w:szCs w:val="20"/>
        </w:rPr>
      </w:pPr>
    </w:p>
    <w:p w14:paraId="27495103" w14:textId="6768AF97" w:rsidR="00AE28CD" w:rsidRDefault="00440CC6" w:rsidP="00AE28CD">
      <w:pPr>
        <w:pStyle w:val="Titre2"/>
      </w:pPr>
      <w:bookmarkStart w:id="10" w:name="_Toc522356788"/>
      <w:r>
        <w:t>II.1</w:t>
      </w:r>
      <w:r w:rsidR="00AE28CD">
        <w:t xml:space="preserve"> </w:t>
      </w:r>
      <w:r w:rsidR="002A1270">
        <w:t>Contexte et sujet</w:t>
      </w:r>
      <w:bookmarkEnd w:id="10"/>
    </w:p>
    <w:p w14:paraId="0143CB78" w14:textId="77777777" w:rsidR="00C7737E" w:rsidRDefault="00C7737E" w:rsidP="000F1EB6">
      <w:pPr>
        <w:pStyle w:val="Sansinterligne"/>
      </w:pPr>
    </w:p>
    <w:p w14:paraId="7A7E49FF" w14:textId="79412B9D" w:rsidR="00E257ED" w:rsidRPr="007A34EB" w:rsidRDefault="00AE3364" w:rsidP="000F1EB6">
      <w:pPr>
        <w:pStyle w:val="Sansinterligne"/>
        <w:rPr>
          <w:color w:val="ED7D31" w:themeColor="accent2"/>
        </w:rPr>
      </w:pPr>
      <w:r>
        <w:t>Il est important de comprendre le sujet et toutes les composantes qui vont avec afin de pouvoir bien comprendre les objectifs et missions qui ont été réalisés lors de ce stage.</w:t>
      </w:r>
      <w:r w:rsidR="00012E20">
        <w:t xml:space="preserve"> Les étudiants du PFE ont essayé de </w:t>
      </w:r>
      <w:r w:rsidR="006C58D4">
        <w:t>répondre à cet</w:t>
      </w:r>
      <w:r w:rsidR="00C7737E">
        <w:t>te</w:t>
      </w:r>
      <w:r w:rsidR="006C58D4">
        <w:t xml:space="preserve"> problématique </w:t>
      </w:r>
      <w:r w:rsidR="002343B9">
        <w:t xml:space="preserve">qui est </w:t>
      </w:r>
      <w:r w:rsidR="006C58D4">
        <w:t>de solutionner le comportement statique de</w:t>
      </w:r>
      <w:r w:rsidR="00ED38A7">
        <w:t xml:space="preserve">s feux de signalisation </w:t>
      </w:r>
      <w:r w:rsidR="00012E20">
        <w:t>actuels. Pour cela, ils ont fait le choix</w:t>
      </w:r>
      <w:r w:rsidR="00183A5C">
        <w:t xml:space="preserve"> d’utiliser l’IoT pour l</w:t>
      </w:r>
      <w:r w:rsidR="006C58D4">
        <w:t>es éléments des v</w:t>
      </w:r>
      <w:r w:rsidR="007B14F2">
        <w:t>illes intelligentes de demain. É</w:t>
      </w:r>
      <w:r w:rsidR="006C58D4">
        <w:t>galement pour mieux comprendre ce qui les attendait, un état de l’art sur les solutions existantes a été fait et un bilan a été dressé</w:t>
      </w:r>
      <w:r w:rsidR="006A029B">
        <w:t xml:space="preserve">. </w:t>
      </w:r>
      <w:r w:rsidR="007B14F2">
        <w:t>Ces solutions sont de deux natures.</w:t>
      </w:r>
    </w:p>
    <w:p w14:paraId="3222BE11" w14:textId="77777777" w:rsidR="000765D5" w:rsidRPr="007A34EB" w:rsidRDefault="000765D5" w:rsidP="000765D5">
      <w:pPr>
        <w:pStyle w:val="Sansinterligne"/>
        <w:rPr>
          <w:color w:val="ED7D31" w:themeColor="accent2"/>
        </w:rPr>
      </w:pPr>
    </w:p>
    <w:p w14:paraId="46B57970" w14:textId="22DCEB8D" w:rsidR="00AE3364" w:rsidRDefault="006C58D4" w:rsidP="000765D5">
      <w:pPr>
        <w:pStyle w:val="Sansinterligne"/>
      </w:pPr>
      <w:r>
        <w:t xml:space="preserve">La première </w:t>
      </w:r>
      <w:r w:rsidR="00F86BD4">
        <w:t>est de centraliser les informations venant des feux de signalisation vers un centre d’information</w:t>
      </w:r>
      <w:r w:rsidR="00F86BD4" w:rsidRPr="000505AE">
        <w:t>. Ce type de solution impl</w:t>
      </w:r>
      <w:r w:rsidR="00242B9F" w:rsidRPr="000505AE">
        <w:t>ique de nombreux câblages</w:t>
      </w:r>
      <w:r w:rsidR="00AD5A5C" w:rsidRPr="000505AE">
        <w:t xml:space="preserve"> entre</w:t>
      </w:r>
      <w:r w:rsidR="00242B9F" w:rsidRPr="000505AE">
        <w:t xml:space="preserve"> tous les dispositifs</w:t>
      </w:r>
      <w:r w:rsidR="00AD5A5C" w:rsidRPr="000505AE">
        <w:t xml:space="preserve"> du carrefour (Feux, caméras, détecteurs de pressions…) et le centre d’information</w:t>
      </w:r>
      <w:r w:rsidR="00242B9F" w:rsidRPr="000505AE">
        <w:t xml:space="preserve">. De </w:t>
      </w:r>
      <w:r w:rsidR="00F86BD4" w:rsidRPr="000505AE">
        <w:t>nombreuses modificati</w:t>
      </w:r>
      <w:r w:rsidR="00242B9F" w:rsidRPr="000505AE">
        <w:t>ons des carrefours et rues sont</w:t>
      </w:r>
      <w:r w:rsidR="00F86BD4" w:rsidRPr="000505AE">
        <w:t xml:space="preserve"> </w:t>
      </w:r>
      <w:r w:rsidR="00E257ED" w:rsidRPr="000505AE">
        <w:t>nécessaire</w:t>
      </w:r>
      <w:r w:rsidR="00F86BD4" w:rsidRPr="000505AE">
        <w:t xml:space="preserve"> et</w:t>
      </w:r>
      <w:r w:rsidR="000505AE" w:rsidRPr="000505AE">
        <w:t xml:space="preserve"> </w:t>
      </w:r>
      <w:r w:rsidR="00ED38A7" w:rsidRPr="000505AE">
        <w:t xml:space="preserve">d’importants </w:t>
      </w:r>
      <w:r w:rsidR="00F86BD4" w:rsidRPr="000505AE">
        <w:t>travaux et financements</w:t>
      </w:r>
      <w:r w:rsidR="00324ACF">
        <w:t xml:space="preserve"> sont à prévoir</w:t>
      </w:r>
      <w:r w:rsidR="00F86BD4">
        <w:t xml:space="preserve">. </w:t>
      </w:r>
      <w:r w:rsidR="000E1B1A">
        <w:t xml:space="preserve">Cette solution </w:t>
      </w:r>
      <w:r w:rsidR="00F86BD4">
        <w:t>n’est donc pas très pratique.</w:t>
      </w:r>
    </w:p>
    <w:p w14:paraId="47AA498B" w14:textId="4D877217" w:rsidR="00F856ED" w:rsidRDefault="00F856ED" w:rsidP="000765D5">
      <w:pPr>
        <w:pStyle w:val="Sansinterligne"/>
      </w:pPr>
    </w:p>
    <w:p w14:paraId="26F58AFC" w14:textId="10453B0B" w:rsidR="00F86BD4" w:rsidRDefault="00F86BD4" w:rsidP="000765D5">
      <w:pPr>
        <w:pStyle w:val="Sansinterligne"/>
      </w:pPr>
      <w:r>
        <w:t>La se</w:t>
      </w:r>
      <w:r w:rsidR="00D06C54">
        <w:t xml:space="preserve">conde approche qui a pu être vue </w:t>
      </w:r>
      <w:r>
        <w:t>dans les différentes rec</w:t>
      </w:r>
      <w:r w:rsidR="00F856ED">
        <w:t xml:space="preserve">herches </w:t>
      </w:r>
      <w:r w:rsidR="004B5778">
        <w:t>faites ut</w:t>
      </w:r>
      <w:r w:rsidR="00F856ED">
        <w:t>ilise</w:t>
      </w:r>
      <w:r>
        <w:t xml:space="preserve"> de</w:t>
      </w:r>
      <w:r w:rsidR="00324ACF">
        <w:t>s</w:t>
      </w:r>
      <w:r>
        <w:t xml:space="preserve"> réseaux sans fils</w:t>
      </w:r>
      <w:r w:rsidR="004B5778">
        <w:t>. Cependant,</w:t>
      </w:r>
      <w:r w:rsidR="00F13354">
        <w:t xml:space="preserve"> elle</w:t>
      </w:r>
      <w:r w:rsidR="00E257ED">
        <w:t xml:space="preserve"> présente qu’une approche locale où les feux suivraient entre eux leur cycle classique et communiquerait localement avec les voitures autour du carrefour. Il s’agirait donc d’une communication directe et très locale là où au contraire il serait intéressant</w:t>
      </w:r>
      <w:r w:rsidR="00012E20">
        <w:t>,</w:t>
      </w:r>
      <w:r w:rsidR="00E257ED">
        <w:t xml:space="preserve"> pour rendre les solutions réellement intelligentes</w:t>
      </w:r>
      <w:r w:rsidR="00012E20">
        <w:t>,</w:t>
      </w:r>
      <w:r w:rsidR="00E257ED">
        <w:t xml:space="preserve"> d’utiliser une interconnexion globale entre les systèmes.</w:t>
      </w:r>
    </w:p>
    <w:p w14:paraId="747F33F4" w14:textId="77777777" w:rsidR="00E257ED" w:rsidRDefault="00E257ED" w:rsidP="00F86BD4">
      <w:pPr>
        <w:rPr>
          <w:szCs w:val="20"/>
        </w:rPr>
      </w:pPr>
    </w:p>
    <w:p w14:paraId="49F67FFE" w14:textId="4CB6FA47" w:rsidR="00F86BD4" w:rsidRPr="00E257ED" w:rsidRDefault="00F86BD4" w:rsidP="000765D5">
      <w:pPr>
        <w:rPr>
          <w:szCs w:val="20"/>
        </w:rPr>
      </w:pPr>
      <w:r>
        <w:rPr>
          <w:szCs w:val="20"/>
        </w:rPr>
        <w:t>Comme on a pu le présenter précédemment, il s’agit de définir un système où l’on établirai</w:t>
      </w:r>
      <w:r w:rsidR="00E23BDA">
        <w:rPr>
          <w:szCs w:val="20"/>
        </w:rPr>
        <w:t>t</w:t>
      </w:r>
      <w:r>
        <w:rPr>
          <w:szCs w:val="20"/>
        </w:rPr>
        <w:t xml:space="preserve"> une communication indirecte entre un système de feux à un carrefour et un véhicule. On a pu </w:t>
      </w:r>
      <w:r w:rsidR="00324ACF">
        <w:rPr>
          <w:szCs w:val="20"/>
        </w:rPr>
        <w:t>voir dans l’état de l’art que la seconde approche est celle qui se rapproche de notre solution</w:t>
      </w:r>
      <w:r>
        <w:rPr>
          <w:szCs w:val="20"/>
        </w:rPr>
        <w:t xml:space="preserve"> en terme de technologies </w:t>
      </w:r>
      <w:r w:rsidR="00324ACF">
        <w:rPr>
          <w:szCs w:val="20"/>
        </w:rPr>
        <w:t xml:space="preserve">en utilisant l’IoT. Cependant elle cherchait </w:t>
      </w:r>
      <w:r>
        <w:rPr>
          <w:szCs w:val="20"/>
        </w:rPr>
        <w:t>à effectuer une communication directe de la voiture discutant avec les feux et inversement. Cette communication directe se t</w:t>
      </w:r>
      <w:r w:rsidR="00006D68">
        <w:rPr>
          <w:szCs w:val="20"/>
        </w:rPr>
        <w:t>raduit par le souhait</w:t>
      </w:r>
      <w:r>
        <w:rPr>
          <w:szCs w:val="20"/>
        </w:rPr>
        <w:t xml:space="preserve"> de démarrer une connexion entre deux entités en se mettant d’accord sur la technologie qu’ils utiliseront pour se comprendre. Cependant ce choix reste pour nous discutable.</w:t>
      </w:r>
      <w:r w:rsidR="00E257ED">
        <w:rPr>
          <w:szCs w:val="20"/>
        </w:rPr>
        <w:t xml:space="preserve"> </w:t>
      </w:r>
      <w:r>
        <w:rPr>
          <w:szCs w:val="20"/>
        </w:rPr>
        <w:t>En effet dans le monde</w:t>
      </w:r>
      <w:r w:rsidR="00437604">
        <w:rPr>
          <w:szCs w:val="20"/>
        </w:rPr>
        <w:t xml:space="preserve"> de</w:t>
      </w:r>
      <w:r>
        <w:rPr>
          <w:szCs w:val="20"/>
        </w:rPr>
        <w:t xml:space="preserve"> </w:t>
      </w:r>
      <w:r w:rsidR="00437604">
        <w:rPr>
          <w:szCs w:val="20"/>
        </w:rPr>
        <w:t>l’</w:t>
      </w:r>
      <w:r>
        <w:rPr>
          <w:szCs w:val="20"/>
        </w:rPr>
        <w:t>IoT actuel</w:t>
      </w:r>
      <w:r w:rsidR="00012E20">
        <w:rPr>
          <w:szCs w:val="20"/>
        </w:rPr>
        <w:t>,</w:t>
      </w:r>
      <w:r>
        <w:rPr>
          <w:szCs w:val="20"/>
        </w:rPr>
        <w:t xml:space="preserve"> il y a différentes techno</w:t>
      </w:r>
      <w:r w:rsidR="00C10972">
        <w:rPr>
          <w:szCs w:val="20"/>
        </w:rPr>
        <w:t xml:space="preserve">logies </w:t>
      </w:r>
      <w:r>
        <w:rPr>
          <w:szCs w:val="20"/>
        </w:rPr>
        <w:t>utilisées dans différents s</w:t>
      </w:r>
      <w:r w:rsidR="00D42FFF">
        <w:rPr>
          <w:szCs w:val="20"/>
        </w:rPr>
        <w:t>ystèmes connectés. L</w:t>
      </w:r>
      <w:r>
        <w:rPr>
          <w:szCs w:val="20"/>
        </w:rPr>
        <w:t xml:space="preserve">es technologies comme </w:t>
      </w:r>
      <w:proofErr w:type="spellStart"/>
      <w:r>
        <w:rPr>
          <w:szCs w:val="20"/>
        </w:rPr>
        <w:t>Zigbe</w:t>
      </w:r>
      <w:r w:rsidRPr="003D39E4">
        <w:rPr>
          <w:szCs w:val="20"/>
        </w:rPr>
        <w:t>e</w:t>
      </w:r>
      <w:proofErr w:type="spellEnd"/>
      <w:r w:rsidRPr="003D39E4">
        <w:rPr>
          <w:szCs w:val="20"/>
        </w:rPr>
        <w:t xml:space="preserve">, </w:t>
      </w:r>
      <w:r w:rsidRPr="003D39E4">
        <w:rPr>
          <w:color w:val="000000"/>
        </w:rPr>
        <w:t xml:space="preserve">LoRa, </w:t>
      </w:r>
      <w:proofErr w:type="spellStart"/>
      <w:r w:rsidRPr="003D39E4">
        <w:rPr>
          <w:color w:val="000000"/>
        </w:rPr>
        <w:t>SigFox</w:t>
      </w:r>
      <w:proofErr w:type="spellEnd"/>
      <w:r w:rsidRPr="003D39E4">
        <w:rPr>
          <w:color w:val="000000"/>
        </w:rPr>
        <w:t xml:space="preserve"> ou encore ITS-G5</w:t>
      </w:r>
      <w:r w:rsidR="00D42FFF">
        <w:rPr>
          <w:color w:val="000000"/>
        </w:rPr>
        <w:t xml:space="preserve"> sont</w:t>
      </w:r>
      <w:r w:rsidR="00012E20">
        <w:rPr>
          <w:color w:val="000000"/>
        </w:rPr>
        <w:t xml:space="preserve"> de nouveaux stand</w:t>
      </w:r>
      <w:r w:rsidR="00EE76CD">
        <w:rPr>
          <w:color w:val="000000"/>
        </w:rPr>
        <w:t>ard</w:t>
      </w:r>
      <w:r w:rsidR="00996731">
        <w:rPr>
          <w:color w:val="000000"/>
        </w:rPr>
        <w:t>s</w:t>
      </w:r>
      <w:r w:rsidR="00EE76CD">
        <w:rPr>
          <w:color w:val="000000"/>
        </w:rPr>
        <w:t xml:space="preserve"> de communi</w:t>
      </w:r>
      <w:r w:rsidR="00E27151">
        <w:rPr>
          <w:color w:val="000000"/>
        </w:rPr>
        <w:t>cation pour l’IoT. Cependant elles</w:t>
      </w:r>
      <w:r w:rsidR="00324ACF">
        <w:rPr>
          <w:color w:val="000000"/>
        </w:rPr>
        <w:t xml:space="preserve"> possèdent toutes leurs spécificités et</w:t>
      </w:r>
      <w:r w:rsidR="00E27151">
        <w:rPr>
          <w:color w:val="000000"/>
        </w:rPr>
        <w:t xml:space="preserve"> ne</w:t>
      </w:r>
      <w:r w:rsidR="00324ACF">
        <w:rPr>
          <w:color w:val="000000"/>
        </w:rPr>
        <w:t xml:space="preserve"> peuvent communiquer normalement entre elles</w:t>
      </w:r>
      <w:r w:rsidRPr="003D39E4">
        <w:rPr>
          <w:color w:val="000000"/>
        </w:rPr>
        <w:t xml:space="preserve">. </w:t>
      </w:r>
      <w:r>
        <w:rPr>
          <w:color w:val="000000"/>
        </w:rPr>
        <w:t>Chaque technologie cherche à répondre à un certain besoin dans le développement de l’IoT et pour cela</w:t>
      </w:r>
      <w:r w:rsidR="00012E20">
        <w:rPr>
          <w:color w:val="000000"/>
        </w:rPr>
        <w:t>,</w:t>
      </w:r>
      <w:r>
        <w:rPr>
          <w:color w:val="000000"/>
        </w:rPr>
        <w:t xml:space="preserve"> chercher à les faire communiquer directement semble une approche compliqué</w:t>
      </w:r>
      <w:r w:rsidR="00F0559D">
        <w:rPr>
          <w:color w:val="000000"/>
        </w:rPr>
        <w:t>e et non nécessaire. U</w:t>
      </w:r>
      <w:r>
        <w:rPr>
          <w:color w:val="000000"/>
        </w:rPr>
        <w:t xml:space="preserve">n système de feux tricolores et une voiture n’ont pas les mêmes fonctions et spécifications, elles ont cependant un point </w:t>
      </w:r>
      <w:r w:rsidR="00006D68">
        <w:rPr>
          <w:color w:val="000000"/>
        </w:rPr>
        <w:t>commun qui est l’utilisation d’I</w:t>
      </w:r>
      <w:r>
        <w:rPr>
          <w:color w:val="000000"/>
        </w:rPr>
        <w:t>nternet. Internet permet d’interconnecter des réseaux hétérogènes et semble parfait pour répondre à cette problématique.</w:t>
      </w:r>
      <w:r w:rsidR="00F0559D">
        <w:rPr>
          <w:color w:val="000000"/>
        </w:rPr>
        <w:t xml:space="preserve"> C’est pourquoi ce sujet souhaite une communication dite indirecte où Internet sera utilisé comme un moyen pour</w:t>
      </w:r>
      <w:r w:rsidR="00EE6F1A">
        <w:rPr>
          <w:color w:val="000000"/>
        </w:rPr>
        <w:t xml:space="preserve"> gérer l’interopérabilité</w:t>
      </w:r>
      <w:r w:rsidR="00F0559D">
        <w:rPr>
          <w:color w:val="000000"/>
        </w:rPr>
        <w:t xml:space="preserve"> entre les infrastructures et les usagers.</w:t>
      </w:r>
    </w:p>
    <w:p w14:paraId="7F9B5FB3" w14:textId="4960758A" w:rsidR="00012E20" w:rsidRDefault="00324ACF" w:rsidP="00F86BD4">
      <w:pPr>
        <w:rPr>
          <w:color w:val="000000"/>
        </w:rPr>
      </w:pPr>
      <w:r>
        <w:rPr>
          <w:color w:val="000000"/>
        </w:rPr>
        <w:t>É</w:t>
      </w:r>
      <w:r w:rsidR="00F86BD4">
        <w:rPr>
          <w:color w:val="000000"/>
        </w:rPr>
        <w:t>galement un point clé est l’utilisation d’une plateforme Cloud afin de toujours faire la liaison entre les infrastructures mais également avoir un regard sur les systèmes en temps réel.</w:t>
      </w:r>
      <w:r w:rsidR="004E683B">
        <w:rPr>
          <w:color w:val="000000"/>
        </w:rPr>
        <w:t xml:space="preserve"> Il s’agit de bien la</w:t>
      </w:r>
      <w:r w:rsidR="004537D2">
        <w:rPr>
          <w:color w:val="000000"/>
        </w:rPr>
        <w:t xml:space="preserve"> structurer pour qu’elle</w:t>
      </w:r>
      <w:r w:rsidR="00F0559D">
        <w:rPr>
          <w:color w:val="000000"/>
        </w:rPr>
        <w:t xml:space="preserve"> </w:t>
      </w:r>
      <w:r>
        <w:rPr>
          <w:color w:val="000000"/>
        </w:rPr>
        <w:t>soit le plus efficace</w:t>
      </w:r>
      <w:r w:rsidR="00012E20">
        <w:rPr>
          <w:color w:val="000000"/>
        </w:rPr>
        <w:t xml:space="preserve"> possible. </w:t>
      </w:r>
    </w:p>
    <w:p w14:paraId="46DF5AD7" w14:textId="77777777" w:rsidR="00F26E17" w:rsidRDefault="00F26E17" w:rsidP="000F1EB6">
      <w:pPr>
        <w:rPr>
          <w:color w:val="000000"/>
        </w:rPr>
      </w:pPr>
    </w:p>
    <w:p w14:paraId="3ACD7305" w14:textId="77777777" w:rsidR="0010412E" w:rsidRDefault="0010412E" w:rsidP="000F1EB6">
      <w:pPr>
        <w:rPr>
          <w:color w:val="000000"/>
        </w:rPr>
      </w:pPr>
    </w:p>
    <w:p w14:paraId="76C24EF8" w14:textId="77777777" w:rsidR="0010412E" w:rsidRDefault="0010412E" w:rsidP="000F1EB6">
      <w:pPr>
        <w:rPr>
          <w:color w:val="000000"/>
        </w:rPr>
      </w:pPr>
    </w:p>
    <w:p w14:paraId="175C7D3A" w14:textId="77777777" w:rsidR="0010412E" w:rsidRDefault="0010412E" w:rsidP="000F1EB6">
      <w:pPr>
        <w:rPr>
          <w:color w:val="000000"/>
        </w:rPr>
      </w:pPr>
    </w:p>
    <w:p w14:paraId="523CDABC" w14:textId="77777777" w:rsidR="0010412E" w:rsidRDefault="0010412E" w:rsidP="000F1EB6">
      <w:pPr>
        <w:rPr>
          <w:color w:val="000000"/>
        </w:rPr>
      </w:pPr>
    </w:p>
    <w:p w14:paraId="03A02EC6" w14:textId="77777777" w:rsidR="0010412E" w:rsidRDefault="0010412E" w:rsidP="000F1EB6">
      <w:pPr>
        <w:rPr>
          <w:color w:val="000000"/>
        </w:rPr>
      </w:pPr>
    </w:p>
    <w:p w14:paraId="332F188E" w14:textId="77777777" w:rsidR="0010412E" w:rsidRDefault="0010412E" w:rsidP="000F1EB6">
      <w:pPr>
        <w:rPr>
          <w:szCs w:val="20"/>
        </w:rPr>
      </w:pPr>
    </w:p>
    <w:p w14:paraId="0D0D607A" w14:textId="77777777" w:rsidR="009115C3" w:rsidRDefault="009115C3" w:rsidP="000F1EB6">
      <w:pPr>
        <w:rPr>
          <w:szCs w:val="20"/>
        </w:rPr>
      </w:pPr>
    </w:p>
    <w:p w14:paraId="553AEE74" w14:textId="77777777" w:rsidR="009115C3" w:rsidRDefault="009115C3" w:rsidP="000F1EB6">
      <w:pPr>
        <w:rPr>
          <w:szCs w:val="20"/>
        </w:rPr>
      </w:pPr>
    </w:p>
    <w:p w14:paraId="50DAB294" w14:textId="77777777" w:rsidR="009115C3" w:rsidRDefault="009115C3" w:rsidP="000F1EB6">
      <w:pPr>
        <w:rPr>
          <w:szCs w:val="20"/>
        </w:rPr>
      </w:pPr>
    </w:p>
    <w:p w14:paraId="7101BAD1" w14:textId="77777777" w:rsidR="009115C3" w:rsidRDefault="009115C3" w:rsidP="000F1EB6">
      <w:pPr>
        <w:rPr>
          <w:szCs w:val="20"/>
        </w:rPr>
      </w:pPr>
    </w:p>
    <w:p w14:paraId="46A12417" w14:textId="77777777" w:rsidR="00763E28" w:rsidRDefault="00763E28" w:rsidP="000F1EB6">
      <w:pPr>
        <w:rPr>
          <w:szCs w:val="20"/>
        </w:rPr>
      </w:pPr>
    </w:p>
    <w:p w14:paraId="2EF25209" w14:textId="77777777" w:rsidR="00763E28" w:rsidRDefault="00763E28" w:rsidP="000F1EB6">
      <w:pPr>
        <w:rPr>
          <w:szCs w:val="20"/>
        </w:rPr>
      </w:pPr>
    </w:p>
    <w:p w14:paraId="2141E848" w14:textId="77777777" w:rsidR="00763E28" w:rsidRDefault="00763E28" w:rsidP="000F1EB6">
      <w:pPr>
        <w:rPr>
          <w:szCs w:val="20"/>
        </w:rPr>
      </w:pPr>
    </w:p>
    <w:p w14:paraId="7878D0CB" w14:textId="77777777" w:rsidR="00763E28" w:rsidRDefault="00763E28" w:rsidP="000F1EB6">
      <w:pPr>
        <w:rPr>
          <w:szCs w:val="20"/>
        </w:rPr>
      </w:pPr>
    </w:p>
    <w:p w14:paraId="5E3611F1" w14:textId="4F0A6534" w:rsidR="00F26E17" w:rsidRDefault="00440CC6" w:rsidP="00F26E17">
      <w:pPr>
        <w:pStyle w:val="Titre2"/>
      </w:pPr>
      <w:bookmarkStart w:id="11" w:name="_Toc522356789"/>
      <w:r>
        <w:lastRenderedPageBreak/>
        <w:t>II.2</w:t>
      </w:r>
      <w:r w:rsidR="00F26E17">
        <w:t xml:space="preserve"> Technologies utilisées</w:t>
      </w:r>
      <w:bookmarkEnd w:id="11"/>
    </w:p>
    <w:p w14:paraId="5B5B455C" w14:textId="4AC8ACF9" w:rsidR="00F26E17" w:rsidRDefault="00F26E17" w:rsidP="0045799E"/>
    <w:p w14:paraId="7DB76C8E" w14:textId="5AB4EABC" w:rsidR="0045799E" w:rsidRDefault="0045799E" w:rsidP="0045799E">
      <w:r>
        <w:t xml:space="preserve">Ces technologies et les outils associés ont été choisis de deux manières. Les technologies en elles même ont été </w:t>
      </w:r>
      <w:r w:rsidR="008C3CE8">
        <w:t>prédéfini</w:t>
      </w:r>
      <w:r w:rsidR="003E077A">
        <w:t xml:space="preserve">es </w:t>
      </w:r>
      <w:r>
        <w:t xml:space="preserve">à la conception du sujet car elles sont essentielles à </w:t>
      </w:r>
      <w:r w:rsidR="008C3CE8">
        <w:t>celui-ci</w:t>
      </w:r>
      <w:r>
        <w:t>. En effet, le but de ce sujet est de montrer que ces technologies ont un réel apport dans le bon fonctionnement des feux et des communications dans des réseaux hétérogènes et non fiables comme Internet.</w:t>
      </w:r>
    </w:p>
    <w:p w14:paraId="73A40DEB" w14:textId="53FB0318" w:rsidR="0045799E" w:rsidRDefault="0045799E" w:rsidP="0045799E">
      <w:r>
        <w:t xml:space="preserve">Les outils associés à ces technologies ont été choisis par la suite après avoir fait un état de l’art des différents outils disponibles sur le marché. Cette phase a été effectuée par les étudiants durant leur PFE. </w:t>
      </w:r>
    </w:p>
    <w:p w14:paraId="5FB28F40" w14:textId="77777777" w:rsidR="0045799E" w:rsidRDefault="0045799E" w:rsidP="0045799E"/>
    <w:p w14:paraId="5780C019" w14:textId="5EB0DB3C" w:rsidR="00F26E17" w:rsidRDefault="00295C54" w:rsidP="00F26E17">
      <w:pPr>
        <w:pStyle w:val="Titre3"/>
      </w:pPr>
      <w:bookmarkStart w:id="12" w:name="_Toc522356790"/>
      <w:r>
        <w:t xml:space="preserve">II.2.1 </w:t>
      </w:r>
      <w:r w:rsidR="0045799E">
        <w:t>6LoW</w:t>
      </w:r>
      <w:r w:rsidR="00F26E17">
        <w:t xml:space="preserve">PAN &amp; </w:t>
      </w:r>
      <w:proofErr w:type="spellStart"/>
      <w:r w:rsidR="00F26E17">
        <w:t>Contiki</w:t>
      </w:r>
      <w:proofErr w:type="spellEnd"/>
      <w:r w:rsidR="00F26E17">
        <w:t xml:space="preserve"> OS</w:t>
      </w:r>
      <w:bookmarkEnd w:id="12"/>
    </w:p>
    <w:p w14:paraId="3C1E87A4" w14:textId="77777777" w:rsidR="00D4285D" w:rsidRDefault="00D4285D" w:rsidP="00D4285D"/>
    <w:p w14:paraId="6B69E734" w14:textId="7D7A287C" w:rsidR="00F26E17" w:rsidRDefault="00934247" w:rsidP="00F26E17">
      <w:r w:rsidRPr="00934247">
        <w:t>Le réseau 6LoWPAN</w:t>
      </w:r>
      <w:r w:rsidR="00DA5860" w:rsidRPr="00DA5860">
        <w:rPr>
          <w:vertAlign w:val="superscript"/>
        </w:rPr>
        <w:t>*</w:t>
      </w:r>
      <w:r w:rsidRPr="00934247">
        <w:t xml:space="preserve"> ou IPv6 </w:t>
      </w:r>
      <w:proofErr w:type="spellStart"/>
      <w:r w:rsidRPr="00934247">
        <w:t>LowPower</w:t>
      </w:r>
      <w:proofErr w:type="spellEnd"/>
      <w:r w:rsidRPr="00934247">
        <w:t xml:space="preserve"> Wireless </w:t>
      </w:r>
      <w:proofErr w:type="spellStart"/>
      <w:r w:rsidRPr="00934247">
        <w:t>Personal</w:t>
      </w:r>
      <w:proofErr w:type="spellEnd"/>
      <w:r w:rsidRPr="00934247">
        <w:t xml:space="preserve"> Area Network, est un type de réseau adapté pour l'embarqué de par les technologies qu'il apporte en terme de fonctionnalités</w:t>
      </w:r>
      <w:r w:rsidR="005C33BD">
        <w:t>,</w:t>
      </w:r>
      <w:r w:rsidRPr="00934247">
        <w:t xml:space="preserve"> mais aussi</w:t>
      </w:r>
      <w:r w:rsidR="00BE04C8">
        <w:t>,</w:t>
      </w:r>
      <w:r w:rsidRPr="00934247">
        <w:t xml:space="preserve"> comme son nom </w:t>
      </w:r>
      <w:r w:rsidRPr="00BE04C8">
        <w:t>l'indique</w:t>
      </w:r>
      <w:r w:rsidR="00BE04C8" w:rsidRPr="00BE04C8">
        <w:t>, pour ses propriétés basse consommation</w:t>
      </w:r>
      <w:r w:rsidRPr="00BE04C8">
        <w:t xml:space="preserve">. </w:t>
      </w:r>
      <w:r w:rsidRPr="00934247">
        <w:t>Son avan</w:t>
      </w:r>
      <w:r w:rsidR="00D4285D">
        <w:t>tage principal est sa capacité à</w:t>
      </w:r>
      <w:r w:rsidRPr="00934247">
        <w:t xml:space="preserve"> obtenir un réseau maillé</w:t>
      </w:r>
      <w:r w:rsidR="00BE04C8">
        <w:t xml:space="preserve"> entre les différents capteurs du réseaux</w:t>
      </w:r>
      <w:r w:rsidRPr="00934247">
        <w:t xml:space="preserve"> (</w:t>
      </w:r>
      <w:proofErr w:type="spellStart"/>
      <w:r w:rsidRPr="00934247">
        <w:t>mesh</w:t>
      </w:r>
      <w:proofErr w:type="spellEnd"/>
      <w:r w:rsidRPr="00934247">
        <w:t xml:space="preserve"> networking)</w:t>
      </w:r>
      <w:r w:rsidR="00610F22">
        <w:t>.</w:t>
      </w:r>
    </w:p>
    <w:p w14:paraId="0F74D269" w14:textId="77777777" w:rsidR="001306E8" w:rsidRDefault="001306E8" w:rsidP="00F26E17"/>
    <w:p w14:paraId="6213663C" w14:textId="55A6DD07" w:rsidR="00F26E17" w:rsidRDefault="001306E8" w:rsidP="007E0D8A">
      <w:r w:rsidRPr="001306E8">
        <w:t>Pour développer sur les Re-</w:t>
      </w:r>
      <w:proofErr w:type="spellStart"/>
      <w:r w:rsidRPr="001306E8">
        <w:t>motes</w:t>
      </w:r>
      <w:proofErr w:type="spellEnd"/>
      <w:r w:rsidRPr="001306E8">
        <w:t xml:space="preserve">, </w:t>
      </w:r>
      <w:proofErr w:type="spellStart"/>
      <w:r w:rsidRPr="001306E8">
        <w:t>Contiki</w:t>
      </w:r>
      <w:proofErr w:type="spellEnd"/>
      <w:r w:rsidRPr="001306E8">
        <w:t xml:space="preserve"> OS est adapté. C'est un système d'exploitation </w:t>
      </w:r>
      <w:r w:rsidR="006335F2">
        <w:t>utilisant le langage C</w:t>
      </w:r>
      <w:r w:rsidR="000B5933">
        <w:t xml:space="preserve"> et </w:t>
      </w:r>
      <w:r w:rsidRPr="001306E8">
        <w:t>qui fournit tous les éléments nécessaires pour le développement sans fil et basse consommation pour l'embarqué</w:t>
      </w:r>
      <w:r w:rsidR="000B5933">
        <w:t>. Il</w:t>
      </w:r>
      <w:r w:rsidRPr="001306E8">
        <w:t xml:space="preserve"> est compatible avec de nombreux types de matériels comme les </w:t>
      </w:r>
      <w:proofErr w:type="spellStart"/>
      <w:r w:rsidRPr="001306E8">
        <w:t>Zolertia</w:t>
      </w:r>
      <w:proofErr w:type="spellEnd"/>
      <w:r w:rsidRPr="001306E8">
        <w:t xml:space="preserve"> Re-</w:t>
      </w:r>
      <w:proofErr w:type="spellStart"/>
      <w:r w:rsidRPr="001306E8">
        <w:t>motes</w:t>
      </w:r>
      <w:proofErr w:type="spellEnd"/>
      <w:r w:rsidRPr="001306E8">
        <w:t xml:space="preserve">. Il fournit une pile réseau IP complète avec la prise en charge des standards comme IPv4 et IPv6 mais aussi des standards </w:t>
      </w:r>
      <w:r w:rsidR="00DA5860">
        <w:t>plus récents comme 6LoWPAN, RPL</w:t>
      </w:r>
      <w:r w:rsidR="00DA5860" w:rsidRPr="00DA5860">
        <w:rPr>
          <w:vertAlign w:val="superscript"/>
        </w:rPr>
        <w:t>*</w:t>
      </w:r>
      <w:r w:rsidR="00DA5860">
        <w:t xml:space="preserve"> ou encore </w:t>
      </w:r>
      <w:proofErr w:type="spellStart"/>
      <w:r w:rsidR="00DA5860">
        <w:t>CoAP</w:t>
      </w:r>
      <w:proofErr w:type="spellEnd"/>
      <w:r w:rsidR="00DA5860" w:rsidRPr="00DA5860">
        <w:rPr>
          <w:vertAlign w:val="superscript"/>
        </w:rPr>
        <w:t>*</w:t>
      </w:r>
      <w:r w:rsidR="00DA5860">
        <w:t>.</w:t>
      </w:r>
    </w:p>
    <w:p w14:paraId="6A39CD8D" w14:textId="77777777" w:rsidR="007E0D8A" w:rsidRDefault="007E0D8A" w:rsidP="007E0D8A"/>
    <w:p w14:paraId="1D460256" w14:textId="41D776F8" w:rsidR="00F26E17" w:rsidRDefault="00295C54" w:rsidP="00F26E17">
      <w:pPr>
        <w:pStyle w:val="Titre3"/>
      </w:pPr>
      <w:bookmarkStart w:id="13" w:name="_Toc522356791"/>
      <w:r>
        <w:t xml:space="preserve">II.2.2 </w:t>
      </w:r>
      <w:proofErr w:type="spellStart"/>
      <w:r w:rsidR="00F26E17">
        <w:t>Zolertia</w:t>
      </w:r>
      <w:proofErr w:type="spellEnd"/>
      <w:r w:rsidR="00F26E17">
        <w:t xml:space="preserve"> Re-</w:t>
      </w:r>
      <w:proofErr w:type="spellStart"/>
      <w:r w:rsidR="00F26E17">
        <w:t>motes</w:t>
      </w:r>
      <w:bookmarkEnd w:id="13"/>
      <w:proofErr w:type="spellEnd"/>
    </w:p>
    <w:p w14:paraId="21D45E5B" w14:textId="77777777" w:rsidR="00F26E17" w:rsidRPr="00E8265C" w:rsidRDefault="00F26E17" w:rsidP="00F26E17"/>
    <w:p w14:paraId="6A4C4409" w14:textId="47C86BF2" w:rsidR="00026811" w:rsidRDefault="009F60DC" w:rsidP="00B13A94">
      <w:pPr>
        <w:rPr>
          <w:rFonts w:cs="Arial"/>
          <w:szCs w:val="20"/>
        </w:rPr>
      </w:pPr>
      <w:r>
        <w:rPr>
          <w:rFonts w:cs="Arial"/>
          <w:szCs w:val="20"/>
        </w:rPr>
        <w:t>Pour mettre en place no</w:t>
      </w:r>
      <w:r w:rsidR="00610F22">
        <w:rPr>
          <w:rFonts w:cs="Arial"/>
          <w:szCs w:val="20"/>
        </w:rPr>
        <w:t>tre réseau de capteurs sans fil</w:t>
      </w:r>
      <w:r>
        <w:rPr>
          <w:rFonts w:cs="Arial"/>
          <w:szCs w:val="20"/>
        </w:rPr>
        <w:t xml:space="preserve">, nous avons utilisé des </w:t>
      </w:r>
      <w:proofErr w:type="spellStart"/>
      <w:r>
        <w:rPr>
          <w:rFonts w:cs="Arial"/>
          <w:szCs w:val="20"/>
        </w:rPr>
        <w:t>Zolertia’s</w:t>
      </w:r>
      <w:proofErr w:type="spellEnd"/>
      <w:r>
        <w:rPr>
          <w:rFonts w:cs="Arial"/>
          <w:szCs w:val="20"/>
        </w:rPr>
        <w:t xml:space="preserve"> Re-</w:t>
      </w:r>
      <w:proofErr w:type="spellStart"/>
      <w:r>
        <w:rPr>
          <w:rFonts w:cs="Arial"/>
          <w:szCs w:val="20"/>
        </w:rPr>
        <w:t>motes</w:t>
      </w:r>
      <w:proofErr w:type="spellEnd"/>
      <w:r w:rsidR="00026811">
        <w:rPr>
          <w:rFonts w:cs="Arial"/>
          <w:szCs w:val="20"/>
        </w:rPr>
        <w:t xml:space="preserve"> qui sont des boitiers sans fils qui sont compatible</w:t>
      </w:r>
      <w:r w:rsidR="00610F22">
        <w:rPr>
          <w:rFonts w:cs="Arial"/>
          <w:szCs w:val="20"/>
        </w:rPr>
        <w:t>s</w:t>
      </w:r>
      <w:r w:rsidR="00026811">
        <w:rPr>
          <w:rFonts w:cs="Arial"/>
          <w:szCs w:val="20"/>
        </w:rPr>
        <w:t xml:space="preserve"> avec </w:t>
      </w:r>
      <w:proofErr w:type="spellStart"/>
      <w:r w:rsidR="00026811">
        <w:rPr>
          <w:rFonts w:cs="Arial"/>
          <w:szCs w:val="20"/>
        </w:rPr>
        <w:t>Contiki</w:t>
      </w:r>
      <w:proofErr w:type="spellEnd"/>
      <w:r w:rsidR="00026811">
        <w:rPr>
          <w:rFonts w:cs="Arial"/>
          <w:szCs w:val="20"/>
        </w:rPr>
        <w:t xml:space="preserve"> OS. Ces boitiers possèdent une consommation énergétique très basse et peuvent durer des mois lorsqu’ils sont très peu </w:t>
      </w:r>
      <w:r w:rsidR="00610F22">
        <w:rPr>
          <w:rFonts w:cs="Arial"/>
          <w:szCs w:val="20"/>
        </w:rPr>
        <w:t>sollicités</w:t>
      </w:r>
      <w:r w:rsidR="00026811">
        <w:rPr>
          <w:rFonts w:cs="Arial"/>
          <w:szCs w:val="20"/>
        </w:rPr>
        <w:t xml:space="preserve"> et placés à intermittence en stase. Le choix d’utiliser ces Re-</w:t>
      </w:r>
      <w:proofErr w:type="spellStart"/>
      <w:r w:rsidR="00026811">
        <w:rPr>
          <w:rFonts w:cs="Arial"/>
          <w:szCs w:val="20"/>
        </w:rPr>
        <w:t>motes</w:t>
      </w:r>
      <w:proofErr w:type="spellEnd"/>
      <w:r w:rsidR="00026811">
        <w:rPr>
          <w:rFonts w:cs="Arial"/>
          <w:szCs w:val="20"/>
        </w:rPr>
        <w:t xml:space="preserve"> a été motivé par le choix d’avoir une portée radio assez importante pouvant utiliser les fréquences 868-915 MHz et ISM 2.4 GHz. </w:t>
      </w:r>
      <w:r w:rsidR="006A796D">
        <w:rPr>
          <w:rFonts w:cs="Arial"/>
          <w:szCs w:val="20"/>
        </w:rPr>
        <w:t>Les Re-</w:t>
      </w:r>
      <w:proofErr w:type="spellStart"/>
      <w:r w:rsidR="006A796D">
        <w:rPr>
          <w:rFonts w:cs="Arial"/>
          <w:szCs w:val="20"/>
        </w:rPr>
        <w:t>motes</w:t>
      </w:r>
      <w:proofErr w:type="spellEnd"/>
      <w:r w:rsidR="006A796D">
        <w:rPr>
          <w:rFonts w:cs="Arial"/>
          <w:szCs w:val="20"/>
        </w:rPr>
        <w:t xml:space="preserve"> contiennent des </w:t>
      </w:r>
      <w:r w:rsidR="00F5661F">
        <w:rPr>
          <w:rFonts w:cs="Arial"/>
          <w:szCs w:val="20"/>
        </w:rPr>
        <w:t>émetteurs-récepteurs</w:t>
      </w:r>
      <w:r w:rsidR="004B675E">
        <w:rPr>
          <w:rFonts w:cs="Arial"/>
          <w:szCs w:val="20"/>
        </w:rPr>
        <w:t xml:space="preserve"> radio</w:t>
      </w:r>
      <w:r w:rsidR="00F5661F">
        <w:rPr>
          <w:rFonts w:cs="Arial"/>
          <w:szCs w:val="20"/>
        </w:rPr>
        <w:t xml:space="preserve"> </w:t>
      </w:r>
      <w:r w:rsidR="006A796D">
        <w:rPr>
          <w:rFonts w:cs="Arial"/>
          <w:szCs w:val="20"/>
        </w:rPr>
        <w:t>avec une pile 6LoWPAN leur permettant un parfait fonctionnement sur ce type de réseau sans fil.</w:t>
      </w:r>
    </w:p>
    <w:p w14:paraId="2A48D784" w14:textId="4A664F7B" w:rsidR="006443E5" w:rsidRPr="00B13A94" w:rsidRDefault="006165CE" w:rsidP="00B13A94">
      <w:pPr>
        <w:rPr>
          <w:rFonts w:cs="Arial"/>
          <w:szCs w:val="20"/>
        </w:rPr>
      </w:pPr>
      <w:r>
        <w:rPr>
          <w:rFonts w:cs="Arial"/>
          <w:szCs w:val="20"/>
        </w:rPr>
        <w:t>Le boi</w:t>
      </w:r>
      <w:r w:rsidR="002F0032">
        <w:rPr>
          <w:rFonts w:cs="Arial"/>
          <w:szCs w:val="20"/>
        </w:rPr>
        <w:t xml:space="preserve">tier possède également des ports </w:t>
      </w:r>
      <w:r w:rsidR="00045644">
        <w:rPr>
          <w:rFonts w:cs="Arial"/>
          <w:szCs w:val="20"/>
        </w:rPr>
        <w:t>analogique</w:t>
      </w:r>
      <w:r w:rsidR="00D04D99">
        <w:rPr>
          <w:rFonts w:cs="Arial"/>
          <w:szCs w:val="20"/>
        </w:rPr>
        <w:t>s</w:t>
      </w:r>
      <w:r w:rsidR="002F0032">
        <w:rPr>
          <w:rFonts w:cs="Arial"/>
          <w:szCs w:val="20"/>
        </w:rPr>
        <w:t xml:space="preserve"> « </w:t>
      </w:r>
      <w:proofErr w:type="spellStart"/>
      <w:r w:rsidR="002F0032">
        <w:rPr>
          <w:rFonts w:cs="Arial"/>
          <w:szCs w:val="20"/>
        </w:rPr>
        <w:t>Analog</w:t>
      </w:r>
      <w:proofErr w:type="spellEnd"/>
      <w:r w:rsidR="005B308B">
        <w:rPr>
          <w:rFonts w:cs="Arial"/>
          <w:szCs w:val="20"/>
        </w:rPr>
        <w:t> »</w:t>
      </w:r>
      <w:r w:rsidR="002F0032">
        <w:rPr>
          <w:rFonts w:cs="Arial"/>
          <w:szCs w:val="20"/>
        </w:rPr>
        <w:t xml:space="preserve"> et numériques « Digital » </w:t>
      </w:r>
      <w:r>
        <w:rPr>
          <w:rFonts w:cs="Arial"/>
          <w:szCs w:val="20"/>
        </w:rPr>
        <w:t xml:space="preserve">qui lui permettent de brancher </w:t>
      </w:r>
      <w:r w:rsidR="000C4EFB">
        <w:rPr>
          <w:rFonts w:cs="Arial"/>
          <w:szCs w:val="20"/>
        </w:rPr>
        <w:t>un capteur</w:t>
      </w:r>
      <w:r>
        <w:rPr>
          <w:rFonts w:cs="Arial"/>
          <w:szCs w:val="20"/>
        </w:rPr>
        <w:t xml:space="preserve"> de toucher, </w:t>
      </w:r>
      <w:r w:rsidR="000C4EFB">
        <w:rPr>
          <w:rFonts w:cs="Arial"/>
          <w:szCs w:val="20"/>
        </w:rPr>
        <w:t xml:space="preserve">un </w:t>
      </w:r>
      <w:r>
        <w:rPr>
          <w:rFonts w:cs="Arial"/>
          <w:szCs w:val="20"/>
        </w:rPr>
        <w:t>baromètre par exemple.</w:t>
      </w:r>
    </w:p>
    <w:p w14:paraId="75C382EE" w14:textId="77777777" w:rsidR="00B13A94" w:rsidRPr="00105370" w:rsidRDefault="00B13A94" w:rsidP="00F26E17"/>
    <w:p w14:paraId="5E4B942C" w14:textId="01FBF0B3" w:rsidR="00F26E17" w:rsidRDefault="00295C54" w:rsidP="00F26E17">
      <w:pPr>
        <w:pStyle w:val="Titre3"/>
      </w:pPr>
      <w:bookmarkStart w:id="14" w:name="_Toc522356792"/>
      <w:r>
        <w:t xml:space="preserve">II.2.3 </w:t>
      </w:r>
      <w:r w:rsidR="00F26E17">
        <w:t xml:space="preserve">MQTT &amp; </w:t>
      </w:r>
      <w:proofErr w:type="spellStart"/>
      <w:r w:rsidR="00F26E17">
        <w:t>Ubidots</w:t>
      </w:r>
      <w:bookmarkEnd w:id="14"/>
      <w:proofErr w:type="spellEnd"/>
    </w:p>
    <w:p w14:paraId="148039F3" w14:textId="77777777" w:rsidR="00F26E17" w:rsidRPr="00E8265C" w:rsidRDefault="00F26E17" w:rsidP="00F26E17"/>
    <w:p w14:paraId="163BCA37" w14:textId="505C4240" w:rsidR="00F26E17" w:rsidRPr="00916890" w:rsidRDefault="00D04D99" w:rsidP="00F26E17">
      <w:r>
        <w:rPr>
          <w:rFonts w:cs="Arial"/>
          <w:szCs w:val="20"/>
        </w:rPr>
        <w:t xml:space="preserve">La solution </w:t>
      </w:r>
      <w:r w:rsidR="00F26E17" w:rsidRPr="008750EA">
        <w:rPr>
          <w:rFonts w:cs="Arial"/>
          <w:szCs w:val="20"/>
        </w:rPr>
        <w:t>MQTT</w:t>
      </w:r>
      <w:r w:rsidR="0042654C" w:rsidRPr="00B21320">
        <w:rPr>
          <w:rFonts w:cs="Arial"/>
          <w:szCs w:val="20"/>
          <w:vertAlign w:val="superscript"/>
        </w:rPr>
        <w:t>*</w:t>
      </w:r>
      <w:r w:rsidR="00F26E17" w:rsidRPr="008750EA">
        <w:rPr>
          <w:rFonts w:cs="Arial"/>
          <w:szCs w:val="20"/>
        </w:rPr>
        <w:t xml:space="preserve"> ou Message Queuing </w:t>
      </w:r>
      <w:proofErr w:type="spellStart"/>
      <w:r w:rsidR="00F26E17" w:rsidRPr="008750EA">
        <w:rPr>
          <w:rFonts w:cs="Arial"/>
          <w:szCs w:val="20"/>
        </w:rPr>
        <w:t>Telemetry</w:t>
      </w:r>
      <w:proofErr w:type="spellEnd"/>
      <w:r w:rsidR="00F26E17" w:rsidRPr="008750EA">
        <w:rPr>
          <w:rFonts w:cs="Arial"/>
          <w:szCs w:val="20"/>
        </w:rPr>
        <w:t xml:space="preserve"> Transport</w:t>
      </w:r>
      <w:r w:rsidR="00F26E17">
        <w:rPr>
          <w:rFonts w:cs="Arial"/>
          <w:szCs w:val="20"/>
        </w:rPr>
        <w:t xml:space="preserve"> est un protocole de transport très léger développé pour les capteurs et les appareils mobiles. Il a donc bien sa place dans l’IoT de par ses apports, en étant optimisé pour les réseaux non sûrs comme internet et les fortes latences en n’utilisant que très peu de la bande passante réseau.</w:t>
      </w:r>
    </w:p>
    <w:p w14:paraId="0EC95688" w14:textId="77777777" w:rsidR="00F26E17" w:rsidRDefault="00F26E17" w:rsidP="00F26E17">
      <w:pPr>
        <w:rPr>
          <w:rFonts w:cs="Arial"/>
          <w:szCs w:val="20"/>
        </w:rPr>
      </w:pPr>
    </w:p>
    <w:p w14:paraId="5D095BDF" w14:textId="314A9404" w:rsidR="00F26E17" w:rsidRPr="008750EA" w:rsidRDefault="00E875AF" w:rsidP="00F26E17">
      <w:pPr>
        <w:rPr>
          <w:rFonts w:cs="Arial"/>
          <w:szCs w:val="20"/>
        </w:rPr>
      </w:pPr>
      <w:r>
        <w:rPr>
          <w:rFonts w:cs="Arial"/>
          <w:szCs w:val="20"/>
        </w:rPr>
        <w:t>Le protocole</w:t>
      </w:r>
      <w:r w:rsidR="00A91C5B">
        <w:rPr>
          <w:rFonts w:cs="Arial"/>
          <w:szCs w:val="20"/>
        </w:rPr>
        <w:t xml:space="preserve"> </w:t>
      </w:r>
      <w:r w:rsidR="00DA545B">
        <w:rPr>
          <w:rFonts w:cs="Arial"/>
          <w:szCs w:val="20"/>
        </w:rPr>
        <w:t>MQTT se base sur 3 entités, m</w:t>
      </w:r>
      <w:r w:rsidR="00F26E17">
        <w:rPr>
          <w:rFonts w:cs="Arial"/>
          <w:szCs w:val="20"/>
        </w:rPr>
        <w:t xml:space="preserve">ais avant de bien définir ces entités, il faut comprendre la notion de </w:t>
      </w:r>
      <w:r w:rsidR="00DA545B">
        <w:rPr>
          <w:rFonts w:cs="Arial"/>
          <w:szCs w:val="20"/>
        </w:rPr>
        <w:t>« </w:t>
      </w:r>
      <w:r w:rsidR="00DA545B" w:rsidRPr="00DA545B">
        <w:rPr>
          <w:rFonts w:cs="Arial"/>
          <w:i/>
          <w:szCs w:val="20"/>
        </w:rPr>
        <w:t>topic</w:t>
      </w:r>
      <w:r w:rsidR="00DA545B">
        <w:rPr>
          <w:rFonts w:cs="Arial"/>
          <w:szCs w:val="20"/>
        </w:rPr>
        <w:t> »</w:t>
      </w:r>
      <w:r w:rsidR="00F26E17">
        <w:rPr>
          <w:rFonts w:cs="Arial"/>
          <w:szCs w:val="20"/>
        </w:rPr>
        <w:t>. Un topic dans MQTT est une chaine de caractère qui va déterminer la structure logique de l’ensemble de nos données. Ces topics sont très intéressant</w:t>
      </w:r>
      <w:r w:rsidR="008C6B28">
        <w:rPr>
          <w:rFonts w:cs="Arial"/>
          <w:szCs w:val="20"/>
        </w:rPr>
        <w:t>s,</w:t>
      </w:r>
      <w:r w:rsidR="00F26E17">
        <w:rPr>
          <w:rFonts w:cs="Arial"/>
          <w:szCs w:val="20"/>
        </w:rPr>
        <w:t xml:space="preserve"> car on peut y rattacher des variables et ainsi donner du sens à notre architecture. Par exemple, /home/jardin/météo est un topic qui pourra contenir des variables comme la température, la pression de l’air ou encore le niveau de pluie que l’on aura récupéré à partir de</w:t>
      </w:r>
      <w:r w:rsidR="00EC60EA">
        <w:rPr>
          <w:rFonts w:cs="Arial"/>
          <w:szCs w:val="20"/>
        </w:rPr>
        <w:t>s</w:t>
      </w:r>
      <w:r w:rsidR="00F26E17">
        <w:rPr>
          <w:rFonts w:cs="Arial"/>
          <w:szCs w:val="20"/>
        </w:rPr>
        <w:t xml:space="preserve"> capteurs. En plaçant de nombreux capteurs pour récupérer des variables</w:t>
      </w:r>
      <w:r w:rsidR="004D651A">
        <w:rPr>
          <w:rFonts w:cs="Arial"/>
          <w:szCs w:val="20"/>
        </w:rPr>
        <w:t>,</w:t>
      </w:r>
      <w:r w:rsidR="00F26E17">
        <w:rPr>
          <w:rFonts w:cs="Arial"/>
          <w:szCs w:val="20"/>
        </w:rPr>
        <w:t xml:space="preserve"> on peut définir un véritable arbre définissant no</w:t>
      </w:r>
      <w:r w:rsidR="00EC60EA">
        <w:rPr>
          <w:rFonts w:cs="Arial"/>
          <w:szCs w:val="20"/>
        </w:rPr>
        <w:t>tre réseau de capteurs sans fil</w:t>
      </w:r>
      <w:r w:rsidR="00F26E17">
        <w:rPr>
          <w:rFonts w:cs="Arial"/>
          <w:szCs w:val="20"/>
        </w:rPr>
        <w:t>. Cette notion explicitée, on peut présenter ces entités.</w:t>
      </w:r>
      <w:r w:rsidR="00F26E17" w:rsidRPr="008750EA">
        <w:rPr>
          <w:rFonts w:cs="Arial"/>
          <w:szCs w:val="20"/>
        </w:rPr>
        <w:t xml:space="preserve"> La première est le </w:t>
      </w:r>
      <w:r w:rsidR="00F26E17" w:rsidRPr="004D651A">
        <w:rPr>
          <w:rFonts w:cs="Arial"/>
          <w:i/>
          <w:szCs w:val="20"/>
        </w:rPr>
        <w:t>broker</w:t>
      </w:r>
      <w:r w:rsidR="00F26E17">
        <w:rPr>
          <w:rFonts w:cs="Arial"/>
          <w:szCs w:val="20"/>
        </w:rPr>
        <w:t>, qui s’apparente à un serveur,</w:t>
      </w:r>
      <w:r w:rsidR="00F26E17" w:rsidRPr="008750EA">
        <w:rPr>
          <w:rFonts w:cs="Arial"/>
          <w:szCs w:val="20"/>
        </w:rPr>
        <w:t xml:space="preserve"> qui va collecter et stocker toutes les informations et définir le comportement à adopter. Viens ensuite le client qui peut agir sous 2 formes. La première est le </w:t>
      </w:r>
      <w:proofErr w:type="spellStart"/>
      <w:r w:rsidR="00F26E17" w:rsidRPr="004D651A">
        <w:rPr>
          <w:rFonts w:cs="Arial"/>
          <w:i/>
          <w:szCs w:val="20"/>
        </w:rPr>
        <w:t>publisher</w:t>
      </w:r>
      <w:proofErr w:type="spellEnd"/>
      <w:r w:rsidR="00F26E17" w:rsidRPr="008750EA">
        <w:rPr>
          <w:rFonts w:cs="Arial"/>
          <w:szCs w:val="20"/>
        </w:rPr>
        <w:t xml:space="preserve"> qui va envoyer des me</w:t>
      </w:r>
      <w:r w:rsidR="00F26E17">
        <w:rPr>
          <w:rFonts w:cs="Arial"/>
          <w:szCs w:val="20"/>
        </w:rPr>
        <w:t>ssages au broker par le biais d’un</w:t>
      </w:r>
      <w:r w:rsidR="00255DCC">
        <w:rPr>
          <w:rFonts w:cs="Arial"/>
          <w:szCs w:val="20"/>
        </w:rPr>
        <w:t xml:space="preserve"> topic</w:t>
      </w:r>
      <w:r w:rsidR="00F26E17" w:rsidRPr="008750EA">
        <w:rPr>
          <w:rFonts w:cs="Arial"/>
          <w:szCs w:val="20"/>
        </w:rPr>
        <w:t xml:space="preserve">. L'autre est le </w:t>
      </w:r>
      <w:proofErr w:type="spellStart"/>
      <w:r w:rsidR="00F26E17" w:rsidRPr="004D651A">
        <w:rPr>
          <w:rFonts w:cs="Arial"/>
          <w:i/>
          <w:szCs w:val="20"/>
        </w:rPr>
        <w:t>subscriber</w:t>
      </w:r>
      <w:proofErr w:type="spellEnd"/>
      <w:r w:rsidR="00F26E17">
        <w:rPr>
          <w:rFonts w:cs="Arial"/>
          <w:szCs w:val="20"/>
        </w:rPr>
        <w:t>. Celui-ci va recevoir les modifications des valeurs au sein d’un topic auquel il aura souscrit au préalable.</w:t>
      </w:r>
    </w:p>
    <w:p w14:paraId="4B166A41" w14:textId="0C3F2FA4" w:rsidR="00F26E17" w:rsidRPr="008750EA" w:rsidRDefault="001B089C" w:rsidP="00F26E17">
      <w:pPr>
        <w:rPr>
          <w:rFonts w:cs="Arial"/>
          <w:szCs w:val="20"/>
        </w:rPr>
      </w:pPr>
      <w:r w:rsidRPr="001B089C">
        <w:rPr>
          <w:rFonts w:cs="Arial"/>
          <w:szCs w:val="20"/>
        </w:rPr>
        <w:t>Une fonctionnalité clé du protocole MQTT est la définition, pour les paquets envoyés, de qualité de service (QoS</w:t>
      </w:r>
      <w:r w:rsidR="0051412E" w:rsidRPr="0051412E">
        <w:rPr>
          <w:rFonts w:cs="Arial"/>
          <w:szCs w:val="20"/>
          <w:vertAlign w:val="superscript"/>
        </w:rPr>
        <w:t>*</w:t>
      </w:r>
      <w:r w:rsidRPr="001B089C">
        <w:rPr>
          <w:rFonts w:cs="Arial"/>
          <w:szCs w:val="20"/>
        </w:rPr>
        <w:t xml:space="preserve">). </w:t>
      </w:r>
      <w:r w:rsidR="00F26E17">
        <w:rPr>
          <w:rFonts w:cs="Arial"/>
          <w:szCs w:val="20"/>
        </w:rPr>
        <w:t>La</w:t>
      </w:r>
      <w:r w:rsidR="00F26E17" w:rsidRPr="008750EA">
        <w:rPr>
          <w:rFonts w:cs="Arial"/>
          <w:szCs w:val="20"/>
        </w:rPr>
        <w:t xml:space="preserve"> QoS possède 3 niveaux qui vont définir le comportement entre le client et le serveur sur l'envoi de données.</w:t>
      </w:r>
    </w:p>
    <w:p w14:paraId="35F71D33" w14:textId="77777777" w:rsidR="00F26E17" w:rsidRPr="008750EA" w:rsidRDefault="00F26E17" w:rsidP="00F26E17">
      <w:pPr>
        <w:rPr>
          <w:rFonts w:cs="Arial"/>
          <w:szCs w:val="20"/>
        </w:rPr>
      </w:pPr>
      <w:r w:rsidRPr="008750EA">
        <w:rPr>
          <w:rFonts w:cs="Arial"/>
          <w:szCs w:val="20"/>
        </w:rPr>
        <w:t xml:space="preserve">Ainsi le niveau 0, "At </w:t>
      </w:r>
      <w:proofErr w:type="spellStart"/>
      <w:r w:rsidRPr="008750EA">
        <w:rPr>
          <w:rFonts w:cs="Arial"/>
          <w:szCs w:val="20"/>
        </w:rPr>
        <w:t>most</w:t>
      </w:r>
      <w:proofErr w:type="spellEnd"/>
      <w:r w:rsidRPr="008750EA">
        <w:rPr>
          <w:rFonts w:cs="Arial"/>
          <w:szCs w:val="20"/>
        </w:rPr>
        <w:t xml:space="preserve"> one" défini un envoi standard des messages au broker sans se soucier de sa bonne réception.</w:t>
      </w:r>
    </w:p>
    <w:p w14:paraId="64280258" w14:textId="77777777" w:rsidR="00F26E17" w:rsidRPr="008750EA" w:rsidRDefault="00F26E17" w:rsidP="00F26E17">
      <w:pPr>
        <w:rPr>
          <w:rFonts w:cs="Arial"/>
          <w:szCs w:val="20"/>
        </w:rPr>
      </w:pPr>
      <w:r w:rsidRPr="008750EA">
        <w:rPr>
          <w:rFonts w:cs="Arial"/>
          <w:szCs w:val="20"/>
        </w:rPr>
        <w:lastRenderedPageBreak/>
        <w:t>Le niveau 1 "At least once", lui, assurer l'envoi et la réception de ce message avec un acquittement de la part du broker.</w:t>
      </w:r>
    </w:p>
    <w:p w14:paraId="6DEEDB7C" w14:textId="77777777" w:rsidR="00F26E17" w:rsidRPr="008750EA" w:rsidRDefault="00F26E17" w:rsidP="00F26E17">
      <w:pPr>
        <w:rPr>
          <w:rFonts w:cs="Arial"/>
          <w:szCs w:val="20"/>
        </w:rPr>
      </w:pPr>
      <w:r w:rsidRPr="008750EA">
        <w:rPr>
          <w:rFonts w:cs="Arial"/>
          <w:szCs w:val="20"/>
        </w:rPr>
        <w:t>Enfin le niveau 2 "</w:t>
      </w:r>
      <w:proofErr w:type="spellStart"/>
      <w:r w:rsidRPr="008750EA">
        <w:rPr>
          <w:rFonts w:cs="Arial"/>
          <w:szCs w:val="20"/>
        </w:rPr>
        <w:t>exactly</w:t>
      </w:r>
      <w:proofErr w:type="spellEnd"/>
      <w:r w:rsidRPr="008750EA">
        <w:rPr>
          <w:rFonts w:cs="Arial"/>
          <w:szCs w:val="20"/>
        </w:rPr>
        <w:t xml:space="preserve"> once" est utilisé pour l'envoi de messages dits critiques avec un acquittement du message ainsi qu'un doublement de l'échange de message.</w:t>
      </w:r>
    </w:p>
    <w:p w14:paraId="7F670500" w14:textId="77777777" w:rsidR="00F26E17" w:rsidRDefault="00F26E17" w:rsidP="00F26E17">
      <w:pPr>
        <w:rPr>
          <w:rFonts w:cs="Arial"/>
          <w:szCs w:val="20"/>
        </w:rPr>
      </w:pPr>
      <w:r w:rsidRPr="008750EA">
        <w:rPr>
          <w:rFonts w:cs="Arial"/>
          <w:szCs w:val="20"/>
        </w:rPr>
        <w:t>Il s'agit donc de donner de l'importance ou non pour nos messages afin qu'ils soient traités en fonction du besoin.</w:t>
      </w:r>
      <w:r>
        <w:rPr>
          <w:rFonts w:cs="Arial"/>
          <w:szCs w:val="20"/>
        </w:rPr>
        <w:t xml:space="preserve"> Plus particulièrement, de bien définir les ressources réseau pour assurer un bon fonctionnement des communications.</w:t>
      </w:r>
    </w:p>
    <w:p w14:paraId="2E37D301" w14:textId="77777777" w:rsidR="00F26E17" w:rsidRDefault="00F26E17" w:rsidP="00F26E17">
      <w:pPr>
        <w:rPr>
          <w:rFonts w:cs="Arial"/>
          <w:szCs w:val="20"/>
        </w:rPr>
      </w:pPr>
    </w:p>
    <w:p w14:paraId="785D3FE8" w14:textId="6BB6F234" w:rsidR="00BC59D5" w:rsidRDefault="00B74937" w:rsidP="000F1EB6">
      <w:pPr>
        <w:rPr>
          <w:rFonts w:cs="Arial"/>
          <w:szCs w:val="20"/>
        </w:rPr>
      </w:pPr>
      <w:r>
        <w:rPr>
          <w:rFonts w:cs="Arial"/>
          <w:szCs w:val="20"/>
        </w:rPr>
        <w:t>MQTT est</w:t>
      </w:r>
      <w:r w:rsidR="00F26E17">
        <w:rPr>
          <w:rFonts w:cs="Arial"/>
          <w:szCs w:val="20"/>
        </w:rPr>
        <w:t xml:space="preserve"> le protocole pour échanger des messages vers internet.</w:t>
      </w:r>
      <w:r>
        <w:rPr>
          <w:rFonts w:cs="Arial"/>
          <w:szCs w:val="20"/>
        </w:rPr>
        <w:t xml:space="preserve"> Pour bien gérer la communication vers et depuis internet en utilisa</w:t>
      </w:r>
      <w:r w:rsidR="0078200E">
        <w:rPr>
          <w:rFonts w:cs="Arial"/>
          <w:szCs w:val="20"/>
        </w:rPr>
        <w:t>nt MQTT, la plateforme Cloud IoT</w:t>
      </w:r>
      <w:r>
        <w:rPr>
          <w:rFonts w:cs="Arial"/>
          <w:szCs w:val="20"/>
        </w:rPr>
        <w:t xml:space="preserve"> </w:t>
      </w:r>
      <w:proofErr w:type="spellStart"/>
      <w:r>
        <w:rPr>
          <w:rFonts w:cs="Arial"/>
          <w:szCs w:val="20"/>
        </w:rPr>
        <w:t>Ubidots</w:t>
      </w:r>
      <w:proofErr w:type="spellEnd"/>
      <w:r>
        <w:rPr>
          <w:rFonts w:cs="Arial"/>
          <w:szCs w:val="20"/>
        </w:rPr>
        <w:t xml:space="preserve"> a été choisie afin de gérer et afficher les messages qui y seront envoyés.</w:t>
      </w:r>
    </w:p>
    <w:p w14:paraId="6A962573" w14:textId="3A94A557" w:rsidR="00BC59D5" w:rsidRDefault="00BC59D5" w:rsidP="000F1EB6">
      <w:pPr>
        <w:rPr>
          <w:rFonts w:cs="Arial"/>
          <w:szCs w:val="20"/>
        </w:rPr>
      </w:pPr>
      <w:proofErr w:type="spellStart"/>
      <w:r>
        <w:rPr>
          <w:rFonts w:cs="Arial"/>
          <w:szCs w:val="20"/>
        </w:rPr>
        <w:t>Ubidots</w:t>
      </w:r>
      <w:proofErr w:type="spellEnd"/>
      <w:r w:rsidR="008F0481">
        <w:rPr>
          <w:rFonts w:cs="Arial"/>
          <w:szCs w:val="20"/>
        </w:rPr>
        <w:t xml:space="preserve"> est l’outil qui a été choisi </w:t>
      </w:r>
      <w:r w:rsidR="00B74937">
        <w:rPr>
          <w:rFonts w:cs="Arial"/>
          <w:szCs w:val="20"/>
        </w:rPr>
        <w:t xml:space="preserve">et </w:t>
      </w:r>
      <w:r w:rsidR="008F0481">
        <w:rPr>
          <w:rFonts w:cs="Arial"/>
          <w:szCs w:val="20"/>
        </w:rPr>
        <w:t>qui va être notre MQTT Broker. Il sera notre serveur où toutes nos données sur les états des feux passeront et</w:t>
      </w:r>
      <w:r w:rsidR="00B74937">
        <w:rPr>
          <w:rFonts w:cs="Arial"/>
          <w:szCs w:val="20"/>
        </w:rPr>
        <w:t xml:space="preserve"> qui nous permettra d’avoir des </w:t>
      </w:r>
      <w:r w:rsidR="008F0481">
        <w:rPr>
          <w:rFonts w:cs="Arial"/>
          <w:szCs w:val="20"/>
        </w:rPr>
        <w:t>information</w:t>
      </w:r>
      <w:r w:rsidR="00B74937">
        <w:rPr>
          <w:rFonts w:cs="Arial"/>
          <w:szCs w:val="20"/>
        </w:rPr>
        <w:t>s sur notre</w:t>
      </w:r>
      <w:r w:rsidR="008F0481">
        <w:rPr>
          <w:rFonts w:cs="Arial"/>
          <w:szCs w:val="20"/>
        </w:rPr>
        <w:t xml:space="preserve"> système.</w:t>
      </w:r>
    </w:p>
    <w:p w14:paraId="22547242" w14:textId="3695A8B6" w:rsidR="000F1EB6" w:rsidRDefault="00F26E17" w:rsidP="000F1EB6">
      <w:pPr>
        <w:rPr>
          <w:rFonts w:cs="Arial"/>
          <w:szCs w:val="20"/>
        </w:rPr>
      </w:pPr>
      <w:proofErr w:type="spellStart"/>
      <w:r>
        <w:rPr>
          <w:rFonts w:cs="Arial"/>
          <w:szCs w:val="20"/>
        </w:rPr>
        <w:t>Ubidots</w:t>
      </w:r>
      <w:proofErr w:type="spellEnd"/>
      <w:r>
        <w:rPr>
          <w:rFonts w:cs="Arial"/>
          <w:szCs w:val="20"/>
        </w:rPr>
        <w:t xml:space="preserve"> prend en charge MQTT avec l’intégration de tous les niveaux de qualité de service</w:t>
      </w:r>
      <w:r w:rsidR="00B27612">
        <w:rPr>
          <w:rFonts w:cs="Arial"/>
          <w:szCs w:val="20"/>
        </w:rPr>
        <w:t xml:space="preserve"> et c’est pour cela et sa simplicité de prise en main qu’il a été choisi</w:t>
      </w:r>
      <w:r>
        <w:rPr>
          <w:rFonts w:cs="Arial"/>
          <w:szCs w:val="20"/>
        </w:rPr>
        <w:t>. Son tableau de bord permet d’afficher en temps réel les états des différents feux, de la batterie des boitiers, leur temps</w:t>
      </w:r>
      <w:r w:rsidR="0081444C">
        <w:rPr>
          <w:rFonts w:cs="Arial"/>
          <w:szCs w:val="20"/>
        </w:rPr>
        <w:t xml:space="preserve"> de fonctionnement (uptime) comme on </w:t>
      </w:r>
      <w:r w:rsidR="00904FFF">
        <w:rPr>
          <w:rFonts w:cs="Arial"/>
          <w:szCs w:val="20"/>
        </w:rPr>
        <w:t>peut le</w:t>
      </w:r>
      <w:r w:rsidR="00B3571C">
        <w:rPr>
          <w:rFonts w:cs="Arial"/>
          <w:szCs w:val="20"/>
        </w:rPr>
        <w:t xml:space="preserve"> voir sur la Figure 1</w:t>
      </w:r>
      <w:r w:rsidR="0081444C">
        <w:rPr>
          <w:rFonts w:cs="Arial"/>
          <w:szCs w:val="20"/>
        </w:rPr>
        <w:t>.</w:t>
      </w:r>
    </w:p>
    <w:p w14:paraId="2CE0C5AE" w14:textId="460C8086" w:rsidR="0081444C" w:rsidRDefault="0081444C" w:rsidP="000F1EB6">
      <w:pPr>
        <w:rPr>
          <w:rFonts w:cs="Arial"/>
          <w:szCs w:val="20"/>
        </w:rPr>
      </w:pPr>
    </w:p>
    <w:p w14:paraId="56B13F96" w14:textId="77777777" w:rsidR="009C44E0" w:rsidRDefault="009C44E0" w:rsidP="009C44E0">
      <w:pPr>
        <w:keepNext/>
        <w:jc w:val="center"/>
      </w:pPr>
      <w:r>
        <w:rPr>
          <w:rFonts w:cs="Arial"/>
          <w:noProof/>
          <w:szCs w:val="20"/>
          <w:lang w:eastAsia="fr-FR"/>
        </w:rPr>
        <w:drawing>
          <wp:inline distT="0" distB="0" distL="0" distR="0" wp14:anchorId="2AD9B001" wp14:editId="645AC757">
            <wp:extent cx="5746750" cy="2933700"/>
            <wp:effectExtent l="0" t="0" r="0" b="12700"/>
            <wp:docPr id="4" name="Image 4" descr="../../../Documents/Stage4A/res/dashboardUbid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Stage4A/res/dashboardUbidot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6750" cy="2933700"/>
                    </a:xfrm>
                    <a:prstGeom prst="rect">
                      <a:avLst/>
                    </a:prstGeom>
                    <a:noFill/>
                    <a:ln>
                      <a:noFill/>
                    </a:ln>
                  </pic:spPr>
                </pic:pic>
              </a:graphicData>
            </a:graphic>
          </wp:inline>
        </w:drawing>
      </w:r>
    </w:p>
    <w:p w14:paraId="08323014" w14:textId="39BA496B" w:rsidR="009C44E0" w:rsidRDefault="009C44E0" w:rsidP="009C44E0">
      <w:pPr>
        <w:pStyle w:val="Lgende"/>
        <w:jc w:val="center"/>
        <w:rPr>
          <w:rFonts w:cs="Arial"/>
          <w:szCs w:val="20"/>
        </w:rPr>
      </w:pPr>
      <w:bookmarkStart w:id="15" w:name="_Toc522315851"/>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1</w:t>
      </w:r>
      <w:r w:rsidR="00633E60">
        <w:rPr>
          <w:noProof/>
        </w:rPr>
        <w:fldChar w:fldCharType="end"/>
      </w:r>
      <w:r>
        <w:t xml:space="preserve"> Tableau de bord de notre solution montrant l'état de nos feux et leur niveau de batterie</w:t>
      </w:r>
      <w:bookmarkEnd w:id="15"/>
    </w:p>
    <w:p w14:paraId="03AD1EB4" w14:textId="237F818F" w:rsidR="0081444C" w:rsidRDefault="0081444C" w:rsidP="000F1EB6">
      <w:pPr>
        <w:rPr>
          <w:rFonts w:cs="Arial"/>
          <w:szCs w:val="20"/>
        </w:rPr>
      </w:pPr>
    </w:p>
    <w:p w14:paraId="6D9A1E31" w14:textId="77777777" w:rsidR="0081444C" w:rsidRDefault="0081444C" w:rsidP="000F1EB6">
      <w:pPr>
        <w:rPr>
          <w:rFonts w:cs="Arial"/>
          <w:szCs w:val="20"/>
        </w:rPr>
      </w:pPr>
    </w:p>
    <w:p w14:paraId="0E76E09F" w14:textId="2712832D" w:rsidR="00AA6DB9" w:rsidRPr="001B4C00" w:rsidRDefault="00B74937" w:rsidP="000F1EB6">
      <w:pPr>
        <w:rPr>
          <w:rFonts w:cs="Arial"/>
          <w:szCs w:val="20"/>
        </w:rPr>
      </w:pPr>
      <w:r>
        <w:rPr>
          <w:rFonts w:cs="Arial"/>
          <w:szCs w:val="20"/>
        </w:rPr>
        <w:t xml:space="preserve">Une fonctionnalité bienvenue que possède </w:t>
      </w:r>
      <w:proofErr w:type="spellStart"/>
      <w:r>
        <w:rPr>
          <w:rFonts w:cs="Arial"/>
          <w:szCs w:val="20"/>
        </w:rPr>
        <w:t>Ubidots</w:t>
      </w:r>
      <w:proofErr w:type="spellEnd"/>
      <w:r>
        <w:rPr>
          <w:rFonts w:cs="Arial"/>
          <w:szCs w:val="20"/>
        </w:rPr>
        <w:t xml:space="preserve"> est la possibilité de mettre en place des déclencheurs (</w:t>
      </w:r>
      <w:r w:rsidRPr="00372434">
        <w:rPr>
          <w:rFonts w:cs="Arial"/>
          <w:i/>
          <w:szCs w:val="20"/>
        </w:rPr>
        <w:t>triggers</w:t>
      </w:r>
      <w:r>
        <w:rPr>
          <w:rFonts w:cs="Arial"/>
          <w:szCs w:val="20"/>
        </w:rPr>
        <w:t>) qui se traduit par l’envoi de variables de contrôle vers les éléments du système d’information. Ainsi</w:t>
      </w:r>
      <w:r w:rsidR="003F45AE">
        <w:rPr>
          <w:rFonts w:cs="Arial"/>
          <w:szCs w:val="20"/>
        </w:rPr>
        <w:t>,</w:t>
      </w:r>
      <w:r>
        <w:rPr>
          <w:rFonts w:cs="Arial"/>
          <w:szCs w:val="20"/>
        </w:rPr>
        <w:t xml:space="preserve"> il est possible de lancer des actions depuis la plateforme cloud qui auront une incidence sur les boitiers. On peut également ajouter à cela, les événements qu’il est possible de mettre en place sur </w:t>
      </w:r>
      <w:proofErr w:type="spellStart"/>
      <w:r>
        <w:rPr>
          <w:rFonts w:cs="Arial"/>
          <w:szCs w:val="20"/>
        </w:rPr>
        <w:t>Ubidots</w:t>
      </w:r>
      <w:proofErr w:type="spellEnd"/>
      <w:r>
        <w:rPr>
          <w:rFonts w:cs="Arial"/>
          <w:szCs w:val="20"/>
        </w:rPr>
        <w:t xml:space="preserve"> où certaines actions tels que la modification d’un autre topic ou l’</w:t>
      </w:r>
      <w:r w:rsidR="0051412E">
        <w:rPr>
          <w:rFonts w:cs="Arial"/>
          <w:szCs w:val="20"/>
        </w:rPr>
        <w:t>envoi de message par mail ou SMS</w:t>
      </w:r>
      <w:r w:rsidR="0051412E" w:rsidRPr="0051412E">
        <w:rPr>
          <w:rFonts w:cs="Arial"/>
          <w:szCs w:val="20"/>
          <w:vertAlign w:val="superscript"/>
        </w:rPr>
        <w:t>*</w:t>
      </w:r>
      <w:r>
        <w:rPr>
          <w:rFonts w:cs="Arial"/>
          <w:szCs w:val="20"/>
        </w:rPr>
        <w:t xml:space="preserve"> est possible si la valeur d’une variable atteint un certain seuil. C’est un très bon outil pour être prévenu de valeurs critiques par exemple. </w:t>
      </w:r>
    </w:p>
    <w:p w14:paraId="42B59DC2" w14:textId="77777777" w:rsidR="00AE28CD" w:rsidRDefault="00AE28CD" w:rsidP="008409D8">
      <w:pPr>
        <w:rPr>
          <w:rFonts w:cs="Arial"/>
          <w:szCs w:val="20"/>
        </w:rPr>
      </w:pPr>
    </w:p>
    <w:p w14:paraId="485C9C38" w14:textId="06E268B7" w:rsidR="00335D94" w:rsidRDefault="00440CC6" w:rsidP="00335D94">
      <w:pPr>
        <w:pStyle w:val="Titre2"/>
      </w:pPr>
      <w:bookmarkStart w:id="16" w:name="_Toc522356793"/>
      <w:r>
        <w:t>II.3</w:t>
      </w:r>
      <w:r w:rsidR="00335D94">
        <w:t xml:space="preserve"> Objectif réel</w:t>
      </w:r>
      <w:bookmarkEnd w:id="16"/>
    </w:p>
    <w:p w14:paraId="23E1F26D" w14:textId="77777777" w:rsidR="00335D94" w:rsidRPr="00E8265C" w:rsidRDefault="00335D94" w:rsidP="00335D94"/>
    <w:p w14:paraId="1CFA13EE" w14:textId="3AC65DC1" w:rsidR="00F86BD4" w:rsidRDefault="00372434" w:rsidP="00B2662B">
      <w:pPr>
        <w:rPr>
          <w:szCs w:val="20"/>
        </w:rPr>
      </w:pPr>
      <w:r>
        <w:rPr>
          <w:szCs w:val="20"/>
        </w:rPr>
        <w:t>Durant le</w:t>
      </w:r>
      <w:r w:rsidR="00F86BD4">
        <w:rPr>
          <w:szCs w:val="20"/>
        </w:rPr>
        <w:t xml:space="preserve"> Projet de Fin d’Etu</w:t>
      </w:r>
      <w:r w:rsidR="0016227A">
        <w:rPr>
          <w:szCs w:val="20"/>
        </w:rPr>
        <w:t>de (PFE), les étudiants</w:t>
      </w:r>
      <w:r w:rsidR="00F86BD4">
        <w:rPr>
          <w:szCs w:val="20"/>
        </w:rPr>
        <w:t xml:space="preserve"> ont réussi à mettre en place une communication où il était possible d’envoyer un paquet à partir d’un boitier IoT de no</w:t>
      </w:r>
      <w:r w:rsidR="0016227A">
        <w:rPr>
          <w:szCs w:val="20"/>
        </w:rPr>
        <w:t>tre réseau de capteurs sans fil vers la plateforme C</w:t>
      </w:r>
      <w:r w:rsidR="00F86BD4">
        <w:rPr>
          <w:szCs w:val="20"/>
        </w:rPr>
        <w:t>loud en passant par un middleware</w:t>
      </w:r>
      <w:r w:rsidR="0051412E" w:rsidRPr="0051412E">
        <w:rPr>
          <w:szCs w:val="20"/>
          <w:vertAlign w:val="superscript"/>
        </w:rPr>
        <w:t>*</w:t>
      </w:r>
      <w:r w:rsidR="00F86BD4">
        <w:rPr>
          <w:szCs w:val="20"/>
        </w:rPr>
        <w:t>. Cependant</w:t>
      </w:r>
      <w:r w:rsidR="00A34088">
        <w:rPr>
          <w:szCs w:val="20"/>
        </w:rPr>
        <w:t>,</w:t>
      </w:r>
      <w:r w:rsidR="00F86BD4">
        <w:rPr>
          <w:szCs w:val="20"/>
        </w:rPr>
        <w:t xml:space="preserve"> ils n’ont pas réussi à établir la communication complète au niveau du retour d’information avec la récupération des messages envoyés de la plateforme </w:t>
      </w:r>
      <w:r w:rsidR="00A34088">
        <w:rPr>
          <w:szCs w:val="20"/>
        </w:rPr>
        <w:t>Cloud</w:t>
      </w:r>
      <w:r w:rsidR="00F86BD4">
        <w:rPr>
          <w:szCs w:val="20"/>
        </w:rPr>
        <w:t xml:space="preserve"> vers les différents capteurs de no</w:t>
      </w:r>
      <w:r w:rsidR="00A34088">
        <w:rPr>
          <w:szCs w:val="20"/>
        </w:rPr>
        <w:t>tre réseau de capteurs sans fil</w:t>
      </w:r>
      <w:r w:rsidR="00F86BD4">
        <w:rPr>
          <w:szCs w:val="20"/>
        </w:rPr>
        <w:t xml:space="preserve">. Ma première tâche fut donc de résoudre ce problème afin de pouvoir </w:t>
      </w:r>
      <w:r w:rsidR="00095824" w:rsidRPr="00095824">
        <w:rPr>
          <w:szCs w:val="20"/>
        </w:rPr>
        <w:t>me consacrer</w:t>
      </w:r>
      <w:r w:rsidR="00F86BD4" w:rsidRPr="00095824">
        <w:rPr>
          <w:szCs w:val="20"/>
        </w:rPr>
        <w:t xml:space="preserve"> </w:t>
      </w:r>
      <w:r w:rsidR="00F86BD4">
        <w:rPr>
          <w:szCs w:val="20"/>
        </w:rPr>
        <w:t>complètement à l’objectif de ce projet.</w:t>
      </w:r>
    </w:p>
    <w:p w14:paraId="04E5A395" w14:textId="77777777" w:rsidR="00B2662B" w:rsidRDefault="00B2662B" w:rsidP="00335D94">
      <w:pPr>
        <w:rPr>
          <w:szCs w:val="20"/>
        </w:rPr>
      </w:pPr>
    </w:p>
    <w:p w14:paraId="5029DAB8" w14:textId="440339B3" w:rsidR="00BC7917" w:rsidRDefault="003D39E4" w:rsidP="00B2662B">
      <w:pPr>
        <w:rPr>
          <w:szCs w:val="20"/>
        </w:rPr>
      </w:pPr>
      <w:r>
        <w:rPr>
          <w:szCs w:val="20"/>
        </w:rPr>
        <w:t>L’objectif de ce projet est d’établir cette communication et montrer qu’un prototypage de ce projet avec les technologies choisies est possible.</w:t>
      </w:r>
    </w:p>
    <w:p w14:paraId="345F063A" w14:textId="078CDCA8" w:rsidR="00335D94" w:rsidRDefault="003D39E4" w:rsidP="00335D94">
      <w:pPr>
        <w:rPr>
          <w:szCs w:val="20"/>
        </w:rPr>
      </w:pPr>
      <w:r>
        <w:rPr>
          <w:szCs w:val="20"/>
        </w:rPr>
        <w:t>A partir de cela</w:t>
      </w:r>
      <w:r w:rsidR="00FA6E66">
        <w:rPr>
          <w:szCs w:val="20"/>
        </w:rPr>
        <w:t>,</w:t>
      </w:r>
      <w:r>
        <w:rPr>
          <w:szCs w:val="20"/>
        </w:rPr>
        <w:t xml:space="preserve"> il s’agit de montrer que ces technologies que l’on va voir dans une prochaine partie comme MQTT et l’utilisation de la qualité de service</w:t>
      </w:r>
      <w:r w:rsidR="00514E72">
        <w:rPr>
          <w:szCs w:val="20"/>
        </w:rPr>
        <w:t xml:space="preserve"> (QoS)</w:t>
      </w:r>
      <w:r>
        <w:rPr>
          <w:szCs w:val="20"/>
        </w:rPr>
        <w:t xml:space="preserve"> ont une réelle utilité et sont un apport non négligeable par rapport aux solutions existantes et pour le domaine de la recherche.</w:t>
      </w:r>
    </w:p>
    <w:p w14:paraId="4B25B526" w14:textId="77777777" w:rsidR="008409D8" w:rsidRPr="008409D8" w:rsidRDefault="008409D8" w:rsidP="008409D8"/>
    <w:p w14:paraId="1573110E" w14:textId="16DB91CC" w:rsidR="00A37490" w:rsidRDefault="00440CC6" w:rsidP="008409D8">
      <w:pPr>
        <w:pStyle w:val="Titre2"/>
      </w:pPr>
      <w:bookmarkStart w:id="17" w:name="_Toc522356794"/>
      <w:r>
        <w:t>II.4</w:t>
      </w:r>
      <w:r w:rsidR="00A37490">
        <w:t xml:space="preserve"> Réflexion sur le modèle </w:t>
      </w:r>
      <w:r w:rsidR="00D96F5B">
        <w:t>et organisation des tâches</w:t>
      </w:r>
      <w:bookmarkEnd w:id="17"/>
    </w:p>
    <w:p w14:paraId="50CFB869" w14:textId="77777777" w:rsidR="007D18F8" w:rsidRDefault="007D18F8" w:rsidP="007D18F8"/>
    <w:p w14:paraId="416803F0" w14:textId="1D16E01D" w:rsidR="007D18F8" w:rsidRDefault="007D18F8" w:rsidP="007D18F8">
      <w:pPr>
        <w:rPr>
          <w:rFonts w:cs="Arial"/>
          <w:szCs w:val="20"/>
        </w:rPr>
      </w:pPr>
      <w:r w:rsidRPr="00AB3FA7">
        <w:rPr>
          <w:rFonts w:cs="Arial"/>
          <w:szCs w:val="20"/>
        </w:rPr>
        <w:t>Dans un premier temps, ne connaissant pas la technologie et peu les protocoles et l’embarqué, il a fallu faire une mise à niveau. Il convient quand même de dire que certains aspects du projet ont pu être retrouvé</w:t>
      </w:r>
      <w:r>
        <w:rPr>
          <w:rFonts w:cs="Arial"/>
          <w:szCs w:val="20"/>
        </w:rPr>
        <w:t>s</w:t>
      </w:r>
      <w:r w:rsidRPr="00AB3FA7">
        <w:rPr>
          <w:rFonts w:cs="Arial"/>
          <w:szCs w:val="20"/>
        </w:rPr>
        <w:t xml:space="preserve"> dans certains enseignements que l’on a pu avoir en o</w:t>
      </w:r>
      <w:r w:rsidR="00FA6E66">
        <w:rPr>
          <w:rFonts w:cs="Arial"/>
          <w:szCs w:val="20"/>
        </w:rPr>
        <w:t xml:space="preserve">ption Mobilité en 4A. Cependant, </w:t>
      </w:r>
      <w:r w:rsidRPr="00AB3FA7">
        <w:rPr>
          <w:rFonts w:cs="Arial"/>
          <w:szCs w:val="20"/>
        </w:rPr>
        <w:t>ces connaissances étaient plus théoriques que pratiques et il a fallu aller bien plus dans le détail. Ainsi</w:t>
      </w:r>
      <w:r w:rsidR="00565524">
        <w:rPr>
          <w:rFonts w:cs="Arial"/>
          <w:szCs w:val="20"/>
        </w:rPr>
        <w:t>,</w:t>
      </w:r>
      <w:r w:rsidRPr="00AB3FA7">
        <w:rPr>
          <w:rFonts w:cs="Arial"/>
          <w:szCs w:val="20"/>
        </w:rPr>
        <w:t xml:space="preserve"> la première semaine a été consacrée à la lecture de documentation sur l’IoT</w:t>
      </w:r>
      <w:r>
        <w:rPr>
          <w:rFonts w:cs="Arial"/>
          <w:szCs w:val="20"/>
        </w:rPr>
        <w:t>,</w:t>
      </w:r>
      <w:r w:rsidRPr="00AB3FA7">
        <w:rPr>
          <w:rFonts w:cs="Arial"/>
          <w:szCs w:val="20"/>
        </w:rPr>
        <w:t xml:space="preserve"> les protocoles et réseaux utilisés et enfin le code source utilisé jusqu'à présent sur le projet. Il a été l’occasion de tester différents codes et tutoriels pour comprendre comment fonctionne la plateforme.</w:t>
      </w:r>
    </w:p>
    <w:p w14:paraId="4DB40C38" w14:textId="5B8AFFD9" w:rsidR="00CD4502" w:rsidRDefault="007D18F8" w:rsidP="00CD4502">
      <w:pPr>
        <w:rPr>
          <w:rFonts w:cs="Arial"/>
          <w:szCs w:val="20"/>
        </w:rPr>
      </w:pPr>
      <w:r>
        <w:rPr>
          <w:rFonts w:cs="Arial"/>
          <w:szCs w:val="20"/>
        </w:rPr>
        <w:t>L’objectif étant d’acquérir les compétences nécessaires le plus rapidement possible pour pouvoir commencer ce projet. Une fois cela fait, le b</w:t>
      </w:r>
      <w:r w:rsidR="00A528B8">
        <w:rPr>
          <w:rFonts w:cs="Arial"/>
          <w:szCs w:val="20"/>
        </w:rPr>
        <w:t xml:space="preserve">ut a été </w:t>
      </w:r>
      <w:r>
        <w:rPr>
          <w:rFonts w:cs="Arial"/>
          <w:szCs w:val="20"/>
        </w:rPr>
        <w:t>de se lancer dans le projet mais avant tout de comp</w:t>
      </w:r>
      <w:r w:rsidR="00A528B8">
        <w:rPr>
          <w:rFonts w:cs="Arial"/>
          <w:szCs w:val="20"/>
        </w:rPr>
        <w:t>rendre pourquoi ce projet a</w:t>
      </w:r>
      <w:r>
        <w:rPr>
          <w:rFonts w:cs="Arial"/>
          <w:szCs w:val="20"/>
        </w:rPr>
        <w:t xml:space="preserve"> été développé. </w:t>
      </w:r>
    </w:p>
    <w:p w14:paraId="4053E391" w14:textId="77777777" w:rsidR="00AE3364" w:rsidRDefault="00AE3364" w:rsidP="00CD4502">
      <w:pPr>
        <w:rPr>
          <w:rFonts w:cs="Arial"/>
          <w:szCs w:val="20"/>
        </w:rPr>
      </w:pPr>
    </w:p>
    <w:p w14:paraId="6D4E0957" w14:textId="0A61EFB3" w:rsidR="00AE3364" w:rsidRPr="00F2444E" w:rsidRDefault="00AE3364" w:rsidP="00CD4502">
      <w:pPr>
        <w:rPr>
          <w:rFonts w:cs="Arial"/>
          <w:szCs w:val="20"/>
        </w:rPr>
      </w:pPr>
      <w:r w:rsidRPr="00AB3FA7">
        <w:rPr>
          <w:rFonts w:cs="Arial"/>
          <w:szCs w:val="20"/>
        </w:rPr>
        <w:t>J’ai ensuite commencé par fair</w:t>
      </w:r>
      <w:r w:rsidR="00B71D3F">
        <w:rPr>
          <w:rFonts w:cs="Arial"/>
          <w:szCs w:val="20"/>
        </w:rPr>
        <w:t>e de nombreuses recherches sur I</w:t>
      </w:r>
      <w:r w:rsidRPr="00AB3FA7">
        <w:rPr>
          <w:rFonts w:cs="Arial"/>
          <w:szCs w:val="20"/>
        </w:rPr>
        <w:t xml:space="preserve">nternet </w:t>
      </w:r>
      <w:r w:rsidR="00565524">
        <w:rPr>
          <w:rFonts w:cs="Arial"/>
          <w:szCs w:val="20"/>
        </w:rPr>
        <w:t xml:space="preserve">autour de la communauté </w:t>
      </w:r>
      <w:proofErr w:type="spellStart"/>
      <w:r w:rsidR="00565524">
        <w:rPr>
          <w:rFonts w:cs="Arial"/>
          <w:szCs w:val="20"/>
        </w:rPr>
        <w:t>Contiki</w:t>
      </w:r>
      <w:proofErr w:type="spellEnd"/>
      <w:r w:rsidR="00565524">
        <w:rPr>
          <w:rFonts w:cs="Arial"/>
          <w:szCs w:val="20"/>
        </w:rPr>
        <w:t xml:space="preserve"> Os </w:t>
      </w:r>
      <w:r w:rsidRPr="00AB3FA7">
        <w:rPr>
          <w:rFonts w:cs="Arial"/>
          <w:szCs w:val="20"/>
        </w:rPr>
        <w:t>afin de voir comment réaliser la première mission de mon stage, c’est à dire transposer le fonctionnement du serveur MQTT du script python sur la machine hôte dans le border-router. Le border router est l’appareil (Re-</w:t>
      </w:r>
      <w:proofErr w:type="spellStart"/>
      <w:r w:rsidRPr="00AB3FA7">
        <w:rPr>
          <w:rFonts w:cs="Arial"/>
          <w:szCs w:val="20"/>
        </w:rPr>
        <w:t>mote</w:t>
      </w:r>
      <w:proofErr w:type="spellEnd"/>
      <w:r w:rsidRPr="00AB3FA7">
        <w:rPr>
          <w:rFonts w:cs="Arial"/>
          <w:szCs w:val="20"/>
        </w:rPr>
        <w:t>) qui fait la transition entre le réseau IPv6 6LowPAN et internet.</w:t>
      </w:r>
    </w:p>
    <w:p w14:paraId="0F459876" w14:textId="77777777" w:rsidR="00CD4502" w:rsidRPr="00CD4502" w:rsidRDefault="00CD4502" w:rsidP="00CD4502"/>
    <w:p w14:paraId="69583EE7" w14:textId="682840FE" w:rsidR="00A37490" w:rsidRPr="00F26C0A" w:rsidRDefault="00FE5A7F" w:rsidP="005F6692">
      <w:pPr>
        <w:rPr>
          <w:rFonts w:cs="Arial"/>
          <w:szCs w:val="20"/>
        </w:rPr>
      </w:pPr>
      <w:r w:rsidRPr="00F26C0A">
        <w:rPr>
          <w:rFonts w:cs="Arial"/>
          <w:szCs w:val="20"/>
        </w:rPr>
        <w:t>En ayant pris en considération</w:t>
      </w:r>
      <w:r w:rsidR="00F26C0A">
        <w:rPr>
          <w:rFonts w:cs="Arial"/>
          <w:szCs w:val="20"/>
        </w:rPr>
        <w:t>, les technologies à</w:t>
      </w:r>
      <w:r w:rsidR="00A449D8" w:rsidRPr="00F26C0A">
        <w:rPr>
          <w:rFonts w:cs="Arial"/>
          <w:szCs w:val="20"/>
        </w:rPr>
        <w:t xml:space="preserve"> utiliser, avoir vu l’existant au niveau de ce projet, j’ai pu </w:t>
      </w:r>
      <w:r w:rsidR="00F26C0A" w:rsidRPr="00F26C0A">
        <w:rPr>
          <w:rFonts w:cs="Arial"/>
          <w:szCs w:val="20"/>
        </w:rPr>
        <w:t>réfléchir</w:t>
      </w:r>
      <w:r w:rsidR="00A449D8" w:rsidRPr="00F26C0A">
        <w:rPr>
          <w:rFonts w:cs="Arial"/>
          <w:szCs w:val="20"/>
        </w:rPr>
        <w:t xml:space="preserve"> sur la première grande direction vers laquelle me tourner.</w:t>
      </w:r>
    </w:p>
    <w:p w14:paraId="0B660349" w14:textId="020B65EF" w:rsidR="00694872" w:rsidRPr="00F26C0A" w:rsidRDefault="00A449D8" w:rsidP="005F6692">
      <w:pPr>
        <w:rPr>
          <w:rFonts w:cs="Arial"/>
          <w:szCs w:val="20"/>
        </w:rPr>
      </w:pPr>
      <w:r w:rsidRPr="00F26C0A">
        <w:rPr>
          <w:rFonts w:cs="Arial"/>
          <w:szCs w:val="20"/>
        </w:rPr>
        <w:t>En effet, à</w:t>
      </w:r>
      <w:r w:rsidR="00694872" w:rsidRPr="00F26C0A">
        <w:rPr>
          <w:rFonts w:cs="Arial"/>
          <w:szCs w:val="20"/>
        </w:rPr>
        <w:t xml:space="preserve"> la suite de mes recherches et tests, j’ai pu établir que deux scénarios </w:t>
      </w:r>
      <w:r w:rsidR="003D5EE4" w:rsidRPr="00F26C0A">
        <w:rPr>
          <w:rFonts w:cs="Arial"/>
          <w:szCs w:val="20"/>
        </w:rPr>
        <w:t>pouvaient</w:t>
      </w:r>
      <w:r w:rsidR="00694872" w:rsidRPr="00F26C0A">
        <w:rPr>
          <w:rFonts w:cs="Arial"/>
          <w:szCs w:val="20"/>
        </w:rPr>
        <w:t xml:space="preserve"> être envisagés pour notre projet. </w:t>
      </w:r>
    </w:p>
    <w:p w14:paraId="09B7F275" w14:textId="77BFBA23" w:rsidR="00694872" w:rsidRPr="00F26C0A" w:rsidRDefault="00694872" w:rsidP="005F6692">
      <w:pPr>
        <w:pStyle w:val="Paragraphedeliste"/>
        <w:numPr>
          <w:ilvl w:val="0"/>
          <w:numId w:val="1"/>
        </w:numPr>
        <w:rPr>
          <w:rFonts w:cs="Arial"/>
          <w:szCs w:val="20"/>
        </w:rPr>
      </w:pPr>
      <w:r w:rsidRPr="00F26C0A">
        <w:rPr>
          <w:rFonts w:cs="Arial"/>
          <w:szCs w:val="20"/>
        </w:rPr>
        <w:t xml:space="preserve">Connecter notre border router à internet via un </w:t>
      </w:r>
      <w:r w:rsidR="00DD071F" w:rsidRPr="00F26C0A">
        <w:rPr>
          <w:rFonts w:cs="Arial"/>
          <w:szCs w:val="20"/>
        </w:rPr>
        <w:t>câble</w:t>
      </w:r>
      <w:r w:rsidR="00E172A3">
        <w:rPr>
          <w:rFonts w:cs="Arial"/>
          <w:szCs w:val="20"/>
        </w:rPr>
        <w:t xml:space="preserve"> E</w:t>
      </w:r>
      <w:r w:rsidRPr="00F26C0A">
        <w:rPr>
          <w:rFonts w:cs="Arial"/>
          <w:szCs w:val="20"/>
        </w:rPr>
        <w:t>thernet (qui suppose ajouter des composants supplémentaire</w:t>
      </w:r>
      <w:r w:rsidR="00E172A3">
        <w:rPr>
          <w:rFonts w:cs="Arial"/>
          <w:szCs w:val="20"/>
        </w:rPr>
        <w:t>s afin qu’il puisse agir comme E</w:t>
      </w:r>
      <w:r w:rsidRPr="00F26C0A">
        <w:rPr>
          <w:rFonts w:cs="Arial"/>
          <w:szCs w:val="20"/>
        </w:rPr>
        <w:t>thernet router et donc que chaque Re-</w:t>
      </w:r>
      <w:proofErr w:type="spellStart"/>
      <w:r w:rsidRPr="00F26C0A">
        <w:rPr>
          <w:rFonts w:cs="Arial"/>
          <w:szCs w:val="20"/>
        </w:rPr>
        <w:t>mote</w:t>
      </w:r>
      <w:proofErr w:type="spellEnd"/>
      <w:r w:rsidRPr="00F26C0A">
        <w:rPr>
          <w:rFonts w:cs="Arial"/>
          <w:szCs w:val="20"/>
        </w:rPr>
        <w:t xml:space="preserve"> puisse disposer d’une adresse IPv6 et soit accessible </w:t>
      </w:r>
      <w:r w:rsidR="00DD071F" w:rsidRPr="00F26C0A">
        <w:rPr>
          <w:rFonts w:cs="Arial"/>
          <w:szCs w:val="20"/>
        </w:rPr>
        <w:t>depuis n’importe quel appareil. A ce moment-là ces Re-</w:t>
      </w:r>
      <w:proofErr w:type="spellStart"/>
      <w:r w:rsidR="00DD071F" w:rsidRPr="00F26C0A">
        <w:rPr>
          <w:rFonts w:cs="Arial"/>
          <w:szCs w:val="20"/>
        </w:rPr>
        <w:t>motes</w:t>
      </w:r>
      <w:proofErr w:type="spellEnd"/>
      <w:r w:rsidR="00DD071F" w:rsidRPr="00F26C0A">
        <w:rPr>
          <w:rFonts w:cs="Arial"/>
          <w:szCs w:val="20"/>
        </w:rPr>
        <w:t xml:space="preserve"> agissant comme feux ou capteurs possèderait un client MQTT pour interagir directement avec la plateforme IoT </w:t>
      </w:r>
      <w:proofErr w:type="spellStart"/>
      <w:r w:rsidR="00DD071F" w:rsidRPr="00F26C0A">
        <w:rPr>
          <w:rFonts w:cs="Arial"/>
          <w:szCs w:val="20"/>
        </w:rPr>
        <w:t>Ubidots</w:t>
      </w:r>
      <w:proofErr w:type="spellEnd"/>
      <w:r w:rsidR="00DD071F" w:rsidRPr="00F26C0A">
        <w:rPr>
          <w:rFonts w:cs="Arial"/>
          <w:szCs w:val="20"/>
        </w:rPr>
        <w:t>. Le réseau serait donc autonome.</w:t>
      </w:r>
    </w:p>
    <w:p w14:paraId="51F2DD44" w14:textId="41AE2752" w:rsidR="00607DF9" w:rsidRPr="00367202" w:rsidRDefault="00DD071F" w:rsidP="005F6692">
      <w:pPr>
        <w:pStyle w:val="Paragraphedeliste"/>
        <w:numPr>
          <w:ilvl w:val="0"/>
          <w:numId w:val="1"/>
        </w:numPr>
        <w:rPr>
          <w:rFonts w:cs="Arial"/>
          <w:szCs w:val="20"/>
        </w:rPr>
      </w:pPr>
      <w:r w:rsidRPr="00F26C0A">
        <w:rPr>
          <w:rFonts w:cs="Arial"/>
          <w:szCs w:val="20"/>
        </w:rPr>
        <w:t xml:space="preserve">Garder notre script python et continuer </w:t>
      </w:r>
      <w:r w:rsidR="003D5EE4" w:rsidRPr="00F26C0A">
        <w:rPr>
          <w:rFonts w:cs="Arial"/>
          <w:szCs w:val="20"/>
        </w:rPr>
        <w:t>à</w:t>
      </w:r>
      <w:r w:rsidRPr="00F26C0A">
        <w:rPr>
          <w:rFonts w:cs="Arial"/>
          <w:szCs w:val="20"/>
        </w:rPr>
        <w:t xml:space="preserve"> partir des travaux déjà effectués pour avoir une communication stable entre les feux et </w:t>
      </w:r>
      <w:proofErr w:type="spellStart"/>
      <w:r w:rsidRPr="00F26C0A">
        <w:rPr>
          <w:rFonts w:cs="Arial"/>
          <w:szCs w:val="20"/>
        </w:rPr>
        <w:t>Ubidots</w:t>
      </w:r>
      <w:proofErr w:type="spellEnd"/>
      <w:r w:rsidRPr="00F26C0A">
        <w:rPr>
          <w:rFonts w:cs="Arial"/>
          <w:szCs w:val="20"/>
        </w:rPr>
        <w:t>, le traitement des données se faisant au niveau du script python qui se charge ensuite d’envoyer les paquets aux bons destinataires.</w:t>
      </w:r>
    </w:p>
    <w:p w14:paraId="653C7405" w14:textId="77777777" w:rsidR="00607DF9" w:rsidRPr="00F26C0A" w:rsidRDefault="00607DF9" w:rsidP="005F6692">
      <w:pPr>
        <w:rPr>
          <w:rFonts w:cs="Arial"/>
          <w:szCs w:val="20"/>
        </w:rPr>
      </w:pPr>
    </w:p>
    <w:p w14:paraId="425A5CC1" w14:textId="0F536446" w:rsidR="00DD071F" w:rsidRDefault="00DD071F" w:rsidP="005F6692">
      <w:pPr>
        <w:rPr>
          <w:rFonts w:cs="Arial"/>
          <w:szCs w:val="20"/>
        </w:rPr>
      </w:pPr>
      <w:r w:rsidRPr="00F26C0A">
        <w:rPr>
          <w:rFonts w:cs="Arial"/>
          <w:szCs w:val="20"/>
        </w:rPr>
        <w:t>Ne disposant pas dans un premier temps, d</w:t>
      </w:r>
      <w:r w:rsidR="007E3003">
        <w:rPr>
          <w:rFonts w:cs="Arial"/>
          <w:szCs w:val="20"/>
        </w:rPr>
        <w:t>es composants pour obtenir un Et</w:t>
      </w:r>
      <w:r w:rsidRPr="00F26C0A">
        <w:rPr>
          <w:rFonts w:cs="Arial"/>
          <w:szCs w:val="20"/>
        </w:rPr>
        <w:t>hernet router,</w:t>
      </w:r>
      <w:r w:rsidR="00A528B8">
        <w:rPr>
          <w:rFonts w:cs="Arial"/>
          <w:szCs w:val="20"/>
        </w:rPr>
        <w:t xml:space="preserve"> j’ai décidé de partir sur le premier scénario</w:t>
      </w:r>
      <w:r w:rsidRPr="00F26C0A">
        <w:rPr>
          <w:rFonts w:cs="Arial"/>
          <w:szCs w:val="20"/>
        </w:rPr>
        <w:t xml:space="preserve"> avec l’utilisation du script python</w:t>
      </w:r>
      <w:r w:rsidR="00A528B8">
        <w:rPr>
          <w:rFonts w:cs="Arial"/>
          <w:szCs w:val="20"/>
        </w:rPr>
        <w:t xml:space="preserve"> sur une machine hôte</w:t>
      </w:r>
      <w:r w:rsidRPr="00F26C0A">
        <w:rPr>
          <w:rFonts w:cs="Arial"/>
          <w:szCs w:val="20"/>
        </w:rPr>
        <w:t>.</w:t>
      </w:r>
      <w:r w:rsidR="00DB76E9" w:rsidRPr="00F26C0A">
        <w:rPr>
          <w:rFonts w:cs="Arial"/>
          <w:szCs w:val="20"/>
        </w:rPr>
        <w:t xml:space="preserve"> Ces deux parties</w:t>
      </w:r>
      <w:r w:rsidR="00A528B8">
        <w:rPr>
          <w:rFonts w:cs="Arial"/>
          <w:szCs w:val="20"/>
        </w:rPr>
        <w:t>,</w:t>
      </w:r>
      <w:r w:rsidR="00DB76E9" w:rsidRPr="00F26C0A">
        <w:rPr>
          <w:rFonts w:cs="Arial"/>
          <w:szCs w:val="20"/>
        </w:rPr>
        <w:t xml:space="preserve"> qui sont assez fondamentales</w:t>
      </w:r>
      <w:r w:rsidR="0028440C" w:rsidRPr="00F26C0A">
        <w:rPr>
          <w:rFonts w:cs="Arial"/>
          <w:szCs w:val="20"/>
        </w:rPr>
        <w:t xml:space="preserve"> tout au long du projet</w:t>
      </w:r>
      <w:r w:rsidR="00A528B8">
        <w:rPr>
          <w:rFonts w:cs="Arial"/>
          <w:szCs w:val="20"/>
        </w:rPr>
        <w:t>,</w:t>
      </w:r>
      <w:r w:rsidR="0028440C" w:rsidRPr="00F26C0A">
        <w:rPr>
          <w:rFonts w:cs="Arial"/>
          <w:szCs w:val="20"/>
        </w:rPr>
        <w:t xml:space="preserve"> </w:t>
      </w:r>
      <w:r w:rsidR="00DB76E9" w:rsidRPr="00F26C0A">
        <w:rPr>
          <w:rFonts w:cs="Arial"/>
          <w:szCs w:val="20"/>
        </w:rPr>
        <w:t>seront expliqués dans une prochaine partie de ce rapport.</w:t>
      </w:r>
    </w:p>
    <w:p w14:paraId="3A73D165" w14:textId="77777777" w:rsidR="003A241E" w:rsidRDefault="003A241E" w:rsidP="005F6692">
      <w:pPr>
        <w:rPr>
          <w:rFonts w:cs="Arial"/>
          <w:szCs w:val="20"/>
        </w:rPr>
      </w:pPr>
    </w:p>
    <w:p w14:paraId="0834E424" w14:textId="77477609" w:rsidR="003A241E" w:rsidRDefault="00A170E2" w:rsidP="005F6692">
      <w:pPr>
        <w:rPr>
          <w:rFonts w:cs="Arial"/>
          <w:szCs w:val="20"/>
        </w:rPr>
      </w:pPr>
      <w:r>
        <w:rPr>
          <w:rFonts w:cs="Arial"/>
          <w:szCs w:val="20"/>
        </w:rPr>
        <w:t>Ainsi j’ai pu élaborer un planning prévisionnel de la réalisation de ce projet</w:t>
      </w:r>
      <w:r w:rsidR="004E7064">
        <w:rPr>
          <w:rFonts w:cs="Arial"/>
          <w:szCs w:val="20"/>
        </w:rPr>
        <w:t xml:space="preserve"> c</w:t>
      </w:r>
      <w:r w:rsidR="00050ACE">
        <w:rPr>
          <w:rFonts w:cs="Arial"/>
          <w:szCs w:val="20"/>
        </w:rPr>
        <w:t>omme on peut le voir en Figure 2</w:t>
      </w:r>
      <w:r w:rsidR="004E7064">
        <w:rPr>
          <w:rFonts w:cs="Arial"/>
          <w:szCs w:val="20"/>
        </w:rPr>
        <w:t>.</w:t>
      </w:r>
    </w:p>
    <w:p w14:paraId="7469F846" w14:textId="4112CBFB" w:rsidR="004E7064" w:rsidRDefault="00443090" w:rsidP="005F6692">
      <w:pPr>
        <w:rPr>
          <w:rFonts w:cs="Arial"/>
          <w:szCs w:val="20"/>
        </w:rPr>
      </w:pPr>
      <w:r>
        <w:rPr>
          <w:noProof/>
          <w:lang w:eastAsia="fr-FR"/>
        </w:rPr>
        <mc:AlternateContent>
          <mc:Choice Requires="wps">
            <w:drawing>
              <wp:anchor distT="0" distB="0" distL="114300" distR="114300" simplePos="0" relativeHeight="251664384" behindDoc="0" locked="0" layoutInCell="1" allowOverlap="1" wp14:anchorId="09282339" wp14:editId="63DBED50">
                <wp:simplePos x="0" y="0"/>
                <wp:positionH relativeFrom="column">
                  <wp:posOffset>-678180</wp:posOffset>
                </wp:positionH>
                <wp:positionV relativeFrom="paragraph">
                  <wp:posOffset>1682750</wp:posOffset>
                </wp:positionV>
                <wp:extent cx="7145020" cy="258445"/>
                <wp:effectExtent l="0" t="0" r="0" b="0"/>
                <wp:wrapTight wrapText="bothSides">
                  <wp:wrapPolygon edited="0">
                    <wp:start x="0" y="0"/>
                    <wp:lineTo x="0" y="20571"/>
                    <wp:lineTo x="21500" y="20571"/>
                    <wp:lineTo x="21500" y="0"/>
                    <wp:lineTo x="0" y="0"/>
                  </wp:wrapPolygon>
                </wp:wrapTight>
                <wp:docPr id="16" name="Zone de texte 16"/>
                <wp:cNvGraphicFramePr/>
                <a:graphic xmlns:a="http://schemas.openxmlformats.org/drawingml/2006/main">
                  <a:graphicData uri="http://schemas.microsoft.com/office/word/2010/wordprocessingShape">
                    <wps:wsp>
                      <wps:cNvSpPr txBox="1"/>
                      <wps:spPr>
                        <a:xfrm>
                          <a:off x="0" y="0"/>
                          <a:ext cx="7145020" cy="258445"/>
                        </a:xfrm>
                        <a:prstGeom prst="rect">
                          <a:avLst/>
                        </a:prstGeom>
                        <a:solidFill>
                          <a:prstClr val="white"/>
                        </a:solidFill>
                        <a:ln>
                          <a:noFill/>
                        </a:ln>
                        <a:effectLst/>
                      </wps:spPr>
                      <wps:txbx>
                        <w:txbxContent>
                          <w:p w14:paraId="021A2BE6" w14:textId="5534C502" w:rsidR="00183A5C" w:rsidRPr="007B04AB" w:rsidRDefault="00183A5C" w:rsidP="00443090">
                            <w:pPr>
                              <w:pStyle w:val="Lgende"/>
                              <w:jc w:val="center"/>
                              <w:rPr>
                                <w:rFonts w:cs="Arial"/>
                                <w:noProof/>
                                <w:sz w:val="20"/>
                                <w:szCs w:val="20"/>
                              </w:rPr>
                            </w:pPr>
                            <w:bookmarkStart w:id="18" w:name="_Toc522315852"/>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2</w:t>
                            </w:r>
                            <w:r w:rsidR="00633E60">
                              <w:rPr>
                                <w:noProof/>
                              </w:rPr>
                              <w:fldChar w:fldCharType="end"/>
                            </w:r>
                            <w:r>
                              <w:t xml:space="preserve"> </w:t>
                            </w:r>
                            <w:r w:rsidRPr="00E43116">
                              <w:t>Diagramme de Gantt sur le planning prévisionnel</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282339" id="_x0000_t202" coordsize="21600,21600" o:spt="202" path="m,l,21600r21600,l21600,xe">
                <v:stroke joinstyle="miter"/>
                <v:path gradientshapeok="t" o:connecttype="rect"/>
              </v:shapetype>
              <v:shape id="Zone de texte 16" o:spid="_x0000_s1026" type="#_x0000_t202" style="position:absolute;left:0;text-align:left;margin-left:-53.4pt;margin-top:132.5pt;width:562.6pt;height:20.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" stroked="f">
                <v:textbox style="mso-fit-shape-to-text:t" inset="0,0,0,0">
                  <w:txbxContent>
                    <w:p w14:paraId="021A2BE6" w14:textId="5534C502" w:rsidR="00183A5C" w:rsidRPr="007B04AB" w:rsidRDefault="00183A5C" w:rsidP="00443090">
                      <w:pPr>
                        <w:pStyle w:val="Lgende"/>
                        <w:jc w:val="center"/>
                        <w:rPr>
                          <w:rFonts w:cs="Arial"/>
                          <w:noProof/>
                          <w:sz w:val="20"/>
                          <w:szCs w:val="20"/>
                        </w:rPr>
                      </w:pPr>
                      <w:bookmarkStart w:id="19" w:name="_Toc522315852"/>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2</w:t>
                      </w:r>
                      <w:r w:rsidR="00633E60">
                        <w:rPr>
                          <w:noProof/>
                        </w:rPr>
                        <w:fldChar w:fldCharType="end"/>
                      </w:r>
                      <w:r>
                        <w:t xml:space="preserve"> </w:t>
                      </w:r>
                      <w:r w:rsidRPr="00E43116">
                        <w:t>Diagramme de Gantt sur le planning prévisionnel</w:t>
                      </w:r>
                      <w:bookmarkEnd w:id="19"/>
                    </w:p>
                  </w:txbxContent>
                </v:textbox>
                <w10:wrap type="tight"/>
              </v:shape>
            </w:pict>
          </mc:Fallback>
        </mc:AlternateContent>
      </w:r>
      <w:r w:rsidR="004E7064">
        <w:rPr>
          <w:rFonts w:cs="Arial"/>
          <w:noProof/>
          <w:szCs w:val="20"/>
          <w:lang w:eastAsia="fr-FR"/>
        </w:rPr>
        <w:drawing>
          <wp:anchor distT="0" distB="0" distL="114300" distR="114300" simplePos="0" relativeHeight="251662336" behindDoc="0" locked="0" layoutInCell="1" allowOverlap="1" wp14:anchorId="422255F6" wp14:editId="6A076617">
            <wp:simplePos x="0" y="0"/>
            <wp:positionH relativeFrom="column">
              <wp:posOffset>-678504</wp:posOffset>
            </wp:positionH>
            <wp:positionV relativeFrom="paragraph">
              <wp:posOffset>147320</wp:posOffset>
            </wp:positionV>
            <wp:extent cx="7145020" cy="1478280"/>
            <wp:effectExtent l="0" t="0" r="0" b="0"/>
            <wp:wrapTight wrapText="bothSides">
              <wp:wrapPolygon edited="0">
                <wp:start x="0" y="0"/>
                <wp:lineTo x="0" y="21155"/>
                <wp:lineTo x="21500" y="21155"/>
                <wp:lineTo x="21500" y="0"/>
                <wp:lineTo x="0" y="0"/>
              </wp:wrapPolygon>
            </wp:wrapTight>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tage-2.png"/>
                    <pic:cNvPicPr/>
                  </pic:nvPicPr>
                  <pic:blipFill>
                    <a:blip r:embed="rId14">
                      <a:extLst>
                        <a:ext uri="{28A0092B-C50C-407E-A947-70E740481C1C}">
                          <a14:useLocalDpi xmlns:a14="http://schemas.microsoft.com/office/drawing/2010/main" val="0"/>
                        </a:ext>
                      </a:extLst>
                    </a:blip>
                    <a:stretch>
                      <a:fillRect/>
                    </a:stretch>
                  </pic:blipFill>
                  <pic:spPr>
                    <a:xfrm>
                      <a:off x="0" y="0"/>
                      <a:ext cx="7145020" cy="1478280"/>
                    </a:xfrm>
                    <a:prstGeom prst="rect">
                      <a:avLst/>
                    </a:prstGeom>
                  </pic:spPr>
                </pic:pic>
              </a:graphicData>
            </a:graphic>
            <wp14:sizeRelH relativeFrom="margin">
              <wp14:pctWidth>0</wp14:pctWidth>
            </wp14:sizeRelH>
            <wp14:sizeRelV relativeFrom="margin">
              <wp14:pctHeight>0</wp14:pctHeight>
            </wp14:sizeRelV>
          </wp:anchor>
        </w:drawing>
      </w:r>
    </w:p>
    <w:p w14:paraId="504E5A51" w14:textId="16592E1D" w:rsidR="00A170E2" w:rsidRDefault="00A170E2" w:rsidP="005F6692">
      <w:pPr>
        <w:rPr>
          <w:rFonts w:cs="Arial"/>
          <w:szCs w:val="20"/>
        </w:rPr>
      </w:pPr>
    </w:p>
    <w:p w14:paraId="6BD19D1C" w14:textId="77777777" w:rsidR="00627FA7" w:rsidRDefault="00627FA7" w:rsidP="005F6692">
      <w:pPr>
        <w:rPr>
          <w:rFonts w:cs="Arial"/>
          <w:szCs w:val="20"/>
        </w:rPr>
      </w:pPr>
    </w:p>
    <w:p w14:paraId="6D80A9FD" w14:textId="071FD889" w:rsidR="00627FA7" w:rsidRDefault="00627FA7" w:rsidP="005F6692">
      <w:pPr>
        <w:rPr>
          <w:rFonts w:cs="Arial"/>
          <w:szCs w:val="20"/>
        </w:rPr>
      </w:pPr>
      <w:r>
        <w:rPr>
          <w:rFonts w:cs="Arial"/>
          <w:szCs w:val="20"/>
        </w:rPr>
        <w:t>Ce diagramme a surtout été pour moi</w:t>
      </w:r>
      <w:r w:rsidR="00456759">
        <w:rPr>
          <w:rFonts w:cs="Arial"/>
          <w:szCs w:val="20"/>
        </w:rPr>
        <w:t>, l’occasion</w:t>
      </w:r>
      <w:r>
        <w:rPr>
          <w:rFonts w:cs="Arial"/>
          <w:szCs w:val="20"/>
        </w:rPr>
        <w:t xml:space="preserve"> de définir les grandes étapes. En effet, le stage possédait un objectif qui était la réalisation d’une solution autonome. Cependant étant de la recherche, ce sujet était assez libre et de nombreuses étapes et parties supplémentaires se sont ajoutés tout au long du stage.</w:t>
      </w:r>
    </w:p>
    <w:p w14:paraId="2C821761" w14:textId="77777777" w:rsidR="00A170E2" w:rsidRDefault="00A170E2" w:rsidP="005F6692">
      <w:pPr>
        <w:rPr>
          <w:rFonts w:cs="Arial"/>
          <w:szCs w:val="20"/>
        </w:rPr>
      </w:pPr>
    </w:p>
    <w:p w14:paraId="25F44F11" w14:textId="6BC2B052" w:rsidR="00A170E2" w:rsidRPr="00FE4168" w:rsidRDefault="00A170E2" w:rsidP="005F6692">
      <w:pPr>
        <w:rPr>
          <w:rFonts w:cs="Arial"/>
          <w:color w:val="ED7D31" w:themeColor="accent2"/>
          <w:szCs w:val="20"/>
        </w:rPr>
      </w:pPr>
      <w:r>
        <w:rPr>
          <w:rFonts w:cs="Arial"/>
          <w:szCs w:val="20"/>
        </w:rPr>
        <w:t xml:space="preserve">En revanche pour la modélisation de notre système que l’on va voir juste </w:t>
      </w:r>
      <w:proofErr w:type="gramStart"/>
      <w:r>
        <w:rPr>
          <w:rFonts w:cs="Arial"/>
          <w:szCs w:val="20"/>
        </w:rPr>
        <w:t xml:space="preserve">après, </w:t>
      </w:r>
      <w:r w:rsidR="00456759">
        <w:rPr>
          <w:rFonts w:cs="Arial"/>
          <w:szCs w:val="20"/>
        </w:rPr>
        <w:t xml:space="preserve"> elle</w:t>
      </w:r>
      <w:proofErr w:type="gramEnd"/>
      <w:r w:rsidR="00456759">
        <w:rPr>
          <w:rFonts w:cs="Arial"/>
          <w:szCs w:val="20"/>
        </w:rPr>
        <w:t xml:space="preserve"> </w:t>
      </w:r>
      <w:r w:rsidR="00EA0ADF">
        <w:rPr>
          <w:rFonts w:cs="Arial"/>
          <w:szCs w:val="20"/>
        </w:rPr>
        <w:t>a été réalisée</w:t>
      </w:r>
      <w:r>
        <w:rPr>
          <w:rFonts w:cs="Arial"/>
          <w:szCs w:val="20"/>
        </w:rPr>
        <w:t xml:space="preserve"> après les différentes étapes mentionnées dans le diagramme de Gan</w:t>
      </w:r>
      <w:r w:rsidR="0002108F">
        <w:rPr>
          <w:rFonts w:cs="Arial"/>
          <w:szCs w:val="20"/>
        </w:rPr>
        <w:t>t</w:t>
      </w:r>
      <w:r>
        <w:rPr>
          <w:rFonts w:cs="Arial"/>
          <w:szCs w:val="20"/>
        </w:rPr>
        <w:t>t. La raison à cela est</w:t>
      </w:r>
      <w:r w:rsidR="003E4380">
        <w:rPr>
          <w:rFonts w:cs="Arial"/>
          <w:szCs w:val="20"/>
        </w:rPr>
        <w:t xml:space="preserve"> qu’au cours du stage, une </w:t>
      </w:r>
      <w:r>
        <w:rPr>
          <w:rFonts w:cs="Arial"/>
          <w:szCs w:val="20"/>
        </w:rPr>
        <w:t>rencontre avec un professeur de l’ESIEE Paris, Mr Laurent George</w:t>
      </w:r>
      <w:r w:rsidR="003E4380">
        <w:rPr>
          <w:rFonts w:cs="Arial"/>
          <w:szCs w:val="20"/>
        </w:rPr>
        <w:t xml:space="preserve"> a été faite.</w:t>
      </w:r>
      <w:r w:rsidR="00E74855">
        <w:rPr>
          <w:rFonts w:cs="Arial"/>
          <w:szCs w:val="20"/>
        </w:rPr>
        <w:t xml:space="preserve"> Cet entretien a permis de mettre en lumière</w:t>
      </w:r>
      <w:r w:rsidR="00EA0ADF">
        <w:rPr>
          <w:rFonts w:cs="Arial"/>
          <w:szCs w:val="20"/>
        </w:rPr>
        <w:t xml:space="preserve"> des éléments auquel nous n’avions pas pensé initialement notamment une modélisation de notre système afin de déceler les scénarios critiques de celui-ci.</w:t>
      </w:r>
    </w:p>
    <w:p w14:paraId="35FA0157" w14:textId="77777777" w:rsidR="00994BC1" w:rsidRPr="00FE4168" w:rsidRDefault="00994BC1">
      <w:pPr>
        <w:jc w:val="left"/>
        <w:rPr>
          <w:rFonts w:cs="Arial"/>
          <w:color w:val="ED7D31" w:themeColor="accent2"/>
          <w:sz w:val="21"/>
          <w:szCs w:val="20"/>
        </w:rPr>
      </w:pPr>
    </w:p>
    <w:p w14:paraId="080AD8B2" w14:textId="77777777" w:rsidR="002B6702" w:rsidRPr="00FE4168" w:rsidRDefault="002B6702">
      <w:pPr>
        <w:jc w:val="left"/>
        <w:rPr>
          <w:rFonts w:cs="Arial"/>
          <w:color w:val="ED7D31" w:themeColor="accent2"/>
          <w:sz w:val="21"/>
          <w:szCs w:val="20"/>
        </w:rPr>
      </w:pPr>
    </w:p>
    <w:p w14:paraId="1855E0FD" w14:textId="77777777" w:rsidR="00AB340D" w:rsidRDefault="00AB340D">
      <w:pPr>
        <w:jc w:val="left"/>
        <w:rPr>
          <w:rFonts w:cs="Arial"/>
          <w:sz w:val="21"/>
          <w:szCs w:val="20"/>
        </w:rPr>
      </w:pPr>
    </w:p>
    <w:p w14:paraId="31A50BD9" w14:textId="77777777" w:rsidR="00AB340D" w:rsidRDefault="00AB340D">
      <w:pPr>
        <w:jc w:val="left"/>
        <w:rPr>
          <w:rFonts w:cs="Arial"/>
          <w:sz w:val="21"/>
          <w:szCs w:val="20"/>
        </w:rPr>
      </w:pPr>
    </w:p>
    <w:p w14:paraId="23C457AE" w14:textId="77777777" w:rsidR="00AB340D" w:rsidRDefault="00AB340D">
      <w:pPr>
        <w:jc w:val="left"/>
        <w:rPr>
          <w:rFonts w:cs="Arial"/>
          <w:sz w:val="21"/>
          <w:szCs w:val="20"/>
        </w:rPr>
      </w:pPr>
    </w:p>
    <w:p w14:paraId="3E646B81" w14:textId="77777777" w:rsidR="00AB340D" w:rsidRDefault="00AB340D">
      <w:pPr>
        <w:jc w:val="left"/>
        <w:rPr>
          <w:rFonts w:cs="Arial"/>
          <w:sz w:val="21"/>
          <w:szCs w:val="20"/>
        </w:rPr>
      </w:pPr>
    </w:p>
    <w:p w14:paraId="2D7CFDAB" w14:textId="77777777" w:rsidR="00AB340D" w:rsidRDefault="00AB340D">
      <w:pPr>
        <w:jc w:val="left"/>
        <w:rPr>
          <w:rFonts w:cs="Arial"/>
          <w:sz w:val="21"/>
          <w:szCs w:val="20"/>
        </w:rPr>
      </w:pPr>
    </w:p>
    <w:p w14:paraId="2F1C5FBD" w14:textId="77777777" w:rsidR="00AB340D" w:rsidRDefault="00AB340D">
      <w:pPr>
        <w:jc w:val="left"/>
        <w:rPr>
          <w:rFonts w:cs="Arial"/>
          <w:sz w:val="21"/>
          <w:szCs w:val="20"/>
        </w:rPr>
      </w:pPr>
    </w:p>
    <w:p w14:paraId="6E91AE99" w14:textId="77777777" w:rsidR="00AB340D" w:rsidRDefault="00AB340D">
      <w:pPr>
        <w:jc w:val="left"/>
        <w:rPr>
          <w:rFonts w:cs="Arial"/>
          <w:sz w:val="21"/>
          <w:szCs w:val="20"/>
        </w:rPr>
      </w:pPr>
    </w:p>
    <w:p w14:paraId="65E414B9" w14:textId="77777777" w:rsidR="00AB340D" w:rsidRDefault="00AB340D">
      <w:pPr>
        <w:jc w:val="left"/>
        <w:rPr>
          <w:rFonts w:cs="Arial"/>
          <w:sz w:val="21"/>
          <w:szCs w:val="20"/>
        </w:rPr>
      </w:pPr>
    </w:p>
    <w:p w14:paraId="79FBE1D5" w14:textId="77777777" w:rsidR="00AB340D" w:rsidRDefault="00AB340D">
      <w:pPr>
        <w:jc w:val="left"/>
        <w:rPr>
          <w:rFonts w:cs="Arial"/>
          <w:sz w:val="21"/>
          <w:szCs w:val="20"/>
        </w:rPr>
      </w:pPr>
    </w:p>
    <w:p w14:paraId="4F13A668" w14:textId="77777777" w:rsidR="00AB340D" w:rsidRDefault="00AB340D">
      <w:pPr>
        <w:jc w:val="left"/>
        <w:rPr>
          <w:rFonts w:cs="Arial"/>
          <w:sz w:val="21"/>
          <w:szCs w:val="20"/>
        </w:rPr>
      </w:pPr>
    </w:p>
    <w:p w14:paraId="3FE3D1B4" w14:textId="77777777" w:rsidR="00AB340D" w:rsidRDefault="00AB340D">
      <w:pPr>
        <w:jc w:val="left"/>
        <w:rPr>
          <w:rFonts w:cs="Arial"/>
          <w:sz w:val="21"/>
          <w:szCs w:val="20"/>
        </w:rPr>
      </w:pPr>
    </w:p>
    <w:p w14:paraId="21F0ABC7" w14:textId="77777777" w:rsidR="00AB340D" w:rsidRDefault="00AB340D">
      <w:pPr>
        <w:jc w:val="left"/>
        <w:rPr>
          <w:rFonts w:cs="Arial"/>
          <w:sz w:val="21"/>
          <w:szCs w:val="20"/>
        </w:rPr>
      </w:pPr>
    </w:p>
    <w:p w14:paraId="28FAAC6A" w14:textId="77777777" w:rsidR="00AB340D" w:rsidRDefault="00AB340D">
      <w:pPr>
        <w:jc w:val="left"/>
        <w:rPr>
          <w:rFonts w:cs="Arial"/>
          <w:sz w:val="21"/>
          <w:szCs w:val="20"/>
        </w:rPr>
      </w:pPr>
    </w:p>
    <w:p w14:paraId="33B51E0C" w14:textId="77777777" w:rsidR="00AB340D" w:rsidRDefault="00AB340D">
      <w:pPr>
        <w:jc w:val="left"/>
        <w:rPr>
          <w:rFonts w:cs="Arial"/>
          <w:sz w:val="21"/>
          <w:szCs w:val="20"/>
        </w:rPr>
      </w:pPr>
    </w:p>
    <w:p w14:paraId="464E8D66" w14:textId="77777777" w:rsidR="00AB340D" w:rsidRDefault="00AB340D">
      <w:pPr>
        <w:jc w:val="left"/>
        <w:rPr>
          <w:rFonts w:cs="Arial"/>
          <w:sz w:val="21"/>
          <w:szCs w:val="20"/>
        </w:rPr>
      </w:pPr>
    </w:p>
    <w:p w14:paraId="4E935021" w14:textId="77777777" w:rsidR="00AB340D" w:rsidRDefault="00AB340D">
      <w:pPr>
        <w:jc w:val="left"/>
        <w:rPr>
          <w:rFonts w:cs="Arial"/>
          <w:sz w:val="21"/>
          <w:szCs w:val="20"/>
        </w:rPr>
      </w:pPr>
    </w:p>
    <w:p w14:paraId="51275E36" w14:textId="77777777" w:rsidR="00367202" w:rsidRDefault="00367202">
      <w:pPr>
        <w:jc w:val="left"/>
        <w:rPr>
          <w:rFonts w:cs="Arial"/>
          <w:sz w:val="21"/>
          <w:szCs w:val="20"/>
        </w:rPr>
      </w:pPr>
    </w:p>
    <w:p w14:paraId="6E562D42" w14:textId="77777777" w:rsidR="00367202" w:rsidRDefault="00367202">
      <w:pPr>
        <w:jc w:val="left"/>
        <w:rPr>
          <w:rFonts w:cs="Arial"/>
          <w:sz w:val="21"/>
          <w:szCs w:val="20"/>
        </w:rPr>
      </w:pPr>
    </w:p>
    <w:p w14:paraId="7B132F8A" w14:textId="77777777" w:rsidR="00367202" w:rsidRDefault="00367202">
      <w:pPr>
        <w:jc w:val="left"/>
        <w:rPr>
          <w:rFonts w:cs="Arial"/>
          <w:sz w:val="21"/>
          <w:szCs w:val="20"/>
        </w:rPr>
      </w:pPr>
    </w:p>
    <w:p w14:paraId="2A13B6FF" w14:textId="77777777" w:rsidR="00367202" w:rsidRDefault="00367202">
      <w:pPr>
        <w:jc w:val="left"/>
        <w:rPr>
          <w:rFonts w:cs="Arial"/>
          <w:sz w:val="21"/>
          <w:szCs w:val="20"/>
        </w:rPr>
      </w:pPr>
    </w:p>
    <w:p w14:paraId="516023D6" w14:textId="77777777" w:rsidR="00367202" w:rsidRDefault="00367202">
      <w:pPr>
        <w:jc w:val="left"/>
        <w:rPr>
          <w:rFonts w:cs="Arial"/>
          <w:sz w:val="21"/>
          <w:szCs w:val="20"/>
        </w:rPr>
      </w:pPr>
    </w:p>
    <w:p w14:paraId="1D758167" w14:textId="77777777" w:rsidR="00AB340D" w:rsidRDefault="00AB340D">
      <w:pPr>
        <w:jc w:val="left"/>
        <w:rPr>
          <w:rFonts w:cs="Arial"/>
          <w:sz w:val="21"/>
          <w:szCs w:val="20"/>
        </w:rPr>
      </w:pPr>
    </w:p>
    <w:p w14:paraId="1CFB9D9C" w14:textId="77777777" w:rsidR="005144C3" w:rsidRDefault="005144C3">
      <w:pPr>
        <w:jc w:val="left"/>
        <w:rPr>
          <w:rFonts w:cs="Arial"/>
          <w:sz w:val="21"/>
          <w:szCs w:val="20"/>
        </w:rPr>
      </w:pPr>
    </w:p>
    <w:p w14:paraId="3FF21A58" w14:textId="77777777" w:rsidR="00AB340D" w:rsidRDefault="00AB340D">
      <w:pPr>
        <w:jc w:val="left"/>
        <w:rPr>
          <w:rFonts w:cs="Arial"/>
          <w:sz w:val="21"/>
          <w:szCs w:val="20"/>
        </w:rPr>
      </w:pPr>
    </w:p>
    <w:p w14:paraId="7072DED5" w14:textId="77777777" w:rsidR="00432A00" w:rsidRDefault="00432A00">
      <w:pPr>
        <w:jc w:val="left"/>
        <w:rPr>
          <w:rFonts w:cs="Arial"/>
          <w:sz w:val="21"/>
          <w:szCs w:val="20"/>
        </w:rPr>
      </w:pPr>
    </w:p>
    <w:p w14:paraId="01DB8B37" w14:textId="77777777" w:rsidR="00432A00" w:rsidRDefault="00432A00">
      <w:pPr>
        <w:jc w:val="left"/>
        <w:rPr>
          <w:rFonts w:cs="Arial"/>
          <w:sz w:val="21"/>
          <w:szCs w:val="20"/>
        </w:rPr>
      </w:pPr>
    </w:p>
    <w:p w14:paraId="5E787DF1" w14:textId="77777777" w:rsidR="00432A00" w:rsidRDefault="00432A00">
      <w:pPr>
        <w:jc w:val="left"/>
        <w:rPr>
          <w:rFonts w:cs="Arial"/>
          <w:sz w:val="21"/>
          <w:szCs w:val="20"/>
        </w:rPr>
      </w:pPr>
    </w:p>
    <w:p w14:paraId="4F8472E6" w14:textId="77777777" w:rsidR="00432A00" w:rsidRDefault="00432A00">
      <w:pPr>
        <w:jc w:val="left"/>
        <w:rPr>
          <w:rFonts w:cs="Arial"/>
          <w:sz w:val="21"/>
          <w:szCs w:val="20"/>
        </w:rPr>
      </w:pPr>
    </w:p>
    <w:p w14:paraId="2738C510" w14:textId="77777777" w:rsidR="00432A00" w:rsidRDefault="00432A00">
      <w:pPr>
        <w:jc w:val="left"/>
        <w:rPr>
          <w:rFonts w:cs="Arial"/>
          <w:sz w:val="21"/>
          <w:szCs w:val="20"/>
        </w:rPr>
      </w:pPr>
    </w:p>
    <w:p w14:paraId="47ECB2AE" w14:textId="77777777" w:rsidR="00432A00" w:rsidRDefault="00432A00">
      <w:pPr>
        <w:jc w:val="left"/>
        <w:rPr>
          <w:rFonts w:cs="Arial"/>
          <w:sz w:val="21"/>
          <w:szCs w:val="20"/>
        </w:rPr>
      </w:pPr>
    </w:p>
    <w:p w14:paraId="5E8F9C12" w14:textId="77777777" w:rsidR="00432A00" w:rsidRDefault="00432A00">
      <w:pPr>
        <w:jc w:val="left"/>
        <w:rPr>
          <w:rFonts w:cs="Arial"/>
          <w:sz w:val="21"/>
          <w:szCs w:val="20"/>
        </w:rPr>
      </w:pPr>
    </w:p>
    <w:p w14:paraId="466336BB" w14:textId="77777777" w:rsidR="00432A00" w:rsidRDefault="00432A00">
      <w:pPr>
        <w:jc w:val="left"/>
        <w:rPr>
          <w:rFonts w:cs="Arial"/>
          <w:sz w:val="21"/>
          <w:szCs w:val="20"/>
        </w:rPr>
      </w:pPr>
    </w:p>
    <w:p w14:paraId="673775C1" w14:textId="77777777" w:rsidR="00432A00" w:rsidRDefault="00432A00">
      <w:pPr>
        <w:jc w:val="left"/>
        <w:rPr>
          <w:rFonts w:cs="Arial"/>
          <w:sz w:val="21"/>
          <w:szCs w:val="20"/>
        </w:rPr>
      </w:pPr>
    </w:p>
    <w:p w14:paraId="55AD5470" w14:textId="77777777" w:rsidR="00432A00" w:rsidRDefault="00432A00">
      <w:pPr>
        <w:jc w:val="left"/>
        <w:rPr>
          <w:rFonts w:cs="Arial"/>
          <w:sz w:val="21"/>
          <w:szCs w:val="20"/>
        </w:rPr>
      </w:pPr>
    </w:p>
    <w:p w14:paraId="758D3908" w14:textId="77777777" w:rsidR="00432A00" w:rsidRDefault="00432A00">
      <w:pPr>
        <w:jc w:val="left"/>
        <w:rPr>
          <w:rFonts w:cs="Arial"/>
          <w:sz w:val="21"/>
          <w:szCs w:val="20"/>
        </w:rPr>
      </w:pPr>
    </w:p>
    <w:p w14:paraId="45D1DAC5" w14:textId="77777777" w:rsidR="00432A00" w:rsidRDefault="00432A00">
      <w:pPr>
        <w:jc w:val="left"/>
        <w:rPr>
          <w:rFonts w:cs="Arial"/>
          <w:sz w:val="21"/>
          <w:szCs w:val="20"/>
        </w:rPr>
      </w:pPr>
    </w:p>
    <w:p w14:paraId="1EC2A2F1" w14:textId="77777777" w:rsidR="00432A00" w:rsidRDefault="00432A00">
      <w:pPr>
        <w:jc w:val="left"/>
        <w:rPr>
          <w:rFonts w:cs="Arial"/>
          <w:sz w:val="21"/>
          <w:szCs w:val="20"/>
        </w:rPr>
      </w:pPr>
    </w:p>
    <w:p w14:paraId="2BF1B631" w14:textId="77777777" w:rsidR="00432A00" w:rsidRDefault="00432A00">
      <w:pPr>
        <w:jc w:val="left"/>
        <w:rPr>
          <w:rFonts w:cs="Arial"/>
          <w:sz w:val="21"/>
          <w:szCs w:val="20"/>
        </w:rPr>
      </w:pPr>
    </w:p>
    <w:p w14:paraId="72E749F1" w14:textId="77777777" w:rsidR="00432A00" w:rsidRDefault="00432A00">
      <w:pPr>
        <w:jc w:val="left"/>
        <w:rPr>
          <w:rFonts w:cs="Arial"/>
          <w:sz w:val="21"/>
          <w:szCs w:val="20"/>
        </w:rPr>
      </w:pPr>
    </w:p>
    <w:p w14:paraId="2E0CA215" w14:textId="77777777" w:rsidR="00432A00" w:rsidRDefault="00432A00">
      <w:pPr>
        <w:jc w:val="left"/>
        <w:rPr>
          <w:rFonts w:cs="Arial"/>
          <w:sz w:val="21"/>
          <w:szCs w:val="20"/>
        </w:rPr>
      </w:pPr>
    </w:p>
    <w:p w14:paraId="35B2B91A" w14:textId="77777777" w:rsidR="00432A00" w:rsidRDefault="00432A00">
      <w:pPr>
        <w:jc w:val="left"/>
        <w:rPr>
          <w:rFonts w:cs="Arial"/>
          <w:sz w:val="21"/>
          <w:szCs w:val="20"/>
        </w:rPr>
      </w:pPr>
    </w:p>
    <w:p w14:paraId="2473DA23" w14:textId="77777777" w:rsidR="00432A00" w:rsidRDefault="00432A00">
      <w:pPr>
        <w:jc w:val="left"/>
        <w:rPr>
          <w:rFonts w:cs="Arial"/>
          <w:sz w:val="21"/>
          <w:szCs w:val="20"/>
        </w:rPr>
      </w:pPr>
    </w:p>
    <w:p w14:paraId="3090EBE8" w14:textId="7CA98195" w:rsidR="007D53D5" w:rsidRDefault="00994BC1" w:rsidP="0088284B">
      <w:pPr>
        <w:pStyle w:val="Titre1"/>
      </w:pPr>
      <w:bookmarkStart w:id="20" w:name="_Toc522356795"/>
      <w:r>
        <w:lastRenderedPageBreak/>
        <w:t>I</w:t>
      </w:r>
      <w:r w:rsidR="00F52C48">
        <w:t>II</w:t>
      </w:r>
      <w:r>
        <w:t xml:space="preserve"> Modélisation de notre système et model checking</w:t>
      </w:r>
      <w:bookmarkEnd w:id="20"/>
    </w:p>
    <w:p w14:paraId="6BDE6630" w14:textId="77777777" w:rsidR="00FF0A29" w:rsidRPr="00FF0A29" w:rsidRDefault="00FF0A29" w:rsidP="00FF0A29"/>
    <w:p w14:paraId="39F66FA5" w14:textId="465A9711" w:rsidR="000765D5" w:rsidRDefault="0088284B" w:rsidP="007D53D5">
      <w:pPr>
        <w:rPr>
          <w:rFonts w:cs="Arial"/>
          <w:szCs w:val="20"/>
        </w:rPr>
      </w:pPr>
      <w:r>
        <w:rPr>
          <w:rFonts w:cs="Arial"/>
          <w:szCs w:val="20"/>
        </w:rPr>
        <w:t xml:space="preserve">Au niveau de la </w:t>
      </w:r>
      <w:r w:rsidR="00C03701">
        <w:rPr>
          <w:rFonts w:cs="Arial"/>
          <w:szCs w:val="20"/>
        </w:rPr>
        <w:t>conception</w:t>
      </w:r>
      <w:r>
        <w:rPr>
          <w:rFonts w:cs="Arial"/>
          <w:szCs w:val="20"/>
        </w:rPr>
        <w:t xml:space="preserve"> de ce projet, n</w:t>
      </w:r>
      <w:r w:rsidR="002575DC" w:rsidRPr="00793686">
        <w:rPr>
          <w:rFonts w:cs="Arial"/>
          <w:szCs w:val="20"/>
        </w:rPr>
        <w:t>otre système</w:t>
      </w:r>
      <w:r w:rsidR="004636B4">
        <w:rPr>
          <w:rFonts w:cs="Arial"/>
          <w:szCs w:val="20"/>
        </w:rPr>
        <w:t xml:space="preserve"> était fonctionnel, </w:t>
      </w:r>
      <w:r w:rsidR="004636B4" w:rsidRPr="00027A6E">
        <w:rPr>
          <w:rFonts w:cs="Arial"/>
          <w:szCs w:val="20"/>
        </w:rPr>
        <w:t>cependant nous nous basions</w:t>
      </w:r>
      <w:r w:rsidR="002575DC" w:rsidRPr="00027A6E">
        <w:rPr>
          <w:rFonts w:cs="Arial"/>
          <w:szCs w:val="20"/>
        </w:rPr>
        <w:t xml:space="preserve"> uniquement sur un fonctionnement </w:t>
      </w:r>
      <w:r w:rsidR="00027A6E">
        <w:rPr>
          <w:rFonts w:cs="Arial"/>
          <w:szCs w:val="20"/>
        </w:rPr>
        <w:t>« </w:t>
      </w:r>
      <w:r w:rsidR="002575DC" w:rsidRPr="00027A6E">
        <w:rPr>
          <w:rFonts w:cs="Arial"/>
          <w:szCs w:val="20"/>
        </w:rPr>
        <w:t>idéal</w:t>
      </w:r>
      <w:r w:rsidR="00027A6E">
        <w:rPr>
          <w:rFonts w:cs="Arial"/>
          <w:szCs w:val="20"/>
        </w:rPr>
        <w:t> »</w:t>
      </w:r>
      <w:r w:rsidR="002575DC" w:rsidRPr="00027A6E">
        <w:rPr>
          <w:rFonts w:cs="Arial"/>
          <w:szCs w:val="20"/>
        </w:rPr>
        <w:t xml:space="preserve"> </w:t>
      </w:r>
      <w:r w:rsidR="00027A6E">
        <w:rPr>
          <w:rFonts w:cs="Arial"/>
          <w:szCs w:val="20"/>
        </w:rPr>
        <w:t xml:space="preserve">(passage du vert à l’orange puis rouge alternativement dans chaque voie) </w:t>
      </w:r>
      <w:r w:rsidR="002575DC" w:rsidRPr="00793686">
        <w:rPr>
          <w:rFonts w:cs="Arial"/>
          <w:szCs w:val="20"/>
        </w:rPr>
        <w:t>dans notre environnement local et</w:t>
      </w:r>
      <w:r w:rsidR="00617386">
        <w:rPr>
          <w:rFonts w:cs="Arial"/>
          <w:szCs w:val="20"/>
        </w:rPr>
        <w:t xml:space="preserve"> cela</w:t>
      </w:r>
      <w:r w:rsidR="002575DC" w:rsidRPr="00793686">
        <w:rPr>
          <w:rFonts w:cs="Arial"/>
          <w:szCs w:val="20"/>
        </w:rPr>
        <w:t xml:space="preserve"> ne reflétait que peu un système fonctionnel dans un environnement réel. </w:t>
      </w:r>
    </w:p>
    <w:p w14:paraId="4EAEBCDB" w14:textId="6FF7FD55" w:rsidR="000765D5" w:rsidRDefault="000936DB" w:rsidP="00F175DC">
      <w:pPr>
        <w:widowControl w:val="0"/>
        <w:autoSpaceDE w:val="0"/>
        <w:autoSpaceDN w:val="0"/>
        <w:adjustRightInd w:val="0"/>
        <w:spacing w:after="240"/>
        <w:jc w:val="left"/>
        <w:rPr>
          <w:rFonts w:cs="Arial"/>
          <w:szCs w:val="20"/>
        </w:rPr>
      </w:pPr>
      <w:r>
        <w:rPr>
          <w:rFonts w:cs="Arial"/>
          <w:szCs w:val="20"/>
        </w:rPr>
        <w:t>En effet le système était dans des conditions parfaites</w:t>
      </w:r>
      <w:r w:rsidR="00F175DC">
        <w:rPr>
          <w:rFonts w:cs="Arial"/>
          <w:szCs w:val="20"/>
        </w:rPr>
        <w:t xml:space="preserve"> et</w:t>
      </w:r>
      <w:r>
        <w:rPr>
          <w:rFonts w:cs="Arial"/>
          <w:szCs w:val="20"/>
        </w:rPr>
        <w:t xml:space="preserve"> ne se comportant que selon</w:t>
      </w:r>
      <w:r w:rsidR="00F175DC">
        <w:rPr>
          <w:rFonts w:cs="Arial"/>
          <w:szCs w:val="20"/>
        </w:rPr>
        <w:t xml:space="preserve"> les actions que nous avions prédéfinies. Si cela pouvait convenir pour une simple expérience, notre volonté était de se rapprocher le plus possible d’un fonctionnement de feu que l’on peut retrouver dans nos villes.</w:t>
      </w:r>
      <w:r w:rsidR="004450EE">
        <w:rPr>
          <w:rFonts w:cs="Arial"/>
          <w:szCs w:val="20"/>
        </w:rPr>
        <w:t xml:space="preserve"> Une recherche</w:t>
      </w:r>
      <w:r w:rsidR="00F175DC">
        <w:rPr>
          <w:rFonts w:cs="Arial"/>
          <w:szCs w:val="20"/>
        </w:rPr>
        <w:t xml:space="preserve"> pour obtenir les normes d</w:t>
      </w:r>
      <w:r w:rsidR="00E52C41">
        <w:rPr>
          <w:rFonts w:cs="Arial"/>
          <w:szCs w:val="20"/>
        </w:rPr>
        <w:t xml:space="preserve">es feux de signalisation </w:t>
      </w:r>
      <w:r w:rsidR="00F175DC">
        <w:rPr>
          <w:rFonts w:cs="Arial"/>
          <w:szCs w:val="20"/>
        </w:rPr>
        <w:t>que l’on peut retrouver</w:t>
      </w:r>
      <w:r w:rsidR="00E52C41">
        <w:rPr>
          <w:rFonts w:cs="Arial"/>
          <w:szCs w:val="20"/>
        </w:rPr>
        <w:t xml:space="preserve"> dans nos villes</w:t>
      </w:r>
      <w:r w:rsidR="004450EE">
        <w:rPr>
          <w:rFonts w:cs="Arial"/>
          <w:szCs w:val="20"/>
        </w:rPr>
        <w:t xml:space="preserve"> a été faite</w:t>
      </w:r>
      <w:r w:rsidR="00F175DC" w:rsidRPr="00F175DC">
        <w:rPr>
          <w:rFonts w:cs="Arial"/>
          <w:szCs w:val="20"/>
        </w:rPr>
        <w:t>.</w:t>
      </w:r>
      <w:r w:rsidR="004450EE">
        <w:rPr>
          <w:rFonts w:cs="Arial"/>
          <w:color w:val="000000"/>
          <w:szCs w:val="20"/>
        </w:rPr>
        <w:t xml:space="preserve"> Il s’avère que celles-ci sont payante</w:t>
      </w:r>
      <w:r w:rsidR="00073342">
        <w:rPr>
          <w:rFonts w:cs="Arial"/>
          <w:color w:val="000000"/>
          <w:szCs w:val="20"/>
        </w:rPr>
        <w:t>s</w:t>
      </w:r>
      <w:r w:rsidR="004450EE">
        <w:rPr>
          <w:rFonts w:cs="Arial"/>
          <w:color w:val="000000"/>
          <w:szCs w:val="20"/>
        </w:rPr>
        <w:t xml:space="preserve"> aussi viell</w:t>
      </w:r>
      <w:r w:rsidR="00DF6D4F">
        <w:rPr>
          <w:rFonts w:cs="Arial"/>
          <w:color w:val="000000"/>
          <w:szCs w:val="20"/>
        </w:rPr>
        <w:t>es soient-elles (certaines datent</w:t>
      </w:r>
      <w:r w:rsidR="004450EE">
        <w:rPr>
          <w:rFonts w:cs="Arial"/>
          <w:color w:val="000000"/>
          <w:szCs w:val="20"/>
        </w:rPr>
        <w:t xml:space="preserve"> des années 90) </w:t>
      </w:r>
      <w:r w:rsidR="00F175DC" w:rsidRPr="00F175DC">
        <w:rPr>
          <w:rFonts w:cs="Arial"/>
          <w:color w:val="000000"/>
          <w:szCs w:val="20"/>
        </w:rPr>
        <w:t>avec une moyenne de 200€ par norm</w:t>
      </w:r>
      <w:r w:rsidR="00AF6BE5">
        <w:rPr>
          <w:rFonts w:cs="Arial"/>
          <w:color w:val="000000"/>
          <w:szCs w:val="20"/>
        </w:rPr>
        <w:t>e, ce type d’information</w:t>
      </w:r>
      <w:r w:rsidR="004450EE">
        <w:rPr>
          <w:rFonts w:cs="Arial"/>
          <w:color w:val="000000"/>
          <w:szCs w:val="20"/>
        </w:rPr>
        <w:t xml:space="preserve"> restant </w:t>
      </w:r>
      <w:r w:rsidR="00F175DC" w:rsidRPr="00F175DC">
        <w:rPr>
          <w:rFonts w:cs="Arial"/>
          <w:color w:val="000000"/>
          <w:szCs w:val="20"/>
        </w:rPr>
        <w:t xml:space="preserve">sensible à transmettre. </w:t>
      </w:r>
      <w:r w:rsidR="00F175DC">
        <w:rPr>
          <w:rFonts w:cs="Arial"/>
          <w:color w:val="000000"/>
          <w:szCs w:val="20"/>
        </w:rPr>
        <w:t xml:space="preserve">Ne pouvant vraiment s’y conformer, nous avons choisi de réfléchir de notre côté sur des éléments ou conditions extrêmes qui pourrait déranger le cycle normal de notre système de feu. </w:t>
      </w:r>
      <w:r w:rsidR="00F175DC">
        <w:rPr>
          <w:rFonts w:cs="Arial"/>
          <w:szCs w:val="20"/>
        </w:rPr>
        <w:t xml:space="preserve">Il a donc </w:t>
      </w:r>
      <w:r w:rsidR="009B7259">
        <w:rPr>
          <w:rFonts w:cs="Arial"/>
          <w:szCs w:val="20"/>
        </w:rPr>
        <w:t xml:space="preserve">fallu </w:t>
      </w:r>
      <w:r w:rsidR="002575DC" w:rsidRPr="00793686">
        <w:rPr>
          <w:rFonts w:cs="Arial"/>
          <w:szCs w:val="20"/>
        </w:rPr>
        <w:t>remettre en question notre modèle pour prendre des aspects plus aléatoires comme le fait de perdre un paquet en cours de route ou un délai entre deux envois.</w:t>
      </w:r>
      <w:r w:rsidR="00F175DC">
        <w:rPr>
          <w:rFonts w:cs="Arial"/>
          <w:szCs w:val="20"/>
        </w:rPr>
        <w:t xml:space="preserve"> </w:t>
      </w:r>
    </w:p>
    <w:p w14:paraId="054BCD09" w14:textId="3FE6D5F8" w:rsidR="00F44E92" w:rsidRPr="00F44E92" w:rsidRDefault="00F175DC" w:rsidP="00F175DC">
      <w:pPr>
        <w:widowControl w:val="0"/>
        <w:autoSpaceDE w:val="0"/>
        <w:autoSpaceDN w:val="0"/>
        <w:adjustRightInd w:val="0"/>
        <w:spacing w:after="240"/>
        <w:jc w:val="left"/>
        <w:rPr>
          <w:rFonts w:cs="Arial"/>
          <w:szCs w:val="20"/>
        </w:rPr>
      </w:pPr>
      <w:r>
        <w:rPr>
          <w:rFonts w:cs="Arial"/>
          <w:szCs w:val="20"/>
        </w:rPr>
        <w:t>Ainsi dans cette partie nous allons détailler notre cas d’usage</w:t>
      </w:r>
      <w:r w:rsidR="00B52610">
        <w:rPr>
          <w:rFonts w:cs="Arial"/>
          <w:szCs w:val="20"/>
        </w:rPr>
        <w:t xml:space="preserve"> afin de mieux cerner les actions à réaliser sur ce projet</w:t>
      </w:r>
      <w:r>
        <w:rPr>
          <w:rFonts w:cs="Arial"/>
          <w:szCs w:val="20"/>
        </w:rPr>
        <w:t xml:space="preserve"> et les diverses modélisations qui ont été effectués afin d’obtenir un système plus robuste et qui nous permettrai</w:t>
      </w:r>
      <w:r w:rsidR="00A00144">
        <w:rPr>
          <w:rFonts w:cs="Arial"/>
          <w:szCs w:val="20"/>
        </w:rPr>
        <w:t>t</w:t>
      </w:r>
      <w:r>
        <w:rPr>
          <w:rFonts w:cs="Arial"/>
          <w:szCs w:val="20"/>
        </w:rPr>
        <w:t xml:space="preserve"> d’éviter des situations non souhaitées.</w:t>
      </w:r>
    </w:p>
    <w:p w14:paraId="79DA15F6" w14:textId="014721B2" w:rsidR="00FD7F5C" w:rsidRDefault="00F52C48" w:rsidP="00EB62CC">
      <w:pPr>
        <w:pStyle w:val="Titre2"/>
      </w:pPr>
      <w:bookmarkStart w:id="21" w:name="_Toc522356796"/>
      <w:r>
        <w:t>II</w:t>
      </w:r>
      <w:r w:rsidR="00736EA5">
        <w:t>I.</w:t>
      </w:r>
      <w:r>
        <w:t>1</w:t>
      </w:r>
      <w:r w:rsidR="00FD7F5C">
        <w:t xml:space="preserve"> Cas d’usage</w:t>
      </w:r>
      <w:bookmarkEnd w:id="21"/>
    </w:p>
    <w:p w14:paraId="26D0CE7F" w14:textId="77777777" w:rsidR="007B301B" w:rsidRPr="007B301B" w:rsidRDefault="007B301B" w:rsidP="007B301B"/>
    <w:p w14:paraId="6E331769" w14:textId="50662F58" w:rsidR="00A42FDA" w:rsidRDefault="00D95488" w:rsidP="000765D5">
      <w:r>
        <w:t>Nous cherch</w:t>
      </w:r>
      <w:r w:rsidR="00A42FDA">
        <w:t>ons à prototyper un système utilisant des technologies plus moderne</w:t>
      </w:r>
      <w:r w:rsidR="00A00144">
        <w:t>s</w:t>
      </w:r>
      <w:r w:rsidR="00A42FDA">
        <w:t xml:space="preserve"> avec </w:t>
      </w:r>
      <w:r w:rsidR="006C444B">
        <w:t>l’usage de l’I</w:t>
      </w:r>
      <w:r w:rsidR="00C41988">
        <w:t>nternet des Objets</w:t>
      </w:r>
      <w:r w:rsidR="00AE5488">
        <w:t xml:space="preserve"> pour développer nos éléments tels que</w:t>
      </w:r>
      <w:r w:rsidR="00C41988">
        <w:t xml:space="preserve"> les feux de signalisation</w:t>
      </w:r>
      <w:r w:rsidR="00B142EE">
        <w:t>. Pour réussir</w:t>
      </w:r>
      <w:r w:rsidR="00A42FDA">
        <w:t xml:space="preserve"> </w:t>
      </w:r>
      <w:r>
        <w:t xml:space="preserve">cela, nous avons décidé de </w:t>
      </w:r>
      <w:r w:rsidR="00A42FDA">
        <w:t>définir un cas d’usage sur lequel se baser afin de réaliser notre projet.</w:t>
      </w:r>
    </w:p>
    <w:p w14:paraId="5A0CD93A" w14:textId="77777777" w:rsidR="000765D5" w:rsidRDefault="000765D5" w:rsidP="000765D5"/>
    <w:p w14:paraId="3F92A075" w14:textId="557E303C" w:rsidR="006063F8" w:rsidRDefault="00677857" w:rsidP="000765D5">
      <w:r>
        <w:t xml:space="preserve">Le cas d’usage que l’on a fait ressortir </w:t>
      </w:r>
      <w:r w:rsidR="00F90445">
        <w:t>jusque-là</w:t>
      </w:r>
      <w:r>
        <w:t xml:space="preserve"> est celui de penser </w:t>
      </w:r>
      <w:r w:rsidR="00F90445">
        <w:t>aux véhicules prioritaires tels que la police, les pompiers</w:t>
      </w:r>
      <w:r w:rsidR="000B2A37">
        <w:t xml:space="preserve"> ou tout véhicule disposant d’un </w:t>
      </w:r>
      <w:r w:rsidR="000F3E07">
        <w:t>avertisseur sonore et/ou visuel</w:t>
      </w:r>
      <w:r w:rsidR="00F90445">
        <w:t xml:space="preserve">. </w:t>
      </w:r>
    </w:p>
    <w:p w14:paraId="191FEFD1" w14:textId="1F8F942A" w:rsidR="007B301B" w:rsidRDefault="003E23B7" w:rsidP="007B301B">
      <w:r>
        <w:t xml:space="preserve">On sait que </w:t>
      </w:r>
      <w:r w:rsidR="000F3E07">
        <w:t xml:space="preserve">pour ces véhicules, le temps est </w:t>
      </w:r>
      <w:r w:rsidR="00B142EE">
        <w:t xml:space="preserve">un élément </w:t>
      </w:r>
      <w:r w:rsidR="000F3E07">
        <w:t>clé et favoriser son passage parmi les autres usagers est très importants. C’est pourquoi ce cas d’usage a été développé. Le but serait dans un premier temps de pouvoir</w:t>
      </w:r>
      <w:r w:rsidR="00804039">
        <w:t>,</w:t>
      </w:r>
      <w:r w:rsidR="000F3E07">
        <w:t xml:space="preserve"> à l’approche d’une intersection possédant un système de feux ayant sa voie au rouge</w:t>
      </w:r>
      <w:r w:rsidR="00804039">
        <w:t xml:space="preserve">, </w:t>
      </w:r>
      <w:r w:rsidR="009879AE">
        <w:t>signaler sa présence</w:t>
      </w:r>
      <w:r w:rsidR="000F3E07">
        <w:t xml:space="preserve"> au système. Ensuite le système va interrompre le cycle de feu classique afin de passer la voie du véhicule prioritaire au vert afin de lui faciliter le passage.</w:t>
      </w:r>
      <w:r w:rsidR="009C1EC1">
        <w:t xml:space="preserve"> Ce cycle disruptif durerai</w:t>
      </w:r>
      <w:r w:rsidR="00B142EE">
        <w:t>t</w:t>
      </w:r>
      <w:r w:rsidR="009C1EC1">
        <w:t xml:space="preserve"> le temps d’un cycle de feu puis le système repartirai</w:t>
      </w:r>
      <w:r w:rsidR="00B142EE">
        <w:t>t</w:t>
      </w:r>
      <w:r w:rsidR="009C1EC1">
        <w:t xml:space="preserve"> sur un cycle de feu normal.</w:t>
      </w:r>
      <w:r w:rsidR="007B301B">
        <w:t xml:space="preserve"> </w:t>
      </w:r>
      <w:r w:rsidR="009C1EC1">
        <w:t>La situation pour ce cas d’usage a été défini sur un carrefour à deux voies possédant un système de feu. Pour simplifier notre cas, nous avons défini que la situation n’impliquerai</w:t>
      </w:r>
      <w:r w:rsidR="00B142EE">
        <w:t>t</w:t>
      </w:r>
      <w:r w:rsidR="009C1EC1">
        <w:t xml:space="preserve"> d’un seul véhicule prioritaire qui serait à l’approche d’une des voies de ce carrefour. Le but est de faciliter le développement de ce projet </w:t>
      </w:r>
      <w:r w:rsidR="006C444B">
        <w:t>en fixant notre cas mais dans lequel diverses situations auront été prises en compte mais ne seront pas exposés ou solutionnés pour l’instant.</w:t>
      </w:r>
      <w:r w:rsidR="007B301B">
        <w:t xml:space="preserve"> </w:t>
      </w:r>
    </w:p>
    <w:p w14:paraId="2ABE1A8A" w14:textId="77777777" w:rsidR="000765D5" w:rsidRDefault="000765D5" w:rsidP="000765D5"/>
    <w:p w14:paraId="4BC7DAD0" w14:textId="16648803" w:rsidR="006063F8" w:rsidRDefault="00C512E5" w:rsidP="000765D5">
      <w:r>
        <w:t>Afin d’obtenir un résultat très visuel de la solution finale, une maquette</w:t>
      </w:r>
      <w:r w:rsidR="007832A1">
        <w:t xml:space="preserve"> à l’échelle </w:t>
      </w:r>
      <w:proofErr w:type="gramStart"/>
      <w:r w:rsidR="007832A1">
        <w:t>1:</w:t>
      </w:r>
      <w:proofErr w:type="gramEnd"/>
      <w:r w:rsidR="007832A1">
        <w:t>68</w:t>
      </w:r>
      <w:r>
        <w:t xml:space="preserve"> a été réalisée par les étudiants du PFE en se basant sur un </w:t>
      </w:r>
      <w:r w:rsidR="007832A1">
        <w:t>véritable</w:t>
      </w:r>
      <w:r>
        <w:t xml:space="preserve"> </w:t>
      </w:r>
      <w:r w:rsidR="007832A1">
        <w:t>carrefour</w:t>
      </w:r>
      <w:r>
        <w:t xml:space="preserve"> </w:t>
      </w:r>
      <w:r w:rsidR="007832A1">
        <w:t xml:space="preserve">parisien </w:t>
      </w:r>
      <w:r w:rsidR="007832A1" w:rsidRPr="007832A1">
        <w:rPr>
          <w:rFonts w:cs="Arial"/>
          <w:color w:val="000000"/>
          <w:szCs w:val="20"/>
        </w:rPr>
        <w:t>qui croise la Rue de la Con</w:t>
      </w:r>
      <w:r w:rsidR="007832A1">
        <w:rPr>
          <w:rFonts w:cs="Arial"/>
          <w:color w:val="000000"/>
          <w:szCs w:val="20"/>
        </w:rPr>
        <w:t>vention et l’Avenue Felix Faure.</w:t>
      </w:r>
    </w:p>
    <w:p w14:paraId="4D223E4B" w14:textId="77777777" w:rsidR="006063F8" w:rsidRPr="006063F8" w:rsidRDefault="006063F8" w:rsidP="006063F8"/>
    <w:p w14:paraId="33F6323D" w14:textId="7D73A3E2" w:rsidR="00AE4BBC" w:rsidRPr="003C39CD" w:rsidRDefault="00736EA5" w:rsidP="003C39CD">
      <w:pPr>
        <w:pStyle w:val="Titre2"/>
      </w:pPr>
      <w:bookmarkStart w:id="22" w:name="_Toc522356797"/>
      <w:r>
        <w:t>I</w:t>
      </w:r>
      <w:r w:rsidR="00F52C48">
        <w:t>II</w:t>
      </w:r>
      <w:r>
        <w:t>.</w:t>
      </w:r>
      <w:r w:rsidR="00F52C48">
        <w:t>2</w:t>
      </w:r>
      <w:r w:rsidR="00FD7F5C">
        <w:t xml:space="preserve"> Définition des limites de notre </w:t>
      </w:r>
      <w:r w:rsidR="00EB62CC">
        <w:t>première</w:t>
      </w:r>
      <w:r w:rsidR="00FD7F5C">
        <w:t xml:space="preserve"> </w:t>
      </w:r>
      <w:r w:rsidR="00EB62CC">
        <w:t>interprétation</w:t>
      </w:r>
      <w:bookmarkEnd w:id="22"/>
    </w:p>
    <w:p w14:paraId="06F213B3" w14:textId="77777777" w:rsidR="00AE4BBC" w:rsidRDefault="00AE4BBC" w:rsidP="002575DC">
      <w:pPr>
        <w:rPr>
          <w:rFonts w:cs="Arial"/>
          <w:szCs w:val="20"/>
        </w:rPr>
      </w:pPr>
    </w:p>
    <w:p w14:paraId="0947BB82" w14:textId="44E6F394" w:rsidR="002575DC" w:rsidRDefault="002575DC" w:rsidP="002575DC">
      <w:pPr>
        <w:rPr>
          <w:rFonts w:cs="Arial"/>
          <w:szCs w:val="20"/>
        </w:rPr>
      </w:pPr>
      <w:r w:rsidRPr="00793686">
        <w:rPr>
          <w:rFonts w:cs="Arial"/>
          <w:szCs w:val="20"/>
        </w:rPr>
        <w:t>Ainsi un premier aspect a été d’utiliser les réseaux de Petri, qui sont des réseaux avec une faible notion de temps</w:t>
      </w:r>
      <w:r w:rsidR="00D53240">
        <w:rPr>
          <w:rFonts w:cs="Arial"/>
          <w:szCs w:val="20"/>
        </w:rPr>
        <w:t xml:space="preserve"> et</w:t>
      </w:r>
      <w:r w:rsidRPr="00793686">
        <w:rPr>
          <w:rFonts w:cs="Arial"/>
          <w:szCs w:val="20"/>
        </w:rPr>
        <w:t xml:space="preserve"> souvent utilisés pour modéliser un système fonctionnement sur des feux de signalisation. </w:t>
      </w:r>
      <w:r w:rsidR="00D53240">
        <w:rPr>
          <w:rFonts w:cs="Arial"/>
          <w:szCs w:val="20"/>
        </w:rPr>
        <w:t>Essayer de modéliser notre système en utilisant les réseaux de Pétri a été bénéfique</w:t>
      </w:r>
      <w:r w:rsidRPr="00633D49">
        <w:rPr>
          <w:rFonts w:cs="Arial"/>
          <w:color w:val="ED7D31" w:themeColor="accent2"/>
          <w:szCs w:val="20"/>
        </w:rPr>
        <w:t xml:space="preserve"> </w:t>
      </w:r>
      <w:r w:rsidR="00D53240">
        <w:rPr>
          <w:rFonts w:cs="Arial"/>
          <w:szCs w:val="20"/>
        </w:rPr>
        <w:t>afin de</w:t>
      </w:r>
      <w:r w:rsidRPr="00793686">
        <w:rPr>
          <w:rFonts w:cs="Arial"/>
          <w:szCs w:val="20"/>
        </w:rPr>
        <w:t xml:space="preserve"> bien voir les points de contrôle et règles qu’il a fallu implémenter au niveaux des feux. </w:t>
      </w:r>
    </w:p>
    <w:p w14:paraId="01674F2A" w14:textId="6D8B8B88" w:rsidR="002575DC" w:rsidRPr="00793686" w:rsidRDefault="005376D1" w:rsidP="002575DC">
      <w:pPr>
        <w:rPr>
          <w:rFonts w:cs="Arial"/>
          <w:szCs w:val="20"/>
        </w:rPr>
      </w:pPr>
      <w:r>
        <w:rPr>
          <w:rFonts w:cs="Arial"/>
          <w:szCs w:val="20"/>
        </w:rPr>
        <w:t>Cela m’</w:t>
      </w:r>
      <w:r w:rsidR="002575DC" w:rsidRPr="00793686">
        <w:rPr>
          <w:rFonts w:cs="Arial"/>
          <w:szCs w:val="20"/>
        </w:rPr>
        <w:t>a permis de voir qu’il fallait mettre à jour notre système afin de fournir plus de confirmations et d’acquittement tout au long du cycle des feux pour assurer un s</w:t>
      </w:r>
      <w:r w:rsidR="005C3D3B">
        <w:rPr>
          <w:rFonts w:cs="Arial"/>
          <w:szCs w:val="20"/>
        </w:rPr>
        <w:t>ystème qui puisse</w:t>
      </w:r>
      <w:r w:rsidR="002575DC" w:rsidRPr="00793686">
        <w:rPr>
          <w:rFonts w:cs="Arial"/>
          <w:szCs w:val="20"/>
        </w:rPr>
        <w:t xml:space="preserve"> être développé pour un environnement réel et s’adapter par rapport aux normes sur les feux actuels.</w:t>
      </w:r>
    </w:p>
    <w:p w14:paraId="7354AFEF" w14:textId="7FBA1D42" w:rsidR="002575DC" w:rsidRDefault="002575DC" w:rsidP="002575DC">
      <w:pPr>
        <w:rPr>
          <w:rFonts w:cs="Arial"/>
          <w:szCs w:val="20"/>
        </w:rPr>
      </w:pPr>
      <w:r w:rsidRPr="00793686">
        <w:rPr>
          <w:rFonts w:cs="Arial"/>
          <w:szCs w:val="20"/>
        </w:rPr>
        <w:t>En effet, en analysant différents papiers</w:t>
      </w:r>
      <w:r w:rsidR="00D53240">
        <w:rPr>
          <w:rFonts w:cs="Arial"/>
          <w:szCs w:val="20"/>
        </w:rPr>
        <w:t>,</w:t>
      </w:r>
      <w:r w:rsidR="00113588">
        <w:rPr>
          <w:rFonts w:cs="Arial"/>
          <w:szCs w:val="20"/>
        </w:rPr>
        <w:t xml:space="preserve"> </w:t>
      </w:r>
      <w:r w:rsidR="005376D1">
        <w:rPr>
          <w:rFonts w:cs="Arial"/>
          <w:szCs w:val="20"/>
        </w:rPr>
        <w:t xml:space="preserve">j’ai pu établir quels seraient </w:t>
      </w:r>
      <w:r w:rsidR="00113588">
        <w:rPr>
          <w:rFonts w:cs="Arial"/>
          <w:szCs w:val="20"/>
        </w:rPr>
        <w:t xml:space="preserve">les </w:t>
      </w:r>
      <w:r w:rsidR="005376D1">
        <w:rPr>
          <w:rFonts w:cs="Arial"/>
          <w:szCs w:val="20"/>
        </w:rPr>
        <w:t xml:space="preserve">différents </w:t>
      </w:r>
      <w:r w:rsidR="00113588">
        <w:rPr>
          <w:rFonts w:cs="Arial"/>
          <w:szCs w:val="20"/>
        </w:rPr>
        <w:t>points à bien contrôler</w:t>
      </w:r>
      <w:r w:rsidR="005376D1">
        <w:rPr>
          <w:rFonts w:cs="Arial"/>
          <w:szCs w:val="20"/>
        </w:rPr>
        <w:t xml:space="preserve"> pour notre modèle</w:t>
      </w:r>
      <w:r w:rsidR="00113588">
        <w:rPr>
          <w:rFonts w:cs="Arial"/>
          <w:szCs w:val="20"/>
        </w:rPr>
        <w:t>.</w:t>
      </w:r>
      <w:r w:rsidR="004F51AA">
        <w:rPr>
          <w:rFonts w:cs="Arial"/>
          <w:szCs w:val="20"/>
        </w:rPr>
        <w:t xml:space="preserve"> </w:t>
      </w:r>
      <w:r w:rsidR="004F51AA" w:rsidRPr="000365AB">
        <w:rPr>
          <w:rFonts w:cs="Arial"/>
          <w:szCs w:val="20"/>
        </w:rPr>
        <w:t xml:space="preserve">On peut voir un </w:t>
      </w:r>
      <w:r w:rsidR="00773408" w:rsidRPr="000365AB">
        <w:rPr>
          <w:rFonts w:cs="Arial"/>
          <w:szCs w:val="20"/>
        </w:rPr>
        <w:t>réseau de pétri simplifié montrant un c</w:t>
      </w:r>
      <w:r w:rsidR="00050ACE">
        <w:rPr>
          <w:rFonts w:cs="Arial"/>
          <w:szCs w:val="20"/>
        </w:rPr>
        <w:t>ycle de feu standard en Figure 3</w:t>
      </w:r>
      <w:r w:rsidR="00773408" w:rsidRPr="000365AB">
        <w:rPr>
          <w:rFonts w:cs="Arial"/>
          <w:szCs w:val="20"/>
        </w:rPr>
        <w:t>.</w:t>
      </w:r>
    </w:p>
    <w:p w14:paraId="775B1A73" w14:textId="77777777" w:rsidR="00BA175B" w:rsidRDefault="00BA175B" w:rsidP="00BA175B">
      <w:pPr>
        <w:keepNext/>
        <w:widowControl w:val="0"/>
        <w:autoSpaceDE w:val="0"/>
        <w:autoSpaceDN w:val="0"/>
        <w:adjustRightInd w:val="0"/>
        <w:spacing w:line="280" w:lineRule="atLeast"/>
        <w:jc w:val="center"/>
      </w:pPr>
      <w:r>
        <w:rPr>
          <w:rFonts w:ascii="Times" w:hAnsi="Times" w:cs="Times"/>
          <w:noProof/>
          <w:color w:val="000000"/>
          <w:sz w:val="24"/>
          <w:lang w:eastAsia="fr-FR"/>
        </w:rPr>
        <w:lastRenderedPageBreak/>
        <w:drawing>
          <wp:inline distT="0" distB="0" distL="0" distR="0" wp14:anchorId="7BC2C801" wp14:editId="1ABC3BC7">
            <wp:extent cx="3720318" cy="3264334"/>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6016" cy="3286882"/>
                    </a:xfrm>
                    <a:prstGeom prst="rect">
                      <a:avLst/>
                    </a:prstGeom>
                    <a:noFill/>
                    <a:ln>
                      <a:noFill/>
                    </a:ln>
                  </pic:spPr>
                </pic:pic>
              </a:graphicData>
            </a:graphic>
          </wp:inline>
        </w:drawing>
      </w:r>
    </w:p>
    <w:p w14:paraId="7D12A7D5" w14:textId="774CEA66" w:rsidR="00BA175B" w:rsidRDefault="00BA175B" w:rsidP="00BA175B">
      <w:pPr>
        <w:pStyle w:val="Lgende"/>
        <w:jc w:val="center"/>
      </w:pPr>
      <w:bookmarkStart w:id="23" w:name="_Toc522315853"/>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3</w:t>
      </w:r>
      <w:r w:rsidR="00633E60">
        <w:rPr>
          <w:noProof/>
        </w:rPr>
        <w:fldChar w:fldCharType="end"/>
      </w:r>
      <w:r>
        <w:t xml:space="preserve"> Représentation du carrefour (a) et sa modélisation utilisant les réseaux de pétri (b)</w:t>
      </w:r>
      <w:bookmarkEnd w:id="23"/>
    </w:p>
    <w:p w14:paraId="7A7FBA68" w14:textId="4B14C875" w:rsidR="00BA175B" w:rsidRDefault="00BA175B" w:rsidP="00BA175B">
      <w:pPr>
        <w:widowControl w:val="0"/>
        <w:autoSpaceDE w:val="0"/>
        <w:autoSpaceDN w:val="0"/>
        <w:adjustRightInd w:val="0"/>
        <w:spacing w:line="280" w:lineRule="atLeast"/>
        <w:jc w:val="left"/>
        <w:rPr>
          <w:rFonts w:ascii="Times" w:hAnsi="Times" w:cs="Times"/>
          <w:color w:val="000000"/>
          <w:sz w:val="24"/>
        </w:rPr>
      </w:pPr>
      <w:r>
        <w:rPr>
          <w:rFonts w:ascii="Times" w:hAnsi="Times" w:cs="Times"/>
          <w:color w:val="000000"/>
          <w:sz w:val="24"/>
        </w:rPr>
        <w:t xml:space="preserve"> </w:t>
      </w:r>
    </w:p>
    <w:p w14:paraId="2DED1A2F" w14:textId="77777777" w:rsidR="00BA175B" w:rsidRDefault="00BA175B" w:rsidP="002575DC">
      <w:pPr>
        <w:rPr>
          <w:rFonts w:cs="Arial"/>
          <w:szCs w:val="20"/>
        </w:rPr>
      </w:pPr>
    </w:p>
    <w:p w14:paraId="54234C60" w14:textId="7B2B2674" w:rsidR="004F51AA" w:rsidRPr="00793686" w:rsidRDefault="000365AB" w:rsidP="002575DC">
      <w:pPr>
        <w:rPr>
          <w:rFonts w:cs="Arial"/>
          <w:szCs w:val="20"/>
        </w:rPr>
      </w:pPr>
      <w:r>
        <w:rPr>
          <w:rFonts w:cs="Arial"/>
          <w:szCs w:val="20"/>
        </w:rPr>
        <w:t>Par exemple</w:t>
      </w:r>
      <w:r w:rsidR="00777CFA">
        <w:rPr>
          <w:rFonts w:cs="Arial"/>
          <w:szCs w:val="20"/>
        </w:rPr>
        <w:t>,</w:t>
      </w:r>
      <w:r>
        <w:rPr>
          <w:rFonts w:cs="Arial"/>
          <w:szCs w:val="20"/>
        </w:rPr>
        <w:t xml:space="preserve"> des règle</w:t>
      </w:r>
      <w:r w:rsidR="00777CFA">
        <w:rPr>
          <w:rFonts w:cs="Arial"/>
          <w:szCs w:val="20"/>
        </w:rPr>
        <w:t>s parfois basiques mais sensées peuvent être appliqués, comme pour</w:t>
      </w:r>
      <w:r>
        <w:rPr>
          <w:rFonts w:cs="Arial"/>
          <w:szCs w:val="20"/>
        </w:rPr>
        <w:t xml:space="preserve"> chaque changement des états de feu d’un carrefour, toujours passer par l’état où les feux sont au rouge</w:t>
      </w:r>
      <w:r w:rsidR="004F51AA">
        <w:rPr>
          <w:rFonts w:cs="Arial"/>
          <w:szCs w:val="20"/>
        </w:rPr>
        <w:t>. Cela peut être aussi</w:t>
      </w:r>
      <w:r w:rsidR="00714F6B">
        <w:rPr>
          <w:rFonts w:cs="Arial"/>
          <w:szCs w:val="20"/>
        </w:rPr>
        <w:t xml:space="preserve"> d’assurer un délai de sureté d’au</w:t>
      </w:r>
      <w:r w:rsidR="004F51AA">
        <w:rPr>
          <w:rFonts w:cs="Arial"/>
          <w:szCs w:val="20"/>
        </w:rPr>
        <w:t xml:space="preserve"> minimum deux secondes entre le rouge et le changement d’état afin d’éviter un problème de délai au niveau de la communication qui pourrait poser un cas critique.</w:t>
      </w:r>
      <w:r w:rsidR="007B301B">
        <w:rPr>
          <w:rFonts w:cs="Arial"/>
          <w:szCs w:val="20"/>
        </w:rPr>
        <w:t xml:space="preserve"> </w:t>
      </w:r>
      <w:r w:rsidR="004F51AA">
        <w:rPr>
          <w:rFonts w:cs="Arial"/>
          <w:szCs w:val="20"/>
        </w:rPr>
        <w:t>Bien définir ces règles « élémentaires » vont permettre d’avoir une certaine rig</w:t>
      </w:r>
      <w:r w:rsidR="00773408">
        <w:rPr>
          <w:rFonts w:cs="Arial"/>
          <w:szCs w:val="20"/>
        </w:rPr>
        <w:t>u</w:t>
      </w:r>
      <w:r w:rsidR="004F51AA">
        <w:rPr>
          <w:rFonts w:cs="Arial"/>
          <w:szCs w:val="20"/>
        </w:rPr>
        <w:t>eur dans le fonctionnement des feux et donc limiter les comportem</w:t>
      </w:r>
      <w:r w:rsidR="00C5319E">
        <w:rPr>
          <w:rFonts w:cs="Arial"/>
          <w:szCs w:val="20"/>
        </w:rPr>
        <w:t xml:space="preserve">ent dits critiques qui pourraient </w:t>
      </w:r>
      <w:r w:rsidR="004F51AA">
        <w:rPr>
          <w:rFonts w:cs="Arial"/>
          <w:szCs w:val="20"/>
        </w:rPr>
        <w:t>survenir.</w:t>
      </w:r>
    </w:p>
    <w:p w14:paraId="6213C01E" w14:textId="77777777" w:rsidR="000765D5" w:rsidRDefault="000765D5" w:rsidP="000765D5">
      <w:pPr>
        <w:rPr>
          <w:rFonts w:cs="Arial"/>
          <w:szCs w:val="20"/>
        </w:rPr>
      </w:pPr>
    </w:p>
    <w:p w14:paraId="0000F1F2" w14:textId="37AFDE75" w:rsidR="006025CA" w:rsidRPr="00F44E92" w:rsidRDefault="004F51AA" w:rsidP="000765D5">
      <w:pPr>
        <w:rPr>
          <w:rFonts w:cs="Arial"/>
          <w:szCs w:val="20"/>
        </w:rPr>
      </w:pPr>
      <w:r>
        <w:rPr>
          <w:rFonts w:cs="Arial"/>
          <w:szCs w:val="20"/>
        </w:rPr>
        <w:t>Cependant, même si c</w:t>
      </w:r>
      <w:r w:rsidR="002575DC" w:rsidRPr="00793686">
        <w:rPr>
          <w:rFonts w:cs="Arial"/>
          <w:szCs w:val="20"/>
        </w:rPr>
        <w:t>ette modélisation a été bénéfique</w:t>
      </w:r>
      <w:r w:rsidR="00C5319E">
        <w:rPr>
          <w:rFonts w:cs="Arial"/>
          <w:szCs w:val="20"/>
        </w:rPr>
        <w:t>,</w:t>
      </w:r>
      <w:r>
        <w:rPr>
          <w:rFonts w:cs="Arial"/>
          <w:szCs w:val="20"/>
        </w:rPr>
        <w:t xml:space="preserve"> car elle a permis</w:t>
      </w:r>
      <w:r w:rsidR="002575DC" w:rsidRPr="00793686">
        <w:rPr>
          <w:rFonts w:cs="Arial"/>
          <w:szCs w:val="20"/>
        </w:rPr>
        <w:t xml:space="preserve"> l’ajout de points de contrôle supplémentaires </w:t>
      </w:r>
      <w:r>
        <w:rPr>
          <w:rFonts w:cs="Arial"/>
          <w:szCs w:val="20"/>
        </w:rPr>
        <w:t>dans le système, elle restait insuffisante par rapport à nos besoins. En eff</w:t>
      </w:r>
      <w:r w:rsidR="00773408">
        <w:rPr>
          <w:rFonts w:cs="Arial"/>
          <w:szCs w:val="20"/>
        </w:rPr>
        <w:t xml:space="preserve">et, la modélisation en </w:t>
      </w:r>
      <w:r w:rsidR="00514E72">
        <w:rPr>
          <w:rFonts w:cs="Arial"/>
          <w:szCs w:val="20"/>
        </w:rPr>
        <w:t>utilisant</w:t>
      </w:r>
      <w:r w:rsidR="00C5319E">
        <w:rPr>
          <w:rFonts w:cs="Arial"/>
          <w:szCs w:val="20"/>
        </w:rPr>
        <w:t xml:space="preserve"> les réseaux de P</w:t>
      </w:r>
      <w:r w:rsidR="00773408">
        <w:rPr>
          <w:rFonts w:cs="Arial"/>
          <w:szCs w:val="20"/>
        </w:rPr>
        <w:t>étri est statique et ne peut suffisamment prouver la robustesse de notre système. Ainsi nous nous sommes tourné</w:t>
      </w:r>
      <w:r w:rsidR="00C703E9">
        <w:rPr>
          <w:rFonts w:cs="Arial"/>
          <w:szCs w:val="20"/>
        </w:rPr>
        <w:t>s</w:t>
      </w:r>
      <w:r w:rsidR="00773408">
        <w:rPr>
          <w:rFonts w:cs="Arial"/>
          <w:szCs w:val="20"/>
        </w:rPr>
        <w:t xml:space="preserve"> vers une modélisation plus poussée permettant la simulation de ce modèle.</w:t>
      </w:r>
    </w:p>
    <w:p w14:paraId="3F4E843E" w14:textId="77777777" w:rsidR="006025CA" w:rsidRPr="002575DC" w:rsidRDefault="006025CA" w:rsidP="002575DC"/>
    <w:p w14:paraId="030A2007" w14:textId="18F564DB" w:rsidR="00994BC1" w:rsidRDefault="00F52C48" w:rsidP="00FB034D">
      <w:pPr>
        <w:pStyle w:val="Titre2"/>
      </w:pPr>
      <w:bookmarkStart w:id="24" w:name="_Toc522356798"/>
      <w:r>
        <w:t>II</w:t>
      </w:r>
      <w:r w:rsidR="00736EA5">
        <w:t>I.</w:t>
      </w:r>
      <w:r>
        <w:t>3</w:t>
      </w:r>
      <w:r w:rsidR="00FD7F5C">
        <w:t xml:space="preserve"> Modélisation complète de notre système</w:t>
      </w:r>
      <w:bookmarkEnd w:id="24"/>
    </w:p>
    <w:p w14:paraId="4C69816A" w14:textId="77777777" w:rsidR="003D44C0" w:rsidRDefault="003D44C0" w:rsidP="00994BC1">
      <w:pPr>
        <w:rPr>
          <w:rFonts w:cs="Arial"/>
          <w:szCs w:val="20"/>
        </w:rPr>
      </w:pPr>
    </w:p>
    <w:p w14:paraId="367B512F" w14:textId="5405552C" w:rsidR="00994BC1" w:rsidRPr="00793686" w:rsidRDefault="00983FB5" w:rsidP="000765D5">
      <w:pPr>
        <w:rPr>
          <w:rFonts w:cs="Arial"/>
          <w:szCs w:val="20"/>
        </w:rPr>
      </w:pPr>
      <w:r>
        <w:rPr>
          <w:rFonts w:cs="Arial"/>
          <w:szCs w:val="20"/>
        </w:rPr>
        <w:t>Le l</w:t>
      </w:r>
      <w:r w:rsidR="00994BC1" w:rsidRPr="00793686">
        <w:rPr>
          <w:rFonts w:cs="Arial"/>
          <w:szCs w:val="20"/>
        </w:rPr>
        <w:t>ogiciel UPPAAL</w:t>
      </w:r>
      <w:r w:rsidR="00B21320" w:rsidRPr="00B21320">
        <w:rPr>
          <w:rFonts w:cs="Arial"/>
          <w:szCs w:val="20"/>
          <w:vertAlign w:val="superscript"/>
        </w:rPr>
        <w:t>*</w:t>
      </w:r>
      <w:r>
        <w:rPr>
          <w:rFonts w:cs="Arial"/>
          <w:szCs w:val="20"/>
        </w:rPr>
        <w:t xml:space="preserve"> a été utilisé et </w:t>
      </w:r>
      <w:r w:rsidR="00994BC1" w:rsidRPr="00793686">
        <w:rPr>
          <w:rFonts w:cs="Arial"/>
          <w:szCs w:val="20"/>
        </w:rPr>
        <w:t>permet de faire une modélisation très poussée de nombreux systèmes. Son aspect temporel nous permet de</w:t>
      </w:r>
      <w:r w:rsidR="00C703E9">
        <w:rPr>
          <w:rFonts w:cs="Arial"/>
          <w:szCs w:val="20"/>
        </w:rPr>
        <w:t xml:space="preserve"> nous a</w:t>
      </w:r>
      <w:r w:rsidR="00994BC1" w:rsidRPr="00793686">
        <w:rPr>
          <w:rFonts w:cs="Arial"/>
          <w:szCs w:val="20"/>
        </w:rPr>
        <w:t>pprocher au plus près de notre modèle mais aussi de simuler le modèle que l’on a établi.</w:t>
      </w:r>
    </w:p>
    <w:p w14:paraId="33E64B19" w14:textId="08E31917" w:rsidR="00994BC1" w:rsidRDefault="00994BC1" w:rsidP="00994BC1">
      <w:pPr>
        <w:rPr>
          <w:rFonts w:cs="Arial"/>
          <w:szCs w:val="20"/>
        </w:rPr>
      </w:pPr>
      <w:r w:rsidRPr="00793686">
        <w:rPr>
          <w:rFonts w:cs="Arial"/>
          <w:szCs w:val="20"/>
        </w:rPr>
        <w:t>L’apport de ce logiciel est double car cela permet une réelle visualisation de notre modèle et de le faire fonctionner via la simulation. Il apporte surtout</w:t>
      </w:r>
      <w:r w:rsidR="00505B00">
        <w:rPr>
          <w:rFonts w:cs="Arial"/>
          <w:szCs w:val="20"/>
        </w:rPr>
        <w:t>,</w:t>
      </w:r>
      <w:r w:rsidRPr="00793686">
        <w:rPr>
          <w:rFonts w:cs="Arial"/>
          <w:szCs w:val="20"/>
        </w:rPr>
        <w:t xml:space="preserve"> au-delà de la simulation</w:t>
      </w:r>
      <w:r w:rsidR="00505B00">
        <w:rPr>
          <w:rFonts w:cs="Arial"/>
          <w:szCs w:val="20"/>
        </w:rPr>
        <w:t>,</w:t>
      </w:r>
      <w:r w:rsidRPr="00793686">
        <w:rPr>
          <w:rFonts w:cs="Arial"/>
          <w:szCs w:val="20"/>
        </w:rPr>
        <w:t xml:space="preserve"> le </w:t>
      </w:r>
      <w:r w:rsidRPr="00983FB5">
        <w:rPr>
          <w:rFonts w:cs="Arial"/>
          <w:i/>
          <w:szCs w:val="20"/>
        </w:rPr>
        <w:t>model checking</w:t>
      </w:r>
      <w:r w:rsidRPr="00793686">
        <w:rPr>
          <w:rFonts w:cs="Arial"/>
          <w:szCs w:val="20"/>
        </w:rPr>
        <w:t xml:space="preserve"> et donc le bon fonctionnement de notre modèle en prenant en compte toutes les branches de celui-ci.</w:t>
      </w:r>
    </w:p>
    <w:p w14:paraId="38C252A0" w14:textId="77777777" w:rsidR="0032068E" w:rsidRDefault="0032068E" w:rsidP="00994BC1">
      <w:pPr>
        <w:rPr>
          <w:rFonts w:cs="Arial"/>
          <w:szCs w:val="20"/>
        </w:rPr>
      </w:pPr>
    </w:p>
    <w:p w14:paraId="126DB91B" w14:textId="307687A4" w:rsidR="00993375" w:rsidRDefault="00993375" w:rsidP="000765D5">
      <w:pPr>
        <w:rPr>
          <w:rFonts w:cs="Arial"/>
          <w:szCs w:val="20"/>
        </w:rPr>
      </w:pPr>
      <w:r>
        <w:rPr>
          <w:rFonts w:cs="Arial"/>
          <w:szCs w:val="20"/>
        </w:rPr>
        <w:t xml:space="preserve">En cherchant à modéliser notre système via UPPAAL, il a fallu pour moi bien déterminer quels </w:t>
      </w:r>
      <w:r w:rsidR="00FB034D">
        <w:rPr>
          <w:rFonts w:cs="Arial"/>
          <w:szCs w:val="20"/>
        </w:rPr>
        <w:t>seraient</w:t>
      </w:r>
      <w:r>
        <w:rPr>
          <w:rFonts w:cs="Arial"/>
          <w:szCs w:val="20"/>
        </w:rPr>
        <w:t xml:space="preserve"> les acteurs présents dans cette modélisation. Après </w:t>
      </w:r>
      <w:r w:rsidR="00C55866">
        <w:rPr>
          <w:rFonts w:cs="Arial"/>
          <w:szCs w:val="20"/>
        </w:rPr>
        <w:t>réflexion</w:t>
      </w:r>
      <w:r>
        <w:rPr>
          <w:rFonts w:cs="Arial"/>
          <w:szCs w:val="20"/>
        </w:rPr>
        <w:t xml:space="preserve"> j’ai pu définir que mes entités serai</w:t>
      </w:r>
      <w:r w:rsidR="00FB034D">
        <w:rPr>
          <w:rFonts w:cs="Arial"/>
          <w:szCs w:val="20"/>
        </w:rPr>
        <w:t>en</w:t>
      </w:r>
      <w:r>
        <w:rPr>
          <w:rFonts w:cs="Arial"/>
          <w:szCs w:val="20"/>
        </w:rPr>
        <w:t xml:space="preserve">t </w:t>
      </w:r>
      <w:r w:rsidR="0092518F">
        <w:rPr>
          <w:rFonts w:cs="Arial"/>
          <w:szCs w:val="20"/>
        </w:rPr>
        <w:t>un feu maitre ainsi qu’</w:t>
      </w:r>
      <w:r w:rsidR="00505B00">
        <w:rPr>
          <w:rFonts w:cs="Arial"/>
          <w:szCs w:val="20"/>
        </w:rPr>
        <w:t>un feu esclave, un contrôleur</w:t>
      </w:r>
      <w:r>
        <w:rPr>
          <w:rFonts w:cs="Arial"/>
          <w:szCs w:val="20"/>
        </w:rPr>
        <w:t xml:space="preserve"> ainsi qu’une entité qui définirai la valeur de mes feux sur le Cloud.</w:t>
      </w:r>
    </w:p>
    <w:p w14:paraId="6F24F17D" w14:textId="2B24298C" w:rsidR="00776E79" w:rsidRDefault="00776E79" w:rsidP="00994BC1">
      <w:pPr>
        <w:rPr>
          <w:rFonts w:cs="Arial"/>
          <w:szCs w:val="20"/>
        </w:rPr>
      </w:pPr>
      <w:r>
        <w:rPr>
          <w:rFonts w:cs="Arial"/>
          <w:szCs w:val="20"/>
        </w:rPr>
        <w:t>Après avoir défini les entités que je devrai modéliser, je me suis penché sur chacune de ces entités afin d’établir leur fonctionnement pas à pas. Le but de cette action a été d’avoir une compréhension réelle de fonctionnement de chaque entité et de l’avoir traduit par</w:t>
      </w:r>
      <w:r w:rsidR="00F40A85">
        <w:rPr>
          <w:rFonts w:cs="Arial"/>
          <w:szCs w:val="20"/>
        </w:rPr>
        <w:t xml:space="preserve"> une décomposition du fonctionnement en</w:t>
      </w:r>
      <w:r>
        <w:rPr>
          <w:rFonts w:cs="Arial"/>
          <w:szCs w:val="20"/>
        </w:rPr>
        <w:t xml:space="preserve"> </w:t>
      </w:r>
      <w:r w:rsidR="00F40A85">
        <w:rPr>
          <w:rFonts w:cs="Arial"/>
          <w:szCs w:val="20"/>
        </w:rPr>
        <w:t xml:space="preserve">actions simples et </w:t>
      </w:r>
      <w:r>
        <w:rPr>
          <w:rFonts w:cs="Arial"/>
          <w:szCs w:val="20"/>
        </w:rPr>
        <w:t>conditions.</w:t>
      </w:r>
    </w:p>
    <w:p w14:paraId="4FBFF209" w14:textId="1DA3B367" w:rsidR="0012730F" w:rsidRDefault="00E33178" w:rsidP="00994BC1">
      <w:pPr>
        <w:rPr>
          <w:rFonts w:cs="Arial"/>
          <w:szCs w:val="20"/>
        </w:rPr>
      </w:pPr>
      <w:r>
        <w:rPr>
          <w:rFonts w:cs="Arial"/>
          <w:szCs w:val="20"/>
        </w:rPr>
        <w:t>Une fois que ceci a été établi</w:t>
      </w:r>
      <w:r w:rsidR="00776E79">
        <w:rPr>
          <w:rFonts w:cs="Arial"/>
          <w:szCs w:val="20"/>
        </w:rPr>
        <w:t>, il s’agissait de transposer ces actions unitaires en états et transition dans UPPAAL afin de créer un automate fini représentant chacun</w:t>
      </w:r>
      <w:r w:rsidR="000067D9">
        <w:rPr>
          <w:rFonts w:cs="Arial"/>
          <w:szCs w:val="20"/>
        </w:rPr>
        <w:t>e</w:t>
      </w:r>
      <w:r w:rsidR="00776E79">
        <w:rPr>
          <w:rFonts w:cs="Arial"/>
          <w:szCs w:val="20"/>
        </w:rPr>
        <w:t xml:space="preserve"> de nos parties du système.</w:t>
      </w:r>
      <w:r w:rsidR="00A70013">
        <w:rPr>
          <w:rFonts w:cs="Arial"/>
          <w:szCs w:val="20"/>
        </w:rPr>
        <w:t xml:space="preserve"> Pour complexifier notre automate et mieux se conformer avec notre système, il est possible de mettre en </w:t>
      </w:r>
      <w:r w:rsidR="00A70013">
        <w:rPr>
          <w:rFonts w:cs="Arial"/>
          <w:szCs w:val="20"/>
        </w:rPr>
        <w:lastRenderedPageBreak/>
        <w:t xml:space="preserve">place sur les transitions des conditions, des actions et des affectations de variables. Le temps est un </w:t>
      </w:r>
      <w:r w:rsidR="000067D9">
        <w:rPr>
          <w:rFonts w:cs="Arial"/>
          <w:szCs w:val="20"/>
        </w:rPr>
        <w:t>élément</w:t>
      </w:r>
      <w:r w:rsidR="00A70013">
        <w:rPr>
          <w:rFonts w:cs="Arial"/>
          <w:szCs w:val="20"/>
        </w:rPr>
        <w:t xml:space="preserve"> qui peut être utilisé dans ces automates afin de répondre à des contraintes temporelles comme pour notre système de feu.</w:t>
      </w:r>
    </w:p>
    <w:p w14:paraId="24DBD274" w14:textId="7E3DEBE8" w:rsidR="00994BC1" w:rsidRDefault="008A268A" w:rsidP="00994BC1">
      <w:pPr>
        <w:rPr>
          <w:rFonts w:cs="Arial"/>
          <w:szCs w:val="20"/>
        </w:rPr>
      </w:pPr>
      <w:r>
        <w:rPr>
          <w:rFonts w:cs="Arial"/>
          <w:szCs w:val="20"/>
        </w:rPr>
        <w:t>Pour confirmer la bo</w:t>
      </w:r>
      <w:r w:rsidR="00776E79">
        <w:rPr>
          <w:rFonts w:cs="Arial"/>
          <w:szCs w:val="20"/>
        </w:rPr>
        <w:t>nne réalisation du système en mettant en action ensemble les différentes entités</w:t>
      </w:r>
      <w:r w:rsidR="00FB034D">
        <w:rPr>
          <w:rFonts w:cs="Arial"/>
          <w:szCs w:val="20"/>
        </w:rPr>
        <w:t>, l’outil</w:t>
      </w:r>
      <w:r w:rsidR="000C7A68">
        <w:rPr>
          <w:rFonts w:cs="Arial"/>
          <w:szCs w:val="20"/>
        </w:rPr>
        <w:t xml:space="preserve"> possède un « vé</w:t>
      </w:r>
      <w:r>
        <w:rPr>
          <w:rFonts w:cs="Arial"/>
          <w:szCs w:val="20"/>
        </w:rPr>
        <w:t>rifie</w:t>
      </w:r>
      <w:r w:rsidR="000C7A68">
        <w:rPr>
          <w:rFonts w:cs="Arial"/>
          <w:szCs w:val="20"/>
        </w:rPr>
        <w:t>u</w:t>
      </w:r>
      <w:r>
        <w:rPr>
          <w:rFonts w:cs="Arial"/>
          <w:szCs w:val="20"/>
        </w:rPr>
        <w:t>r » dans lequel on peut</w:t>
      </w:r>
      <w:r w:rsidR="00994BC1" w:rsidRPr="00793686">
        <w:rPr>
          <w:rFonts w:cs="Arial"/>
          <w:szCs w:val="20"/>
        </w:rPr>
        <w:t xml:space="preserve"> établir des règles comme </w:t>
      </w:r>
      <w:proofErr w:type="gramStart"/>
      <w:r w:rsidR="00994BC1" w:rsidRPr="00C60532">
        <w:rPr>
          <w:rFonts w:cs="Arial"/>
          <w:i/>
          <w:szCs w:val="20"/>
        </w:rPr>
        <w:t>A[</w:t>
      </w:r>
      <w:proofErr w:type="gramEnd"/>
      <w:r w:rsidR="00994BC1" w:rsidRPr="00C60532">
        <w:rPr>
          <w:rFonts w:cs="Arial"/>
          <w:i/>
          <w:szCs w:val="20"/>
        </w:rPr>
        <w:t>] not deadlock</w:t>
      </w:r>
      <w:r w:rsidR="00994BC1" w:rsidRPr="00793686">
        <w:rPr>
          <w:rFonts w:cs="Arial"/>
          <w:szCs w:val="20"/>
        </w:rPr>
        <w:t xml:space="preserve"> nous permet</w:t>
      </w:r>
      <w:r w:rsidR="00FB034D">
        <w:rPr>
          <w:rFonts w:cs="Arial"/>
          <w:szCs w:val="20"/>
        </w:rPr>
        <w:t>tant</w:t>
      </w:r>
      <w:r w:rsidR="00994BC1" w:rsidRPr="00793686">
        <w:rPr>
          <w:rFonts w:cs="Arial"/>
          <w:szCs w:val="20"/>
        </w:rPr>
        <w:t xml:space="preserve"> d’assurer un modèle fonctionnel qui au cours du temps ne pose pas de soucis sur son fonctionnement.</w:t>
      </w:r>
      <w:r w:rsidR="00FB034D">
        <w:rPr>
          <w:rFonts w:cs="Arial"/>
          <w:szCs w:val="20"/>
        </w:rPr>
        <w:t xml:space="preserve"> Cette règle signifie qu’en parcourant</w:t>
      </w:r>
      <w:r>
        <w:rPr>
          <w:rFonts w:cs="Arial"/>
          <w:szCs w:val="20"/>
        </w:rPr>
        <w:t xml:space="preserve"> toutes les branches de notre système</w:t>
      </w:r>
      <w:r w:rsidR="00FB034D">
        <w:rPr>
          <w:rFonts w:cs="Arial"/>
          <w:szCs w:val="20"/>
        </w:rPr>
        <w:t>,</w:t>
      </w:r>
      <w:r>
        <w:rPr>
          <w:rFonts w:cs="Arial"/>
          <w:szCs w:val="20"/>
        </w:rPr>
        <w:t xml:space="preserve"> aucun deadlock n’aura été </w:t>
      </w:r>
      <w:r w:rsidR="00FB034D">
        <w:rPr>
          <w:rFonts w:cs="Arial"/>
          <w:szCs w:val="20"/>
        </w:rPr>
        <w:t>décelé</w:t>
      </w:r>
      <w:r>
        <w:rPr>
          <w:rFonts w:cs="Arial"/>
          <w:szCs w:val="20"/>
        </w:rPr>
        <w:t>.</w:t>
      </w:r>
      <w:r w:rsidR="008B7781">
        <w:rPr>
          <w:rFonts w:cs="Arial"/>
          <w:szCs w:val="20"/>
        </w:rPr>
        <w:t xml:space="preserve"> Un deadlock est un blocage qui se traduit par le fait qu’il n’existe pas de transition future vers un nouvel état. Cela signifie que les conditions ne sont pas </w:t>
      </w:r>
      <w:r w:rsidR="006556DC">
        <w:rPr>
          <w:rFonts w:cs="Arial"/>
          <w:szCs w:val="20"/>
        </w:rPr>
        <w:t>réunies</w:t>
      </w:r>
      <w:r w:rsidR="0043136E">
        <w:rPr>
          <w:rFonts w:cs="Arial"/>
          <w:szCs w:val="20"/>
        </w:rPr>
        <w:t xml:space="preserve"> ou mal déterminées</w:t>
      </w:r>
      <w:r w:rsidR="008B7781">
        <w:rPr>
          <w:rFonts w:cs="Arial"/>
          <w:szCs w:val="20"/>
        </w:rPr>
        <w:t xml:space="preserve"> et feront que le système sera bloqué.</w:t>
      </w:r>
      <w:r w:rsidR="00776E79">
        <w:rPr>
          <w:rFonts w:cs="Arial"/>
          <w:szCs w:val="20"/>
        </w:rPr>
        <w:t xml:space="preserve"> Ainsi on peut assurer que notre modèle possède une fiabilité l’empêchant d’effectuer des actions non souhaitées.</w:t>
      </w:r>
    </w:p>
    <w:p w14:paraId="075D9109" w14:textId="77777777" w:rsidR="00A70013" w:rsidRDefault="00A70013" w:rsidP="00994BC1">
      <w:pPr>
        <w:rPr>
          <w:rFonts w:cs="Arial"/>
          <w:szCs w:val="20"/>
        </w:rPr>
      </w:pPr>
    </w:p>
    <w:p w14:paraId="42498D9D" w14:textId="36ECF067" w:rsidR="0066167F" w:rsidRDefault="00E86F0D" w:rsidP="00994BC1">
      <w:pPr>
        <w:rPr>
          <w:rFonts w:cs="Arial"/>
          <w:szCs w:val="20"/>
        </w:rPr>
      </w:pPr>
      <w:r>
        <w:rPr>
          <w:rFonts w:cs="Arial"/>
          <w:szCs w:val="20"/>
        </w:rPr>
        <w:t>Avec la modélisation du système, j’ai pu mettre en place des aut</w:t>
      </w:r>
      <w:r w:rsidR="0087121D">
        <w:rPr>
          <w:rFonts w:cs="Arial"/>
          <w:szCs w:val="20"/>
        </w:rPr>
        <w:t>omates représentant mes entités. On peut prendre l’e</w:t>
      </w:r>
      <w:r w:rsidR="00674DA7">
        <w:rPr>
          <w:rFonts w:cs="Arial"/>
          <w:szCs w:val="20"/>
        </w:rPr>
        <w:t>xemple de la modélisation d’un feu de signalisation.</w:t>
      </w:r>
    </w:p>
    <w:p w14:paraId="673D6DE5" w14:textId="77777777" w:rsidR="00674DA7" w:rsidRDefault="00674DA7" w:rsidP="000C56D5">
      <w:pPr>
        <w:keepNext/>
        <w:jc w:val="center"/>
      </w:pPr>
      <w:r>
        <w:rPr>
          <w:rFonts w:cs="Arial"/>
          <w:noProof/>
          <w:szCs w:val="20"/>
          <w:lang w:eastAsia="fr-FR"/>
        </w:rPr>
        <w:drawing>
          <wp:inline distT="0" distB="0" distL="0" distR="0" wp14:anchorId="1756E2F9" wp14:editId="3D045C83">
            <wp:extent cx="5739130" cy="3385185"/>
            <wp:effectExtent l="0" t="0" r="1270" b="0"/>
            <wp:docPr id="8" name="Image 8" descr="../../../../../Documents/Stage4A/Papers/Latex/Figures/Trafficlight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Stage4A/Papers/Latex/Figures/TrafficlightMode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9130" cy="3385185"/>
                    </a:xfrm>
                    <a:prstGeom prst="rect">
                      <a:avLst/>
                    </a:prstGeom>
                    <a:noFill/>
                    <a:ln>
                      <a:noFill/>
                    </a:ln>
                  </pic:spPr>
                </pic:pic>
              </a:graphicData>
            </a:graphic>
          </wp:inline>
        </w:drawing>
      </w:r>
    </w:p>
    <w:p w14:paraId="173AC2AE" w14:textId="21CA615A" w:rsidR="00674DA7" w:rsidRDefault="00674DA7" w:rsidP="00674DA7">
      <w:pPr>
        <w:pStyle w:val="Lgende"/>
        <w:jc w:val="center"/>
        <w:rPr>
          <w:rFonts w:cs="Arial"/>
          <w:szCs w:val="20"/>
        </w:rPr>
      </w:pPr>
      <w:bookmarkStart w:id="25" w:name="_Toc522315854"/>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4</w:t>
      </w:r>
      <w:r w:rsidR="00633E60">
        <w:rPr>
          <w:noProof/>
        </w:rPr>
        <w:fldChar w:fldCharType="end"/>
      </w:r>
      <w:r>
        <w:t xml:space="preserve"> Modélisation d'un feu de signalisation</w:t>
      </w:r>
      <w:bookmarkEnd w:id="25"/>
    </w:p>
    <w:p w14:paraId="46F8C898" w14:textId="61E45D34" w:rsidR="00E86F0D" w:rsidRDefault="00E86F0D" w:rsidP="00994BC1">
      <w:pPr>
        <w:rPr>
          <w:rFonts w:cs="Arial"/>
          <w:szCs w:val="20"/>
        </w:rPr>
      </w:pPr>
      <w:r>
        <w:rPr>
          <w:rFonts w:cs="Arial"/>
          <w:szCs w:val="20"/>
        </w:rPr>
        <w:t xml:space="preserve">Le feu va définir l’envoi d’un signal toutes les 60 secondes et </w:t>
      </w:r>
      <w:r w:rsidR="006D4010">
        <w:rPr>
          <w:rFonts w:cs="Arial"/>
          <w:szCs w:val="20"/>
        </w:rPr>
        <w:t xml:space="preserve">lorsqu’il en reçoit un, en fonction de </w:t>
      </w:r>
      <w:r w:rsidR="00674DA7">
        <w:rPr>
          <w:rFonts w:cs="Arial"/>
          <w:szCs w:val="20"/>
        </w:rPr>
        <w:t>celui-ci</w:t>
      </w:r>
      <w:r w:rsidR="00275C7A">
        <w:rPr>
          <w:rFonts w:cs="Arial"/>
          <w:szCs w:val="20"/>
        </w:rPr>
        <w:t>,</w:t>
      </w:r>
      <w:r w:rsidR="006D4010">
        <w:rPr>
          <w:rFonts w:cs="Arial"/>
          <w:szCs w:val="20"/>
        </w:rPr>
        <w:t xml:space="preserve"> son comportement va changer.</w:t>
      </w:r>
      <w:r w:rsidR="000067D9">
        <w:rPr>
          <w:rFonts w:cs="Arial"/>
          <w:szCs w:val="20"/>
        </w:rPr>
        <w:t xml:space="preserve"> On peut voir sur la Figu</w:t>
      </w:r>
      <w:r w:rsidR="00050ACE">
        <w:rPr>
          <w:rFonts w:cs="Arial"/>
          <w:szCs w:val="20"/>
        </w:rPr>
        <w:t>re 4</w:t>
      </w:r>
      <w:r w:rsidR="00F44E92">
        <w:rPr>
          <w:rFonts w:cs="Arial"/>
          <w:szCs w:val="20"/>
        </w:rPr>
        <w:t xml:space="preserve"> la présence de variables locales</w:t>
      </w:r>
      <w:r w:rsidR="001D1F9D">
        <w:rPr>
          <w:rFonts w:cs="Arial"/>
          <w:szCs w:val="20"/>
        </w:rPr>
        <w:t xml:space="preserve"> (light)</w:t>
      </w:r>
      <w:r w:rsidR="00F44E92">
        <w:rPr>
          <w:rFonts w:cs="Arial"/>
          <w:szCs w:val="20"/>
        </w:rPr>
        <w:t xml:space="preserve"> et globales</w:t>
      </w:r>
      <w:r w:rsidR="001D1F9D">
        <w:rPr>
          <w:rFonts w:cs="Arial"/>
          <w:szCs w:val="20"/>
        </w:rPr>
        <w:t xml:space="preserve"> (</w:t>
      </w:r>
      <w:proofErr w:type="spellStart"/>
      <w:r w:rsidR="001D1F9D">
        <w:rPr>
          <w:rFonts w:cs="Arial"/>
          <w:szCs w:val="20"/>
        </w:rPr>
        <w:t>inCycle</w:t>
      </w:r>
      <w:proofErr w:type="spellEnd"/>
      <w:r w:rsidR="001D1F9D">
        <w:rPr>
          <w:rFonts w:cs="Arial"/>
          <w:szCs w:val="20"/>
        </w:rPr>
        <w:t>)</w:t>
      </w:r>
      <w:r w:rsidR="00F44E92">
        <w:rPr>
          <w:rFonts w:cs="Arial"/>
          <w:szCs w:val="20"/>
        </w:rPr>
        <w:t xml:space="preserve"> qui </w:t>
      </w:r>
      <w:r w:rsidR="001D1F9D">
        <w:rPr>
          <w:rFonts w:cs="Arial"/>
          <w:szCs w:val="20"/>
        </w:rPr>
        <w:t xml:space="preserve">nous permettent de </w:t>
      </w:r>
      <w:r w:rsidR="00F44E92">
        <w:rPr>
          <w:rFonts w:cs="Arial"/>
          <w:szCs w:val="20"/>
        </w:rPr>
        <w:t>définir notre modèle</w:t>
      </w:r>
      <w:r w:rsidR="001D1F9D">
        <w:rPr>
          <w:rFonts w:cs="Arial"/>
          <w:szCs w:val="20"/>
        </w:rPr>
        <w:t xml:space="preserve"> et dans quel état se trouvent chacune des entités</w:t>
      </w:r>
      <w:r w:rsidR="00F44E92">
        <w:rPr>
          <w:rFonts w:cs="Arial"/>
          <w:szCs w:val="20"/>
        </w:rPr>
        <w:t>. Un élément importa</w:t>
      </w:r>
      <w:r w:rsidR="00D4104E">
        <w:rPr>
          <w:rFonts w:cs="Arial"/>
          <w:szCs w:val="20"/>
        </w:rPr>
        <w:t>nt</w:t>
      </w:r>
      <w:r w:rsidR="00881EC2">
        <w:rPr>
          <w:rFonts w:cs="Arial"/>
          <w:szCs w:val="20"/>
        </w:rPr>
        <w:t>,</w:t>
      </w:r>
      <w:r w:rsidR="00D4104E">
        <w:rPr>
          <w:rFonts w:cs="Arial"/>
          <w:szCs w:val="20"/>
        </w:rPr>
        <w:t xml:space="preserve"> qui nous permet de faire </w:t>
      </w:r>
      <w:r w:rsidR="00881EC2">
        <w:rPr>
          <w:rFonts w:cs="Arial"/>
          <w:szCs w:val="20"/>
        </w:rPr>
        <w:t>interagir</w:t>
      </w:r>
      <w:r w:rsidR="00F44E92">
        <w:rPr>
          <w:rFonts w:cs="Arial"/>
          <w:szCs w:val="20"/>
        </w:rPr>
        <w:t xml:space="preserve"> les modèles entre eux</w:t>
      </w:r>
      <w:r w:rsidR="00881EC2">
        <w:rPr>
          <w:rFonts w:cs="Arial"/>
          <w:szCs w:val="20"/>
        </w:rPr>
        <w:t>,</w:t>
      </w:r>
      <w:r w:rsidR="00F44E92">
        <w:rPr>
          <w:rFonts w:cs="Arial"/>
          <w:szCs w:val="20"/>
        </w:rPr>
        <w:t xml:space="preserve"> est l’utilisation</w:t>
      </w:r>
      <w:r w:rsidR="00275C7A">
        <w:rPr>
          <w:rFonts w:cs="Arial"/>
          <w:szCs w:val="20"/>
        </w:rPr>
        <w:t xml:space="preserve"> de canaux d’information</w:t>
      </w:r>
      <w:r w:rsidR="000D2283">
        <w:rPr>
          <w:rFonts w:cs="Arial"/>
          <w:szCs w:val="20"/>
        </w:rPr>
        <w:t xml:space="preserve"> (</w:t>
      </w:r>
      <w:proofErr w:type="spellStart"/>
      <w:r w:rsidR="000D2283" w:rsidRPr="000D2283">
        <w:rPr>
          <w:rFonts w:cs="Arial"/>
          <w:i/>
          <w:szCs w:val="20"/>
        </w:rPr>
        <w:t>channel</w:t>
      </w:r>
      <w:proofErr w:type="spellEnd"/>
      <w:r w:rsidR="000D2283">
        <w:rPr>
          <w:rFonts w:cs="Arial"/>
          <w:szCs w:val="20"/>
        </w:rPr>
        <w:t xml:space="preserve">) s’apparentant à des actions (!) et des </w:t>
      </w:r>
      <w:r w:rsidR="00F44E92">
        <w:rPr>
          <w:rFonts w:cs="Arial"/>
          <w:szCs w:val="20"/>
        </w:rPr>
        <w:t>attente</w:t>
      </w:r>
      <w:r w:rsidR="000D2283">
        <w:rPr>
          <w:rFonts w:cs="Arial"/>
          <w:szCs w:val="20"/>
        </w:rPr>
        <w:t>s</w:t>
      </w:r>
      <w:r w:rsidR="00F44E92">
        <w:rPr>
          <w:rFonts w:cs="Arial"/>
          <w:szCs w:val="20"/>
        </w:rPr>
        <w:t xml:space="preserve"> d’</w:t>
      </w:r>
      <w:r w:rsidR="0043136E">
        <w:rPr>
          <w:rFonts w:cs="Arial"/>
          <w:szCs w:val="20"/>
        </w:rPr>
        <w:t>action (?) qui sont synchronisées</w:t>
      </w:r>
      <w:r w:rsidR="00F44E92">
        <w:rPr>
          <w:rFonts w:cs="Arial"/>
          <w:szCs w:val="20"/>
        </w:rPr>
        <w:t xml:space="preserve"> et permettent le transfert d’informations entre les modèles</w:t>
      </w:r>
      <w:r w:rsidR="000067D9">
        <w:rPr>
          <w:rFonts w:cs="Arial"/>
          <w:szCs w:val="20"/>
        </w:rPr>
        <w:t xml:space="preserve"> du système</w:t>
      </w:r>
      <w:r w:rsidR="00F44E92">
        <w:rPr>
          <w:rFonts w:cs="Arial"/>
          <w:szCs w:val="20"/>
        </w:rPr>
        <w:t>.</w:t>
      </w:r>
    </w:p>
    <w:p w14:paraId="21D22FFE" w14:textId="77777777" w:rsidR="002322C9" w:rsidRDefault="002322C9" w:rsidP="00994BC1">
      <w:pPr>
        <w:rPr>
          <w:rFonts w:cs="Arial"/>
          <w:szCs w:val="20"/>
        </w:rPr>
      </w:pPr>
    </w:p>
    <w:p w14:paraId="6CC8BEBD" w14:textId="10D86CC2" w:rsidR="006D4010" w:rsidRDefault="006D4010" w:rsidP="00994BC1">
      <w:pPr>
        <w:rPr>
          <w:rFonts w:cs="Arial"/>
          <w:szCs w:val="20"/>
        </w:rPr>
      </w:pPr>
      <w:r>
        <w:rPr>
          <w:rFonts w:cs="Arial"/>
          <w:szCs w:val="20"/>
        </w:rPr>
        <w:t>L’un des éléments essentiels dans notre système est bien sur le c</w:t>
      </w:r>
      <w:r w:rsidR="000067D9">
        <w:rPr>
          <w:rFonts w:cs="Arial"/>
          <w:szCs w:val="20"/>
        </w:rPr>
        <w:t>ontrôleur</w:t>
      </w:r>
      <w:r>
        <w:rPr>
          <w:rFonts w:cs="Arial"/>
          <w:szCs w:val="20"/>
        </w:rPr>
        <w:t xml:space="preserve"> qui sera notre cœur de décision. Il aura la tâche de gérer à la fois les feux de signalisation et donc notre réseau de capteur</w:t>
      </w:r>
      <w:r w:rsidR="003642FC">
        <w:rPr>
          <w:rFonts w:cs="Arial"/>
          <w:szCs w:val="20"/>
        </w:rPr>
        <w:t>s</w:t>
      </w:r>
      <w:r>
        <w:rPr>
          <w:rFonts w:cs="Arial"/>
          <w:szCs w:val="20"/>
        </w:rPr>
        <w:t xml:space="preserve"> sans fil</w:t>
      </w:r>
      <w:r w:rsidR="003642FC">
        <w:rPr>
          <w:rFonts w:cs="Arial"/>
          <w:szCs w:val="20"/>
        </w:rPr>
        <w:t>,</w:t>
      </w:r>
      <w:r>
        <w:rPr>
          <w:rFonts w:cs="Arial"/>
          <w:szCs w:val="20"/>
        </w:rPr>
        <w:t xml:space="preserve"> mais aussi de l’autre côté</w:t>
      </w:r>
      <w:r w:rsidR="00275C7A">
        <w:rPr>
          <w:rFonts w:cs="Arial"/>
          <w:szCs w:val="20"/>
        </w:rPr>
        <w:t>,</w:t>
      </w:r>
      <w:r>
        <w:rPr>
          <w:rFonts w:cs="Arial"/>
          <w:szCs w:val="20"/>
        </w:rPr>
        <w:t xml:space="preserve"> gérer la communication des informations </w:t>
      </w:r>
      <w:r w:rsidR="00331970">
        <w:rPr>
          <w:rFonts w:cs="Arial"/>
          <w:szCs w:val="20"/>
        </w:rPr>
        <w:t>vers et depuis la plateforme Clo</w:t>
      </w:r>
      <w:r>
        <w:rPr>
          <w:rFonts w:cs="Arial"/>
          <w:szCs w:val="20"/>
        </w:rPr>
        <w:t>ud.</w:t>
      </w:r>
    </w:p>
    <w:p w14:paraId="0DD48981" w14:textId="13D1C0DC" w:rsidR="00674DA7" w:rsidRDefault="00674DA7" w:rsidP="00994BC1">
      <w:pPr>
        <w:rPr>
          <w:rFonts w:cs="Arial"/>
          <w:szCs w:val="20"/>
        </w:rPr>
      </w:pPr>
      <w:r>
        <w:rPr>
          <w:rFonts w:cs="Arial"/>
          <w:szCs w:val="20"/>
        </w:rPr>
        <w:t xml:space="preserve">Cet ensemble, composé de plusieurs automates peut ensuite être testé utilisant le </w:t>
      </w:r>
      <w:r w:rsidR="00331970">
        <w:rPr>
          <w:rFonts w:cs="Arial"/>
          <w:szCs w:val="20"/>
        </w:rPr>
        <w:t>« </w:t>
      </w:r>
      <w:proofErr w:type="spellStart"/>
      <w:r w:rsidR="00331970">
        <w:rPr>
          <w:rFonts w:cs="Arial"/>
          <w:i/>
          <w:szCs w:val="20"/>
        </w:rPr>
        <w:t>verifier</w:t>
      </w:r>
      <w:proofErr w:type="spellEnd"/>
      <w:r w:rsidR="00331970">
        <w:rPr>
          <w:rFonts w:cs="Arial"/>
          <w:szCs w:val="20"/>
        </w:rPr>
        <w:t> »</w:t>
      </w:r>
      <w:r>
        <w:rPr>
          <w:rFonts w:cs="Arial"/>
          <w:szCs w:val="20"/>
        </w:rPr>
        <w:t xml:space="preserve"> ou en utilisant la simulation nous permettant de voir notre </w:t>
      </w:r>
      <w:r w:rsidR="000067D9">
        <w:rPr>
          <w:rFonts w:cs="Arial"/>
          <w:szCs w:val="20"/>
        </w:rPr>
        <w:t>système fonctionne pas</w:t>
      </w:r>
      <w:r w:rsidR="006924E5">
        <w:rPr>
          <w:rFonts w:cs="Arial"/>
          <w:szCs w:val="20"/>
        </w:rPr>
        <w:t xml:space="preserve"> à pas comme</w:t>
      </w:r>
      <w:r w:rsidR="00050ACE">
        <w:rPr>
          <w:rFonts w:cs="Arial"/>
          <w:szCs w:val="20"/>
        </w:rPr>
        <w:t xml:space="preserve"> on peut le voir sur la Figure 5</w:t>
      </w:r>
      <w:r w:rsidR="006924E5">
        <w:rPr>
          <w:rFonts w:cs="Arial"/>
          <w:szCs w:val="20"/>
        </w:rPr>
        <w:t>.</w:t>
      </w:r>
    </w:p>
    <w:p w14:paraId="1F4AAB6E" w14:textId="77777777" w:rsidR="00674DA7" w:rsidRDefault="00674DA7" w:rsidP="00994BC1">
      <w:pPr>
        <w:rPr>
          <w:rFonts w:cs="Arial"/>
          <w:szCs w:val="20"/>
        </w:rPr>
      </w:pPr>
    </w:p>
    <w:p w14:paraId="54880BE4" w14:textId="77777777" w:rsidR="00674DA7" w:rsidRDefault="00674DA7" w:rsidP="000C56D5">
      <w:pPr>
        <w:keepNext/>
        <w:jc w:val="center"/>
      </w:pPr>
      <w:r>
        <w:rPr>
          <w:rFonts w:cs="Arial"/>
          <w:noProof/>
          <w:szCs w:val="20"/>
          <w:lang w:eastAsia="fr-FR"/>
        </w:rPr>
        <w:lastRenderedPageBreak/>
        <w:drawing>
          <wp:inline distT="0" distB="0" distL="0" distR="0" wp14:anchorId="0D1FC5F0" wp14:editId="29625C43">
            <wp:extent cx="5749290" cy="4970780"/>
            <wp:effectExtent l="0" t="0" r="0" b="7620"/>
            <wp:docPr id="9" name="Image 9" descr="../../../../../Desktop/Capture%20d’écran%202018-08-09%20à%2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e%20d’écran%202018-08-09%20à%2015.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9290" cy="4970780"/>
                    </a:xfrm>
                    <a:prstGeom prst="rect">
                      <a:avLst/>
                    </a:prstGeom>
                    <a:noFill/>
                    <a:ln>
                      <a:noFill/>
                    </a:ln>
                  </pic:spPr>
                </pic:pic>
              </a:graphicData>
            </a:graphic>
          </wp:inline>
        </w:drawing>
      </w:r>
    </w:p>
    <w:p w14:paraId="0E9F6658" w14:textId="1707DA12" w:rsidR="00674DA7" w:rsidRDefault="00674DA7" w:rsidP="00674DA7">
      <w:pPr>
        <w:pStyle w:val="Lgende"/>
        <w:jc w:val="center"/>
        <w:rPr>
          <w:rFonts w:cs="Arial"/>
          <w:szCs w:val="20"/>
        </w:rPr>
      </w:pPr>
      <w:bookmarkStart w:id="26" w:name="_Toc522315855"/>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5</w:t>
      </w:r>
      <w:r w:rsidR="00633E60">
        <w:rPr>
          <w:noProof/>
        </w:rPr>
        <w:fldChar w:fldCharType="end"/>
      </w:r>
      <w:r>
        <w:t xml:space="preserve"> Représentation de notre système lors de la simulation</w:t>
      </w:r>
      <w:bookmarkEnd w:id="26"/>
    </w:p>
    <w:p w14:paraId="7AA45990" w14:textId="77777777" w:rsidR="00674DA7" w:rsidRDefault="00674DA7" w:rsidP="00994BC1">
      <w:pPr>
        <w:rPr>
          <w:rFonts w:cs="Arial"/>
          <w:szCs w:val="20"/>
        </w:rPr>
      </w:pPr>
    </w:p>
    <w:p w14:paraId="2C0E4782" w14:textId="77777777" w:rsidR="006D4010" w:rsidRDefault="006D4010" w:rsidP="00994BC1">
      <w:pPr>
        <w:rPr>
          <w:rFonts w:cs="Arial"/>
          <w:szCs w:val="20"/>
        </w:rPr>
      </w:pPr>
    </w:p>
    <w:p w14:paraId="06CE0885" w14:textId="4076CEE0" w:rsidR="00993375" w:rsidRDefault="00993375" w:rsidP="000765D5">
      <w:pPr>
        <w:rPr>
          <w:rFonts w:cs="Arial"/>
          <w:szCs w:val="20"/>
        </w:rPr>
      </w:pPr>
      <w:r>
        <w:rPr>
          <w:rFonts w:cs="Arial"/>
          <w:szCs w:val="20"/>
        </w:rPr>
        <w:t>De nombre</w:t>
      </w:r>
      <w:r w:rsidR="00F2049B">
        <w:rPr>
          <w:rFonts w:cs="Arial"/>
          <w:szCs w:val="20"/>
        </w:rPr>
        <w:t>uses difficultés se sont montrées</w:t>
      </w:r>
      <w:r w:rsidR="0095010F">
        <w:rPr>
          <w:rFonts w:cs="Arial"/>
          <w:szCs w:val="20"/>
        </w:rPr>
        <w:t xml:space="preserve"> à moi lors de la construction</w:t>
      </w:r>
      <w:r>
        <w:rPr>
          <w:rFonts w:cs="Arial"/>
          <w:szCs w:val="20"/>
        </w:rPr>
        <w:t xml:space="preserve"> de la modélisation. En effet</w:t>
      </w:r>
      <w:r w:rsidR="00F2049B">
        <w:rPr>
          <w:rFonts w:cs="Arial"/>
          <w:szCs w:val="20"/>
        </w:rPr>
        <w:t>,</w:t>
      </w:r>
      <w:r>
        <w:rPr>
          <w:rFonts w:cs="Arial"/>
          <w:szCs w:val="20"/>
        </w:rPr>
        <w:t xml:space="preserve"> il a fallu comprendre tous les préceptes de ce logiciel et sa syntaxe pour bien avancer. Ayant eu des difficultés à lier les différentes entités entre elles, ma première approche était faussée et il m’a fallu repartir de zéro pour la modélisation.</w:t>
      </w:r>
    </w:p>
    <w:p w14:paraId="796CE82B" w14:textId="77777777" w:rsidR="000765D5" w:rsidRDefault="000765D5" w:rsidP="000765D5">
      <w:pPr>
        <w:rPr>
          <w:rFonts w:cs="Arial"/>
          <w:szCs w:val="20"/>
        </w:rPr>
      </w:pPr>
    </w:p>
    <w:p w14:paraId="6DFF5D69" w14:textId="17E5F78B" w:rsidR="00993375" w:rsidRDefault="002D0DB3" w:rsidP="000765D5">
      <w:pPr>
        <w:rPr>
          <w:rFonts w:cs="Arial"/>
          <w:szCs w:val="20"/>
        </w:rPr>
      </w:pPr>
      <w:r>
        <w:rPr>
          <w:rFonts w:cs="Arial"/>
          <w:szCs w:val="20"/>
        </w:rPr>
        <w:t>Par la suite, un</w:t>
      </w:r>
      <w:r w:rsidR="00993375">
        <w:rPr>
          <w:rFonts w:cs="Arial"/>
          <w:szCs w:val="20"/>
        </w:rPr>
        <w:t xml:space="preserve"> problème est arrivé lorsque j’ai commencé à manipuler les notions de temps au sein d’UPPAAL. En effet cette notion est vraiment différente que notre représentation dans la vie</w:t>
      </w:r>
      <w:r w:rsidR="009556B9">
        <w:rPr>
          <w:rFonts w:cs="Arial"/>
          <w:szCs w:val="20"/>
        </w:rPr>
        <w:t xml:space="preserve"> car s’apparente à du temps continu</w:t>
      </w:r>
      <w:r w:rsidR="00993375">
        <w:rPr>
          <w:rFonts w:cs="Arial"/>
          <w:szCs w:val="20"/>
        </w:rPr>
        <w:t xml:space="preserve"> et nécessite une grande adaptation</w:t>
      </w:r>
      <w:r w:rsidR="009556B9">
        <w:rPr>
          <w:rFonts w:cs="Arial"/>
          <w:szCs w:val="20"/>
        </w:rPr>
        <w:t xml:space="preserve"> car ne possède pas de valeur concrète mais plutôt de différences entre des intervalles de temps</w:t>
      </w:r>
      <w:r w:rsidR="00993375">
        <w:rPr>
          <w:rFonts w:cs="Arial"/>
          <w:szCs w:val="20"/>
        </w:rPr>
        <w:t>.</w:t>
      </w:r>
      <w:r w:rsidR="0041281D">
        <w:rPr>
          <w:rFonts w:cs="Arial"/>
          <w:szCs w:val="20"/>
        </w:rPr>
        <w:t xml:space="preserve"> </w:t>
      </w:r>
      <w:r w:rsidR="00993375">
        <w:rPr>
          <w:rFonts w:cs="Arial"/>
          <w:szCs w:val="20"/>
        </w:rPr>
        <w:t xml:space="preserve"> Le problème résultant est lors de la simulation, UPPAAL va développer des scénarios différents en fonction du temps qui est ici représenté sous forme d’intervalle. </w:t>
      </w:r>
      <w:r w:rsidR="00A342DC">
        <w:rPr>
          <w:rFonts w:cs="Arial"/>
          <w:szCs w:val="20"/>
        </w:rPr>
        <w:t>Pour solutionner ce problème, il a fallu rajouter</w:t>
      </w:r>
      <w:r w:rsidR="00993375">
        <w:rPr>
          <w:rFonts w:cs="Arial"/>
          <w:szCs w:val="20"/>
        </w:rPr>
        <w:t xml:space="preserve"> de nombreuses conditions </w:t>
      </w:r>
      <w:r w:rsidR="00BD6835">
        <w:rPr>
          <w:rFonts w:cs="Arial"/>
          <w:szCs w:val="20"/>
        </w:rPr>
        <w:t xml:space="preserve">supplémentaires </w:t>
      </w:r>
      <w:r w:rsidR="00993375">
        <w:rPr>
          <w:rFonts w:cs="Arial"/>
          <w:szCs w:val="20"/>
        </w:rPr>
        <w:t xml:space="preserve">afin de bien s’assurer que notre intervalle de temps soit celui escompté. </w:t>
      </w:r>
      <w:r w:rsidR="001D263E">
        <w:rPr>
          <w:rFonts w:cs="Arial"/>
          <w:szCs w:val="20"/>
        </w:rPr>
        <w:t>Un problème de temps résultant également se situait au niveau de la synchronisation des feux.</w:t>
      </w:r>
    </w:p>
    <w:p w14:paraId="68A0BC83" w14:textId="77777777" w:rsidR="000765D5" w:rsidRDefault="000765D5" w:rsidP="000765D5">
      <w:pPr>
        <w:rPr>
          <w:rFonts w:cs="Arial"/>
          <w:szCs w:val="20"/>
        </w:rPr>
      </w:pPr>
    </w:p>
    <w:p w14:paraId="771466B3" w14:textId="022D0989" w:rsidR="00993375" w:rsidRDefault="00993375" w:rsidP="000765D5">
      <w:pPr>
        <w:rPr>
          <w:rFonts w:cs="Arial"/>
          <w:szCs w:val="20"/>
        </w:rPr>
      </w:pPr>
      <w:r>
        <w:rPr>
          <w:rFonts w:cs="Arial"/>
          <w:szCs w:val="20"/>
        </w:rPr>
        <w:t>La difficulté</w:t>
      </w:r>
      <w:r w:rsidR="00B8712C">
        <w:rPr>
          <w:rFonts w:cs="Arial"/>
          <w:szCs w:val="20"/>
        </w:rPr>
        <w:t>,</w:t>
      </w:r>
      <w:r>
        <w:rPr>
          <w:rFonts w:cs="Arial"/>
          <w:szCs w:val="20"/>
        </w:rPr>
        <w:t xml:space="preserve"> pour définir un bon modèle et ne pas obtenir de deadlock</w:t>
      </w:r>
      <w:r w:rsidR="00B8712C">
        <w:rPr>
          <w:rFonts w:cs="Arial"/>
          <w:szCs w:val="20"/>
        </w:rPr>
        <w:t>,</w:t>
      </w:r>
      <w:r>
        <w:rPr>
          <w:rFonts w:cs="Arial"/>
          <w:szCs w:val="20"/>
        </w:rPr>
        <w:t xml:space="preserve"> est</w:t>
      </w:r>
      <w:r w:rsidR="00B8712C">
        <w:rPr>
          <w:rFonts w:cs="Arial"/>
          <w:szCs w:val="20"/>
        </w:rPr>
        <w:t xml:space="preserve"> de bien définir ce système avec</w:t>
      </w:r>
      <w:r>
        <w:rPr>
          <w:rFonts w:cs="Arial"/>
          <w:szCs w:val="20"/>
        </w:rPr>
        <w:t xml:space="preserve"> de nombreuses </w:t>
      </w:r>
      <w:proofErr w:type="spellStart"/>
      <w:r>
        <w:rPr>
          <w:rFonts w:cs="Arial"/>
          <w:szCs w:val="20"/>
        </w:rPr>
        <w:t>pré-conditions</w:t>
      </w:r>
      <w:proofErr w:type="spellEnd"/>
      <w:r>
        <w:rPr>
          <w:rFonts w:cs="Arial"/>
          <w:szCs w:val="20"/>
        </w:rPr>
        <w:t xml:space="preserve"> et </w:t>
      </w:r>
      <w:proofErr w:type="spellStart"/>
      <w:r>
        <w:rPr>
          <w:rFonts w:cs="Arial"/>
          <w:szCs w:val="20"/>
        </w:rPr>
        <w:t>post-conditions</w:t>
      </w:r>
      <w:proofErr w:type="spellEnd"/>
      <w:r>
        <w:rPr>
          <w:rFonts w:cs="Arial"/>
          <w:szCs w:val="20"/>
        </w:rPr>
        <w:t xml:space="preserve"> afin de s’assurer du bon déroulement </w:t>
      </w:r>
      <w:r w:rsidR="001D263E">
        <w:rPr>
          <w:rFonts w:cs="Arial"/>
          <w:szCs w:val="20"/>
        </w:rPr>
        <w:t>de la modélisation. Cela se termine à cherche les moindres deadlock existant et cherche le moyen d’échapper à ces cas bloquant.</w:t>
      </w:r>
    </w:p>
    <w:p w14:paraId="65EA2258" w14:textId="20D7589F" w:rsidR="001D263E" w:rsidRDefault="001D263E" w:rsidP="00994BC1">
      <w:pPr>
        <w:rPr>
          <w:rFonts w:cs="Arial"/>
          <w:szCs w:val="20"/>
        </w:rPr>
      </w:pPr>
      <w:r>
        <w:rPr>
          <w:rFonts w:cs="Arial"/>
          <w:szCs w:val="20"/>
        </w:rPr>
        <w:t>Enfin la dernière difficulté majeure a été d’insérer l’événement pour interrompre le cycle des feux</w:t>
      </w:r>
      <w:r w:rsidR="00F74A53">
        <w:rPr>
          <w:rFonts w:cs="Arial"/>
          <w:szCs w:val="20"/>
        </w:rPr>
        <w:t>. Cela devait se traduire par un événement sous forme stochastique qui pourrait in</w:t>
      </w:r>
      <w:r w:rsidR="00BD6835">
        <w:rPr>
          <w:rFonts w:cs="Arial"/>
          <w:szCs w:val="20"/>
        </w:rPr>
        <w:t xml:space="preserve">terrompre le système. Cependant, </w:t>
      </w:r>
      <w:r w:rsidR="00F74A53">
        <w:rPr>
          <w:rFonts w:cs="Arial"/>
          <w:szCs w:val="20"/>
        </w:rPr>
        <w:t>cette interruption aurait dû se traduire par avoir une vérification à chaque point de notre modélisation qui l’aurait alourdi et aurait perdu son sens. Après avoir passé beaucoup de temps dessus sans réel succès, il a été décidé de ne pas le modéliser pour l’instant.</w:t>
      </w:r>
    </w:p>
    <w:p w14:paraId="62F07FE0" w14:textId="1F80F5A7" w:rsidR="00BC38BB" w:rsidRDefault="00F52C48" w:rsidP="00971F6E">
      <w:pPr>
        <w:pStyle w:val="Titre1"/>
      </w:pPr>
      <w:bookmarkStart w:id="27" w:name="_Toc522356799"/>
      <w:r>
        <w:lastRenderedPageBreak/>
        <w:t>IV</w:t>
      </w:r>
      <w:r w:rsidR="00971F6E">
        <w:t xml:space="preserve"> </w:t>
      </w:r>
      <w:r w:rsidR="00FD7F5C">
        <w:t>Architecture et prototypage de notre projet</w:t>
      </w:r>
      <w:bookmarkEnd w:id="27"/>
    </w:p>
    <w:p w14:paraId="771B8D0D" w14:textId="77777777" w:rsidR="00AB7FC5" w:rsidRDefault="00AB7FC5">
      <w:pPr>
        <w:jc w:val="left"/>
        <w:rPr>
          <w:rFonts w:cs="Arial"/>
          <w:szCs w:val="20"/>
        </w:rPr>
      </w:pPr>
    </w:p>
    <w:p w14:paraId="703E69BF" w14:textId="71ABBA55" w:rsidR="00456C85" w:rsidRPr="0037305F" w:rsidRDefault="00203063" w:rsidP="00456C85">
      <w:pPr>
        <w:jc w:val="left"/>
        <w:rPr>
          <w:rFonts w:cs="Arial"/>
          <w:szCs w:val="20"/>
        </w:rPr>
      </w:pPr>
      <w:r>
        <w:rPr>
          <w:rFonts w:cs="Arial"/>
          <w:szCs w:val="20"/>
        </w:rPr>
        <w:t>La conception ayant été faite,</w:t>
      </w:r>
      <w:r w:rsidR="00456C85" w:rsidRPr="0037305F">
        <w:rPr>
          <w:rFonts w:cs="Arial"/>
          <w:szCs w:val="20"/>
        </w:rPr>
        <w:t xml:space="preserve"> il est maintenant temps d’amorcer sur la partie de prototypage du projet.</w:t>
      </w:r>
      <w:r w:rsidR="00456C85">
        <w:rPr>
          <w:rFonts w:cs="Arial"/>
          <w:szCs w:val="20"/>
        </w:rPr>
        <w:t xml:space="preserve"> Celle-ci se traduit par deux phases notoires. La première a été comme on a pu le voir précédemment de continuer le travail qui avait été amorcé et de le développer au maximum afin qu’il soit fonctionnel. Enfin</w:t>
      </w:r>
      <w:r w:rsidR="00BD6835">
        <w:rPr>
          <w:rFonts w:cs="Arial"/>
          <w:szCs w:val="20"/>
        </w:rPr>
        <w:t>,</w:t>
      </w:r>
      <w:r w:rsidR="00456C85">
        <w:rPr>
          <w:rFonts w:cs="Arial"/>
          <w:szCs w:val="20"/>
        </w:rPr>
        <w:t xml:space="preserve"> la seconde phase a été de réfléchir et concevoir une seconde version où il y aurait plus d’autonomie autour de notre système.</w:t>
      </w:r>
    </w:p>
    <w:p w14:paraId="256BA51F" w14:textId="77777777" w:rsidR="00456C85" w:rsidRPr="00F26E17" w:rsidRDefault="00456C85" w:rsidP="00456C85">
      <w:pPr>
        <w:jc w:val="left"/>
        <w:rPr>
          <w:rFonts w:cs="Arial"/>
          <w:sz w:val="21"/>
          <w:szCs w:val="20"/>
        </w:rPr>
      </w:pPr>
    </w:p>
    <w:p w14:paraId="2DAA5CEC" w14:textId="77777777" w:rsidR="00456C85" w:rsidRDefault="00456C85" w:rsidP="00456C85">
      <w:pPr>
        <w:pStyle w:val="Titre2"/>
      </w:pPr>
      <w:bookmarkStart w:id="28" w:name="_Toc522356800"/>
      <w:r>
        <w:t>IV.1 Mise en place de notre projet</w:t>
      </w:r>
      <w:bookmarkEnd w:id="28"/>
    </w:p>
    <w:p w14:paraId="1D052F56" w14:textId="77777777" w:rsidR="00203063" w:rsidRDefault="00203063" w:rsidP="00F60E0D">
      <w:pPr>
        <w:pStyle w:val="Titre3"/>
      </w:pPr>
    </w:p>
    <w:p w14:paraId="7BBB8839" w14:textId="2DB76A50" w:rsidR="00456C85" w:rsidRDefault="00F60E0D" w:rsidP="00F60E0D">
      <w:pPr>
        <w:pStyle w:val="Titre3"/>
      </w:pPr>
      <w:bookmarkStart w:id="29" w:name="_Toc522356801"/>
      <w:r>
        <w:t>IV.1 Présentation</w:t>
      </w:r>
      <w:bookmarkEnd w:id="29"/>
    </w:p>
    <w:p w14:paraId="6C0F2B83" w14:textId="77777777" w:rsidR="00203063" w:rsidRDefault="00203063" w:rsidP="00456C85"/>
    <w:p w14:paraId="6465DF47" w14:textId="11325048" w:rsidR="00456C85" w:rsidRDefault="00456C85" w:rsidP="00456C85">
      <w:r>
        <w:t>Ce projet est celui qui avait été commencé lors d’un projet de fin d’étude</w:t>
      </w:r>
      <w:r w:rsidR="007A71F7">
        <w:t>s</w:t>
      </w:r>
      <w:r>
        <w:t xml:space="preserve"> par des étudiants de l’ECE Paris. Dès lors</w:t>
      </w:r>
      <w:r w:rsidR="007A71F7">
        <w:t>,</w:t>
      </w:r>
      <w:r>
        <w:t xml:space="preserve"> la structure en elle-même n’a pas été réfléchie lors de mon stage et donc il s’</w:t>
      </w:r>
      <w:r w:rsidR="002937FC">
        <w:t xml:space="preserve">agissait de continuer ce qui avait </w:t>
      </w:r>
      <w:r>
        <w:t>déjà</w:t>
      </w:r>
      <w:r w:rsidR="002937FC">
        <w:t xml:space="preserve"> été </w:t>
      </w:r>
      <w:r>
        <w:t xml:space="preserve">réalisés. </w:t>
      </w:r>
    </w:p>
    <w:p w14:paraId="33338847" w14:textId="59BC2D3B" w:rsidR="00456C85" w:rsidRDefault="00456C85" w:rsidP="00456C85">
      <w:r>
        <w:t>Ce projet utilise un Re-</w:t>
      </w:r>
      <w:proofErr w:type="spellStart"/>
      <w:r>
        <w:t>mote</w:t>
      </w:r>
      <w:proofErr w:type="spellEnd"/>
      <w:r>
        <w:t xml:space="preserve"> comme Border router et</w:t>
      </w:r>
      <w:r w:rsidR="00445CC9">
        <w:t xml:space="preserve"> sera connecté à</w:t>
      </w:r>
      <w:r w:rsidR="00DC012D">
        <w:t xml:space="preserve"> une machine hôt</w:t>
      </w:r>
      <w:r w:rsidR="00445CC9">
        <w:t xml:space="preserve">e </w:t>
      </w:r>
      <w:r>
        <w:t xml:space="preserve">via USB afin de faire transiter tous les paquets venant de notre réseau 6LoWPAN. La machine </w:t>
      </w:r>
      <w:r w:rsidR="00DC012D">
        <w:t>hôte</w:t>
      </w:r>
      <w:r>
        <w:t xml:space="preserve"> sera représentée par un ordinateur connecté à internet. Sur celui-ci un script python sera lancé afin de faire la liaison entre le réseau de capteurs sans fils et la plate-forme IoT sur Internet.</w:t>
      </w:r>
    </w:p>
    <w:p w14:paraId="5AFFCB55" w14:textId="77777777" w:rsidR="00456C85" w:rsidRDefault="00456C85" w:rsidP="00456C85"/>
    <w:p w14:paraId="222856EB" w14:textId="07DD137D" w:rsidR="00456C85" w:rsidRDefault="00456C85" w:rsidP="00456C85">
      <w:r>
        <w:t xml:space="preserve">Pour ce qui est des scripts qui étaient en ma possession pour relancer et continuer ce projet. Je ne possédais que le script python tournant sur la machine </w:t>
      </w:r>
      <w:r w:rsidR="00DC012D">
        <w:t>hôte</w:t>
      </w:r>
      <w:r>
        <w:t xml:space="preserve"> ainsi que le code c pour les feux de signalisations.</w:t>
      </w:r>
    </w:p>
    <w:p w14:paraId="009B4373" w14:textId="77777777" w:rsidR="00456C85" w:rsidRDefault="00456C85" w:rsidP="00456C85"/>
    <w:p w14:paraId="5F775097" w14:textId="6D0653E8" w:rsidR="00456C85" w:rsidRDefault="0011718C" w:rsidP="00456C85">
      <w:r>
        <w:t>On peut représenter notre architecture par ce schéma</w:t>
      </w:r>
      <w:r w:rsidR="00050ACE">
        <w:t xml:space="preserve"> en Figure 6</w:t>
      </w:r>
      <w:r>
        <w:t>.</w:t>
      </w:r>
    </w:p>
    <w:p w14:paraId="682B01A6" w14:textId="77777777" w:rsidR="0011718C" w:rsidRDefault="0011718C" w:rsidP="000C56D5">
      <w:pPr>
        <w:keepNext/>
        <w:jc w:val="center"/>
      </w:pPr>
      <w:r>
        <w:rPr>
          <w:noProof/>
          <w:lang w:eastAsia="fr-FR"/>
        </w:rPr>
        <w:drawing>
          <wp:inline distT="0" distB="0" distL="0" distR="0" wp14:anchorId="4668A2C1" wp14:editId="0DB5E57D">
            <wp:extent cx="5756910" cy="2265045"/>
            <wp:effectExtent l="0" t="0" r="889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enarioPaper.eps"/>
                    <pic:cNvPicPr/>
                  </pic:nvPicPr>
                  <pic:blipFill>
                    <a:blip r:embed="rId18">
                      <a:extLst>
                        <a:ext uri="{28A0092B-C50C-407E-A947-70E740481C1C}">
                          <a14:useLocalDpi xmlns:a14="http://schemas.microsoft.com/office/drawing/2010/main" val="0"/>
                        </a:ext>
                      </a:extLst>
                    </a:blip>
                    <a:stretch>
                      <a:fillRect/>
                    </a:stretch>
                  </pic:blipFill>
                  <pic:spPr>
                    <a:xfrm>
                      <a:off x="0" y="0"/>
                      <a:ext cx="5756910" cy="2265045"/>
                    </a:xfrm>
                    <a:prstGeom prst="rect">
                      <a:avLst/>
                    </a:prstGeom>
                  </pic:spPr>
                </pic:pic>
              </a:graphicData>
            </a:graphic>
          </wp:inline>
        </w:drawing>
      </w:r>
    </w:p>
    <w:p w14:paraId="4658E2D8" w14:textId="26AB407C" w:rsidR="0011718C" w:rsidRDefault="0011718C" w:rsidP="0011718C">
      <w:pPr>
        <w:pStyle w:val="Lgende"/>
        <w:jc w:val="center"/>
      </w:pPr>
      <w:bookmarkStart w:id="30" w:name="_Toc522315856"/>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6</w:t>
      </w:r>
      <w:r w:rsidR="00633E60">
        <w:rPr>
          <w:noProof/>
        </w:rPr>
        <w:fldChar w:fldCharType="end"/>
      </w:r>
      <w:r>
        <w:t xml:space="preserve"> Schéma représentant l'architecture de notre projet</w:t>
      </w:r>
      <w:bookmarkEnd w:id="30"/>
    </w:p>
    <w:p w14:paraId="70A1E646" w14:textId="77777777" w:rsidR="00E212D0" w:rsidRDefault="00E212D0" w:rsidP="00456C85"/>
    <w:p w14:paraId="7F5BAB70" w14:textId="77777777" w:rsidR="00456C85" w:rsidRDefault="00456C85" w:rsidP="00456C85">
      <w:pPr>
        <w:pStyle w:val="Titre3"/>
      </w:pPr>
      <w:bookmarkStart w:id="31" w:name="_Toc522356802"/>
      <w:r>
        <w:t>IV.1.1 Objectif</w:t>
      </w:r>
      <w:bookmarkEnd w:id="31"/>
    </w:p>
    <w:p w14:paraId="68748106" w14:textId="77777777" w:rsidR="00CE774F" w:rsidRPr="00CE774F" w:rsidRDefault="00CE774F" w:rsidP="00CE774F"/>
    <w:p w14:paraId="7ACCD348" w14:textId="58019FF0" w:rsidR="00456C85" w:rsidRDefault="00456C85" w:rsidP="00456C85">
      <w:r>
        <w:t xml:space="preserve">L’objectif est double pour ce projet au </w:t>
      </w:r>
      <w:r w:rsidR="00E212D0">
        <w:t>sein de mon stage. La première a</w:t>
      </w:r>
      <w:r>
        <w:t xml:space="preserve"> été de</w:t>
      </w:r>
      <w:r w:rsidR="00DC012D">
        <w:t xml:space="preserve">s reprendre le code fourni </w:t>
      </w:r>
      <w:r>
        <w:t>sachant qu’il manquait des scripts</w:t>
      </w:r>
      <w:r w:rsidR="009C52AC">
        <w:t xml:space="preserve"> qu’</w:t>
      </w:r>
      <w:r>
        <w:t>il a fallu les re développer.</w:t>
      </w:r>
    </w:p>
    <w:p w14:paraId="1ED26B11" w14:textId="6F2EE0E4" w:rsidR="00456C85" w:rsidRDefault="00456C85" w:rsidP="00456C85">
      <w:r>
        <w:t xml:space="preserve">Le but étant d’avoir un système minimal et fonctionnel. Ainsi de </w:t>
      </w:r>
      <w:r w:rsidR="00E212D0">
        <w:t>réaliser</w:t>
      </w:r>
      <w:r>
        <w:t xml:space="preserve"> une communication dans les deux sens (des Re-</w:t>
      </w:r>
      <w:proofErr w:type="spellStart"/>
      <w:r>
        <w:t>motes</w:t>
      </w:r>
      <w:proofErr w:type="spellEnd"/>
      <w:r>
        <w:t xml:space="preserve"> vers </w:t>
      </w:r>
      <w:proofErr w:type="spellStart"/>
      <w:r>
        <w:t>Ubidots</w:t>
      </w:r>
      <w:proofErr w:type="spellEnd"/>
      <w:r>
        <w:t xml:space="preserve"> et de </w:t>
      </w:r>
      <w:proofErr w:type="spellStart"/>
      <w:r>
        <w:t>Ubidots</w:t>
      </w:r>
      <w:proofErr w:type="spellEnd"/>
      <w:r>
        <w:t xml:space="preserve"> vers les Re-</w:t>
      </w:r>
      <w:proofErr w:type="spellStart"/>
      <w:r>
        <w:t>motes</w:t>
      </w:r>
      <w:proofErr w:type="spellEnd"/>
      <w:r>
        <w:t>)</w:t>
      </w:r>
    </w:p>
    <w:p w14:paraId="09623309" w14:textId="746FD29E" w:rsidR="00456C85" w:rsidRDefault="00456C85" w:rsidP="00456C85">
      <w:r>
        <w:t>Enfin</w:t>
      </w:r>
      <w:r w:rsidR="009C52AC">
        <w:t>,</w:t>
      </w:r>
      <w:r>
        <w:t xml:space="preserve"> l’objectif de ce proje</w:t>
      </w:r>
      <w:r w:rsidR="00E212D0">
        <w:t>t est bien entendu de chercher à</w:t>
      </w:r>
      <w:r>
        <w:t xml:space="preserve"> répondre à notre problématique </w:t>
      </w:r>
      <w:r w:rsidR="00E212D0">
        <w:t>en développant l’interruption de no</w:t>
      </w:r>
      <w:r>
        <w:t>tre cycle de feu lorsqu’il y a un véhicule</w:t>
      </w:r>
      <w:r w:rsidR="009C52AC">
        <w:t xml:space="preserve"> prioritaire </w:t>
      </w:r>
      <w:r>
        <w:t>qui se manifeste.</w:t>
      </w:r>
    </w:p>
    <w:p w14:paraId="174C9B2A" w14:textId="77777777" w:rsidR="00456C85" w:rsidRDefault="00456C85" w:rsidP="00456C85"/>
    <w:p w14:paraId="70E96B41" w14:textId="77777777" w:rsidR="00456C85" w:rsidRDefault="00456C85" w:rsidP="00456C85"/>
    <w:p w14:paraId="5886C195" w14:textId="77777777" w:rsidR="00CE774F" w:rsidRDefault="00CE774F" w:rsidP="00456C85"/>
    <w:p w14:paraId="44BD5B61" w14:textId="77777777" w:rsidR="00CE774F" w:rsidRDefault="00CE774F" w:rsidP="00456C85"/>
    <w:p w14:paraId="2F676172" w14:textId="77777777" w:rsidR="00CE774F" w:rsidRPr="00461134" w:rsidRDefault="00CE774F" w:rsidP="00456C85"/>
    <w:p w14:paraId="45C48404" w14:textId="77777777" w:rsidR="00456C85" w:rsidRDefault="00456C85" w:rsidP="00456C85">
      <w:pPr>
        <w:pStyle w:val="Titre3"/>
      </w:pPr>
      <w:bookmarkStart w:id="32" w:name="_Toc522356803"/>
      <w:r>
        <w:lastRenderedPageBreak/>
        <w:t>IV.1.2 Réalisation</w:t>
      </w:r>
      <w:bookmarkEnd w:id="32"/>
    </w:p>
    <w:p w14:paraId="3657AA5C" w14:textId="77777777" w:rsidR="006140F7" w:rsidRDefault="006140F7" w:rsidP="00456C85"/>
    <w:p w14:paraId="1F095A68" w14:textId="0EBE51E0" w:rsidR="00456C85" w:rsidRDefault="00456C85" w:rsidP="00456C85">
      <w:r>
        <w:t>Tout d’abord pour représenter nos véhicules prioritaires, nous avons choisi d’utiliser un Re-</w:t>
      </w:r>
      <w:proofErr w:type="spellStart"/>
      <w:r>
        <w:t>mote</w:t>
      </w:r>
      <w:proofErr w:type="spellEnd"/>
      <w:r>
        <w:t xml:space="preserve"> possédant un capteur de toucher sur son port analogique.</w:t>
      </w:r>
    </w:p>
    <w:p w14:paraId="44DE1029" w14:textId="0BCC39E1" w:rsidR="00456C85" w:rsidRDefault="006140F7" w:rsidP="00456C85">
      <w:r>
        <w:t xml:space="preserve">Il s’agissait de bien définir les différents éléments qui vont constituer notre système : Les feux de signalisation, les capteurs de toucher, le border router avec sa machine </w:t>
      </w:r>
      <w:r w:rsidR="00E32E26">
        <w:t>hôte</w:t>
      </w:r>
      <w:r w:rsidR="009C52AC">
        <w:t xml:space="preserve"> et la plateforme C</w:t>
      </w:r>
      <w:r>
        <w:t>loud.</w:t>
      </w:r>
    </w:p>
    <w:p w14:paraId="4C34A98B" w14:textId="5F98D4E5" w:rsidR="006140F7" w:rsidRDefault="006140F7" w:rsidP="00456C85">
      <w:r>
        <w:t>Dans un premier temps il fallait se focaliser sur no</w:t>
      </w:r>
      <w:r w:rsidR="004E2001">
        <w:t>tre réseau de capteurs sans fil</w:t>
      </w:r>
      <w:r>
        <w:t xml:space="preserve"> et le code à placer dans nos Re-</w:t>
      </w:r>
      <w:proofErr w:type="spellStart"/>
      <w:r>
        <w:t>motes</w:t>
      </w:r>
      <w:proofErr w:type="spellEnd"/>
      <w:r>
        <w:t>. Utilisant un environnement de cross-platform afin de pouvoir compiler sur l’ordinateur un binaire et le placer sur les Re-</w:t>
      </w:r>
      <w:proofErr w:type="spellStart"/>
      <w:r>
        <w:t>motes</w:t>
      </w:r>
      <w:proofErr w:type="spellEnd"/>
      <w:r>
        <w:t xml:space="preserve"> la mise à jour du code de celle-ci était relativement simple.</w:t>
      </w:r>
      <w:r w:rsidR="007B2A4D">
        <w:t xml:space="preserve"> </w:t>
      </w:r>
      <w:r w:rsidR="00507A95">
        <w:t>On a pu commencer par les feux de signalisation pour bien définir les éléments qu’il faudrait envoyer.</w:t>
      </w:r>
    </w:p>
    <w:p w14:paraId="22448B02" w14:textId="0AA21CC1" w:rsidR="00792EAA" w:rsidRDefault="006140F7" w:rsidP="00456C85">
      <w:r>
        <w:t>Il a</w:t>
      </w:r>
      <w:r w:rsidR="00507A95">
        <w:t xml:space="preserve"> ensuite </w:t>
      </w:r>
      <w:r>
        <w:t xml:space="preserve">fallu </w:t>
      </w:r>
      <w:r w:rsidR="005A1731">
        <w:t xml:space="preserve">développer le code pour le border router car c’est notre point central pour cette infrastructure. </w:t>
      </w:r>
      <w:r w:rsidR="008B2208">
        <w:t>Il va agir comme passerelle en</w:t>
      </w:r>
      <w:r w:rsidR="004E2001">
        <w:t>tre notre réseau</w:t>
      </w:r>
      <w:r w:rsidR="008B2208">
        <w:t xml:space="preserve"> 6LoWPAN et ses Re-</w:t>
      </w:r>
      <w:proofErr w:type="spellStart"/>
      <w:r w:rsidR="008B2208">
        <w:t>motes</w:t>
      </w:r>
      <w:proofErr w:type="spellEnd"/>
      <w:r w:rsidR="008B2208">
        <w:t xml:space="preserve"> et internet en faisant transiter tous les messages envoyés par les Re-</w:t>
      </w:r>
      <w:proofErr w:type="spellStart"/>
      <w:r w:rsidR="008B2208">
        <w:t>motes</w:t>
      </w:r>
      <w:proofErr w:type="spellEnd"/>
      <w:r w:rsidR="008B2208">
        <w:t xml:space="preserve"> vers la machine hôte. </w:t>
      </w:r>
      <w:proofErr w:type="spellStart"/>
      <w:r w:rsidR="005A1731">
        <w:t>Contiki</w:t>
      </w:r>
      <w:proofErr w:type="spellEnd"/>
      <w:r w:rsidR="005A1731">
        <w:t xml:space="preserve"> Os possède de nombreux exemples et il est possible pour accélérer son développement de récupérer ceux-ci afin de les utiliser, les modifier si besoin.</w:t>
      </w:r>
      <w:r w:rsidR="00507A95">
        <w:t xml:space="preserve"> </w:t>
      </w:r>
      <w:proofErr w:type="gramStart"/>
      <w:r w:rsidR="00507A95">
        <w:t>Ce</w:t>
      </w:r>
      <w:proofErr w:type="gramEnd"/>
      <w:r w:rsidR="00507A95">
        <w:t xml:space="preserve"> border router possède une table de routage visible sur une interface web afin de bien voir les différentes Re-</w:t>
      </w:r>
      <w:proofErr w:type="spellStart"/>
      <w:r w:rsidR="00507A95">
        <w:t>motes</w:t>
      </w:r>
      <w:proofErr w:type="spellEnd"/>
      <w:r w:rsidR="00507A95">
        <w:t xml:space="preserve"> passant par lui pour envoyer des messages. A partir de ce moment-là</w:t>
      </w:r>
      <w:r w:rsidR="006F685E">
        <w:t>, la partie</w:t>
      </w:r>
      <w:r w:rsidR="00507A95">
        <w:t xml:space="preserve"> locale étant faite il fallait récupérer ces informations et chercher à envoyer </w:t>
      </w:r>
      <w:r w:rsidR="00352908">
        <w:t>celle-ci</w:t>
      </w:r>
      <w:r w:rsidR="00507A95">
        <w:t xml:space="preserve"> vers internet et donc développer et lancer le script python.</w:t>
      </w:r>
      <w:r w:rsidR="0051590A">
        <w:t xml:space="preserve"> </w:t>
      </w:r>
    </w:p>
    <w:p w14:paraId="16124A7C" w14:textId="77777777" w:rsidR="00792EAA" w:rsidRDefault="00792EAA" w:rsidP="00456C85"/>
    <w:p w14:paraId="76C56D07" w14:textId="221EFBDD" w:rsidR="00792EAA" w:rsidRPr="008B2208" w:rsidRDefault="0051590A" w:rsidP="00456C85">
      <w:pPr>
        <w:rPr>
          <w:rFonts w:cs="Arial"/>
          <w:szCs w:val="20"/>
        </w:rPr>
      </w:pPr>
      <w:r>
        <w:t xml:space="preserve">Ce script va avoir un rôle très important car c’est un nœud de transmission où tous les messages </w:t>
      </w:r>
      <w:r w:rsidR="006301A5">
        <w:t>passeront pour aller soit vers Internet soit vers notre réseau 6LoWPAN</w:t>
      </w:r>
      <w:r>
        <w:t xml:space="preserve">. Il était donc important de mettre en place un stockage des éléments de notre système avec la valeur de chaque feu dans notre carrefour. Ainsi une approche locale de notre système de feu est possible si besoin est. </w:t>
      </w:r>
      <w:proofErr w:type="spellStart"/>
      <w:r>
        <w:t>Egalement</w:t>
      </w:r>
      <w:proofErr w:type="spellEnd"/>
      <w:r>
        <w:t>, on a pu voir que le border router possédait une table de routage afin de connaître tous les Re-</w:t>
      </w:r>
      <w:proofErr w:type="spellStart"/>
      <w:r>
        <w:t>motes</w:t>
      </w:r>
      <w:proofErr w:type="spellEnd"/>
      <w:r>
        <w:t xml:space="preserve"> connectés à lui sur le réseau 6LoWPAN. Utilisant ce principe, sous forme de dictionnaire pour un stockage direct, une table de routage avec la liste des adresse</w:t>
      </w:r>
      <w:r w:rsidR="00413FCD">
        <w:t>s</w:t>
      </w:r>
      <w:r>
        <w:t xml:space="preserve"> MAC des éléments du système a été </w:t>
      </w:r>
      <w:r w:rsidR="00CC1574">
        <w:t>créé</w:t>
      </w:r>
      <w:r>
        <w:t xml:space="preserve"> dans notre script python. Cela nous permet lorsque l’on va recevoir des informations d’</w:t>
      </w:r>
      <w:proofErr w:type="spellStart"/>
      <w:r>
        <w:t>Ubidots</w:t>
      </w:r>
      <w:proofErr w:type="spellEnd"/>
      <w:r>
        <w:t xml:space="preserve"> de les envoyer aux bons Re-</w:t>
      </w:r>
      <w:proofErr w:type="spellStart"/>
      <w:r>
        <w:t>motes</w:t>
      </w:r>
      <w:proofErr w:type="spellEnd"/>
      <w:r>
        <w:t>.</w:t>
      </w:r>
      <w:r w:rsidR="00792EAA">
        <w:t xml:space="preserve"> Un autre travail effectué a été l’optimisation de l’envoi de message. En effet, il y a de nombreux messages qui sont envoyés périodiquement sur le système par les différents Re-</w:t>
      </w:r>
      <w:proofErr w:type="spellStart"/>
      <w:r w:rsidR="00792EAA">
        <w:t>motes</w:t>
      </w:r>
      <w:proofErr w:type="spellEnd"/>
      <w:r w:rsidR="00792EAA">
        <w:t xml:space="preserve"> du système. Certains pouvant être doublons, il a fallu regarder cet aspect afin de bien définir les conditions afin d’envoyer des messages qui possèdent de nouvelles valeurs utiles à notre système.</w:t>
      </w:r>
      <w:r w:rsidR="00CC1574">
        <w:t xml:space="preserve"> </w:t>
      </w:r>
      <w:r w:rsidR="00CC1574" w:rsidRPr="00793686">
        <w:rPr>
          <w:rFonts w:cs="Arial"/>
          <w:szCs w:val="20"/>
        </w:rPr>
        <w:t xml:space="preserve">Nous avons utilisé </w:t>
      </w:r>
      <w:r w:rsidR="00CC1574">
        <w:rPr>
          <w:rFonts w:cs="Arial"/>
          <w:szCs w:val="20"/>
        </w:rPr>
        <w:t xml:space="preserve">dans notre script, </w:t>
      </w:r>
      <w:r w:rsidR="00CC1574" w:rsidRPr="00793686">
        <w:rPr>
          <w:rFonts w:cs="Arial"/>
          <w:szCs w:val="20"/>
        </w:rPr>
        <w:t>pour plus de simplicité</w:t>
      </w:r>
      <w:r w:rsidR="00CC1574">
        <w:rPr>
          <w:rFonts w:cs="Arial"/>
          <w:szCs w:val="20"/>
        </w:rPr>
        <w:t>,</w:t>
      </w:r>
      <w:r w:rsidR="00CC1574" w:rsidRPr="00793686">
        <w:rPr>
          <w:rFonts w:cs="Arial"/>
          <w:szCs w:val="20"/>
        </w:rPr>
        <w:t xml:space="preserve"> la libraire </w:t>
      </w:r>
      <w:proofErr w:type="spellStart"/>
      <w:r w:rsidR="00CC1574" w:rsidRPr="00793686">
        <w:rPr>
          <w:rFonts w:cs="Arial"/>
          <w:szCs w:val="20"/>
        </w:rPr>
        <w:t>Paho</w:t>
      </w:r>
      <w:proofErr w:type="spellEnd"/>
      <w:r w:rsidR="00CC1574" w:rsidRPr="00793686">
        <w:rPr>
          <w:rFonts w:cs="Arial"/>
          <w:szCs w:val="20"/>
        </w:rPr>
        <w:t xml:space="preserve"> Python développée par Eclipse et qui gère MQTT et ses différents niveaux de qualité de service. Le fonctionnement du moteur MQTT en est simplifié et permet d’a</w:t>
      </w:r>
      <w:r w:rsidR="00CC1574">
        <w:rPr>
          <w:rFonts w:cs="Arial"/>
          <w:szCs w:val="20"/>
        </w:rPr>
        <w:t xml:space="preserve">voir de nombreuses options de </w:t>
      </w:r>
      <w:proofErr w:type="spellStart"/>
      <w:r w:rsidR="00CC1574">
        <w:rPr>
          <w:rFonts w:cs="Arial"/>
          <w:szCs w:val="20"/>
        </w:rPr>
        <w:t>de</w:t>
      </w:r>
      <w:r w:rsidR="00CC1574" w:rsidRPr="00793686">
        <w:rPr>
          <w:rFonts w:cs="Arial"/>
          <w:szCs w:val="20"/>
        </w:rPr>
        <w:t>bugging</w:t>
      </w:r>
      <w:proofErr w:type="spellEnd"/>
      <w:r w:rsidR="00CC1574" w:rsidRPr="00793686">
        <w:rPr>
          <w:rFonts w:cs="Arial"/>
          <w:szCs w:val="20"/>
        </w:rPr>
        <w:t xml:space="preserve"> et de choix dans l’envoi de l’informa</w:t>
      </w:r>
      <w:r w:rsidR="00CC1574">
        <w:rPr>
          <w:rFonts w:cs="Arial"/>
          <w:szCs w:val="20"/>
        </w:rPr>
        <w:t>tion vers les différents topics.</w:t>
      </w:r>
    </w:p>
    <w:p w14:paraId="430B5FD7" w14:textId="77777777" w:rsidR="00792EAA" w:rsidRDefault="00792EAA" w:rsidP="00456C85"/>
    <w:p w14:paraId="161EE092" w14:textId="36ED3EC6" w:rsidR="00456C85" w:rsidRPr="00793686" w:rsidRDefault="00D83797" w:rsidP="00456C85">
      <w:pPr>
        <w:rPr>
          <w:rFonts w:cs="Arial"/>
          <w:szCs w:val="20"/>
        </w:rPr>
      </w:pPr>
      <w:r>
        <w:rPr>
          <w:rFonts w:cs="Arial"/>
          <w:szCs w:val="20"/>
        </w:rPr>
        <w:t>L</w:t>
      </w:r>
      <w:r w:rsidR="00456C85" w:rsidRPr="00793686">
        <w:rPr>
          <w:rFonts w:cs="Arial"/>
          <w:szCs w:val="20"/>
        </w:rPr>
        <w:t>e fonctionnement</w:t>
      </w:r>
      <w:r>
        <w:rPr>
          <w:rFonts w:cs="Arial"/>
          <w:szCs w:val="20"/>
        </w:rPr>
        <w:t xml:space="preserve"> pour notre projet</w:t>
      </w:r>
      <w:r w:rsidR="008B2208">
        <w:rPr>
          <w:rFonts w:cs="Arial"/>
          <w:szCs w:val="20"/>
        </w:rPr>
        <w:t xml:space="preserve"> est le suivant :</w:t>
      </w:r>
    </w:p>
    <w:p w14:paraId="3999F531" w14:textId="5F4AA7B0" w:rsidR="00456C85" w:rsidRDefault="00456C85" w:rsidP="00456C85">
      <w:pPr>
        <w:rPr>
          <w:rFonts w:cs="Arial"/>
          <w:szCs w:val="20"/>
        </w:rPr>
      </w:pPr>
      <w:r w:rsidRPr="00793686">
        <w:rPr>
          <w:rFonts w:cs="Arial"/>
          <w:szCs w:val="20"/>
        </w:rPr>
        <w:t>Un feu, périodiquement, va envoyer un paquet UDP</w:t>
      </w:r>
      <w:r w:rsidR="00544D22" w:rsidRPr="00544D22">
        <w:rPr>
          <w:rFonts w:cs="Arial"/>
          <w:szCs w:val="20"/>
          <w:vertAlign w:val="superscript"/>
        </w:rPr>
        <w:t>*</w:t>
      </w:r>
      <w:r w:rsidRPr="00793686">
        <w:rPr>
          <w:rFonts w:cs="Arial"/>
          <w:szCs w:val="20"/>
        </w:rPr>
        <w:t xml:space="preserve"> au border router</w:t>
      </w:r>
      <w:r w:rsidR="009D684E">
        <w:rPr>
          <w:rFonts w:cs="Arial"/>
          <w:szCs w:val="20"/>
        </w:rPr>
        <w:t>. Celui-ci est branché sur le port sérial (USB) de la machine hôte et va re</w:t>
      </w:r>
      <w:r w:rsidR="00742D95">
        <w:rPr>
          <w:rFonts w:cs="Arial"/>
          <w:szCs w:val="20"/>
        </w:rPr>
        <w:t xml:space="preserve">diriger ce paquet vers le préfixe </w:t>
      </w:r>
      <w:r w:rsidR="008B2208">
        <w:rPr>
          <w:rFonts w:cs="Arial"/>
          <w:szCs w:val="20"/>
        </w:rPr>
        <w:t>ipv6</w:t>
      </w:r>
      <w:r w:rsidR="009D684E">
        <w:rPr>
          <w:rFonts w:cs="Arial"/>
          <w:szCs w:val="20"/>
        </w:rPr>
        <w:t xml:space="preserve"> </w:t>
      </w:r>
      <w:proofErr w:type="spellStart"/>
      <w:proofErr w:type="gramStart"/>
      <w:r w:rsidR="009D684E">
        <w:rPr>
          <w:rFonts w:cs="Arial"/>
          <w:szCs w:val="20"/>
        </w:rPr>
        <w:t>aaaa</w:t>
      </w:r>
      <w:proofErr w:type="spellEnd"/>
      <w:r w:rsidR="009D684E">
        <w:rPr>
          <w:rFonts w:cs="Arial"/>
          <w:szCs w:val="20"/>
        </w:rPr>
        <w:t> ::</w:t>
      </w:r>
      <w:proofErr w:type="gramEnd"/>
      <w:r w:rsidR="009D684E">
        <w:rPr>
          <w:rFonts w:cs="Arial"/>
          <w:szCs w:val="20"/>
        </w:rPr>
        <w:t>1/64.</w:t>
      </w:r>
      <w:r w:rsidR="00742D95">
        <w:rPr>
          <w:rFonts w:cs="Arial"/>
          <w:szCs w:val="20"/>
        </w:rPr>
        <w:t xml:space="preserve"> Cette adresse est définie localement et permet de définir une adresse IPv6 pour le Re-</w:t>
      </w:r>
      <w:proofErr w:type="spellStart"/>
      <w:r w:rsidR="00742D95">
        <w:rPr>
          <w:rFonts w:cs="Arial"/>
          <w:szCs w:val="20"/>
        </w:rPr>
        <w:t>mote</w:t>
      </w:r>
      <w:proofErr w:type="spellEnd"/>
      <w:r w:rsidR="00742D95">
        <w:rPr>
          <w:rFonts w:cs="Arial"/>
          <w:szCs w:val="20"/>
        </w:rPr>
        <w:t xml:space="preserve"> vers laquelle envoyer nos paquets.</w:t>
      </w:r>
      <w:r w:rsidR="009D684E">
        <w:rPr>
          <w:rFonts w:cs="Arial"/>
          <w:szCs w:val="20"/>
        </w:rPr>
        <w:t xml:space="preserve"> Sur la machine hôte, </w:t>
      </w:r>
      <w:r w:rsidR="00352908">
        <w:rPr>
          <w:rFonts w:cs="Arial"/>
          <w:szCs w:val="20"/>
        </w:rPr>
        <w:t>l</w:t>
      </w:r>
      <w:r w:rsidRPr="00793686">
        <w:rPr>
          <w:rFonts w:cs="Arial"/>
          <w:szCs w:val="20"/>
        </w:rPr>
        <w:t>e script python via une socket va écouter les paquets arrivants</w:t>
      </w:r>
      <w:r w:rsidR="009D684E">
        <w:rPr>
          <w:rFonts w:cs="Arial"/>
          <w:szCs w:val="20"/>
        </w:rPr>
        <w:t xml:space="preserve"> sur cette adresse</w:t>
      </w:r>
      <w:r w:rsidRPr="00793686">
        <w:rPr>
          <w:rFonts w:cs="Arial"/>
          <w:szCs w:val="20"/>
        </w:rPr>
        <w:t>. Il va ensuite via MQTT publier s</w:t>
      </w:r>
      <w:r w:rsidR="009D684E">
        <w:rPr>
          <w:rFonts w:cs="Arial"/>
          <w:szCs w:val="20"/>
        </w:rPr>
        <w:t xml:space="preserve">ur </w:t>
      </w:r>
      <w:r w:rsidR="008B2208">
        <w:rPr>
          <w:rFonts w:cs="Arial"/>
          <w:szCs w:val="20"/>
        </w:rPr>
        <w:t xml:space="preserve">le bon topic le contenu de ce message. </w:t>
      </w:r>
      <w:proofErr w:type="spellStart"/>
      <w:r w:rsidR="008B2208">
        <w:rPr>
          <w:rFonts w:cs="Arial"/>
          <w:szCs w:val="20"/>
        </w:rPr>
        <w:t>Ubidots</w:t>
      </w:r>
      <w:proofErr w:type="spellEnd"/>
      <w:r w:rsidR="008B2208">
        <w:rPr>
          <w:rFonts w:cs="Arial"/>
          <w:szCs w:val="20"/>
        </w:rPr>
        <w:t>, va traiter ce qui a été envoyé sur ce topic</w:t>
      </w:r>
      <w:r w:rsidR="009D684E">
        <w:rPr>
          <w:rFonts w:cs="Arial"/>
          <w:szCs w:val="20"/>
        </w:rPr>
        <w:t>,</w:t>
      </w:r>
      <w:r w:rsidR="008B2208">
        <w:rPr>
          <w:rFonts w:cs="Arial"/>
          <w:szCs w:val="20"/>
        </w:rPr>
        <w:t xml:space="preserve"> et par un système de souscription, le script python va récupérer toutes </w:t>
      </w:r>
      <w:r w:rsidR="004B00A7">
        <w:rPr>
          <w:rFonts w:cs="Arial"/>
          <w:szCs w:val="20"/>
        </w:rPr>
        <w:t>les modifications effectuées</w:t>
      </w:r>
      <w:r w:rsidR="008B2208">
        <w:rPr>
          <w:rFonts w:cs="Arial"/>
          <w:szCs w:val="20"/>
        </w:rPr>
        <w:t xml:space="preserve"> au sein d’</w:t>
      </w:r>
      <w:proofErr w:type="spellStart"/>
      <w:r w:rsidR="008B2208">
        <w:rPr>
          <w:rFonts w:cs="Arial"/>
          <w:szCs w:val="20"/>
        </w:rPr>
        <w:t>Ubidots</w:t>
      </w:r>
      <w:proofErr w:type="spellEnd"/>
      <w:r w:rsidR="008B2208">
        <w:rPr>
          <w:rFonts w:cs="Arial"/>
          <w:szCs w:val="20"/>
        </w:rPr>
        <w:t xml:space="preserve"> nous garantissant leur traitement.</w:t>
      </w:r>
      <w:r w:rsidRPr="00793686">
        <w:rPr>
          <w:rFonts w:cs="Arial"/>
          <w:szCs w:val="20"/>
        </w:rPr>
        <w:t xml:space="preserve"> Il sera alors à même de pouvoir obtenir les modifications et les propager en envoyant en UDP aux différents Re-</w:t>
      </w:r>
      <w:proofErr w:type="spellStart"/>
      <w:r w:rsidRPr="00793686">
        <w:rPr>
          <w:rFonts w:cs="Arial"/>
          <w:szCs w:val="20"/>
        </w:rPr>
        <w:t>motes</w:t>
      </w:r>
      <w:proofErr w:type="spellEnd"/>
      <w:r w:rsidR="00CC68FE">
        <w:rPr>
          <w:rFonts w:cs="Arial"/>
          <w:szCs w:val="20"/>
        </w:rPr>
        <w:t xml:space="preserve"> le contenu adéquat</w:t>
      </w:r>
      <w:r w:rsidRPr="00793686">
        <w:rPr>
          <w:rFonts w:cs="Arial"/>
          <w:szCs w:val="20"/>
        </w:rPr>
        <w:t>.</w:t>
      </w:r>
    </w:p>
    <w:p w14:paraId="3378BEA4" w14:textId="77777777" w:rsidR="00436614" w:rsidRDefault="00436614" w:rsidP="00456C85">
      <w:pPr>
        <w:rPr>
          <w:rFonts w:cs="Arial"/>
          <w:szCs w:val="20"/>
        </w:rPr>
      </w:pPr>
    </w:p>
    <w:p w14:paraId="51EEAFF8" w14:textId="153FD0A7" w:rsidR="00436614" w:rsidRDefault="00436614" w:rsidP="00456C85">
      <w:pPr>
        <w:rPr>
          <w:rFonts w:cs="Arial"/>
          <w:szCs w:val="20"/>
        </w:rPr>
      </w:pPr>
      <w:r>
        <w:rPr>
          <w:rFonts w:cs="Arial"/>
          <w:szCs w:val="20"/>
        </w:rPr>
        <w:t xml:space="preserve">Le premier code développé pour ce projet envoyait un état aléatoire (entre 0 et 2 qui correspond respectivement à un feu rouge et un feu vert) de la part de tous les feux de signalisation. Le problème </w:t>
      </w:r>
      <w:r w:rsidR="00413FCD">
        <w:rPr>
          <w:rFonts w:cs="Arial"/>
          <w:szCs w:val="20"/>
        </w:rPr>
        <w:t>qui est survenu</w:t>
      </w:r>
      <w:r>
        <w:rPr>
          <w:rFonts w:cs="Arial"/>
          <w:szCs w:val="20"/>
        </w:rPr>
        <w:t xml:space="preserve"> est que lorsque l’on a synchronisé nos feux pour chaque voie, des doublons de messages étaient envoyés. Il a ainsi fallu pour continuer mon travail et m’approcher d’un fonctionnement type de feux de signalisation de diviser mon fonctionnement en feux maitres et feux esclaves. Les feux maitres seront les seuls à envoyer périodiquement </w:t>
      </w:r>
      <w:r w:rsidR="005948D1">
        <w:rPr>
          <w:rFonts w:cs="Arial"/>
          <w:szCs w:val="20"/>
        </w:rPr>
        <w:t xml:space="preserve">des paquets afin de changer l’état des feux de la voie. Les feux esclaves d’un autre côté de feront que recevoir les paquets que pourront leur envoyer le script python </w:t>
      </w:r>
      <w:r w:rsidR="004B00A7">
        <w:rPr>
          <w:rFonts w:cs="Arial"/>
          <w:szCs w:val="20"/>
        </w:rPr>
        <w:t>sur leur nouvel état. Ainsi</w:t>
      </w:r>
      <w:r w:rsidR="001E238A">
        <w:rPr>
          <w:rFonts w:cs="Arial"/>
          <w:szCs w:val="20"/>
        </w:rPr>
        <w:t>,</w:t>
      </w:r>
      <w:r w:rsidR="004B00A7">
        <w:rPr>
          <w:rFonts w:cs="Arial"/>
          <w:szCs w:val="20"/>
        </w:rPr>
        <w:t xml:space="preserve"> l</w:t>
      </w:r>
      <w:r w:rsidR="005948D1">
        <w:rPr>
          <w:rFonts w:cs="Arial"/>
          <w:szCs w:val="20"/>
        </w:rPr>
        <w:t>es soucis de synchronisation et de duplication d’information</w:t>
      </w:r>
      <w:r w:rsidR="004B00A7">
        <w:rPr>
          <w:rFonts w:cs="Arial"/>
          <w:szCs w:val="20"/>
        </w:rPr>
        <w:t xml:space="preserve"> ont été corrigés</w:t>
      </w:r>
      <w:r w:rsidR="005948D1">
        <w:rPr>
          <w:rFonts w:cs="Arial"/>
          <w:szCs w:val="20"/>
        </w:rPr>
        <w:t>.</w:t>
      </w:r>
    </w:p>
    <w:p w14:paraId="4CE1AC23" w14:textId="77777777" w:rsidR="00436614" w:rsidRPr="00793686" w:rsidRDefault="00436614" w:rsidP="00456C85">
      <w:pPr>
        <w:rPr>
          <w:rFonts w:cs="Arial"/>
          <w:szCs w:val="20"/>
        </w:rPr>
      </w:pPr>
    </w:p>
    <w:p w14:paraId="38A48B5B" w14:textId="41A0CC36" w:rsidR="00456C85" w:rsidRPr="00793686" w:rsidRDefault="008F1B40" w:rsidP="00456C85">
      <w:pPr>
        <w:rPr>
          <w:rFonts w:cs="Arial"/>
          <w:szCs w:val="20"/>
        </w:rPr>
      </w:pPr>
      <w:r>
        <w:rPr>
          <w:rFonts w:cs="Arial"/>
          <w:szCs w:val="20"/>
        </w:rPr>
        <w:t>On a pu voir que no</w:t>
      </w:r>
      <w:r w:rsidR="00456C85">
        <w:rPr>
          <w:rFonts w:cs="Arial"/>
          <w:szCs w:val="20"/>
        </w:rPr>
        <w:t>tre solution</w:t>
      </w:r>
      <w:r>
        <w:rPr>
          <w:rFonts w:cs="Arial"/>
          <w:szCs w:val="20"/>
        </w:rPr>
        <w:t xml:space="preserve"> </w:t>
      </w:r>
      <w:r w:rsidR="00456C85">
        <w:rPr>
          <w:rFonts w:cs="Arial"/>
          <w:szCs w:val="20"/>
        </w:rPr>
        <w:t xml:space="preserve">est fonctionnelle et minimale on envoyait que des </w:t>
      </w:r>
      <w:r>
        <w:rPr>
          <w:rFonts w:cs="Arial"/>
          <w:szCs w:val="20"/>
        </w:rPr>
        <w:t>données</w:t>
      </w:r>
      <w:r w:rsidR="00456C85">
        <w:rPr>
          <w:rFonts w:cs="Arial"/>
          <w:szCs w:val="20"/>
        </w:rPr>
        <w:t xml:space="preserve"> relatives aux feux et il était intéressant de chercher à obtenir plus d’informations</w:t>
      </w:r>
    </w:p>
    <w:p w14:paraId="1B82E3EC" w14:textId="05C6BC2D" w:rsidR="00456C85" w:rsidRDefault="00456C85" w:rsidP="00456C85">
      <w:pPr>
        <w:rPr>
          <w:rFonts w:cs="Arial"/>
          <w:szCs w:val="20"/>
        </w:rPr>
      </w:pPr>
      <w:r>
        <w:rPr>
          <w:rFonts w:cs="Arial"/>
          <w:szCs w:val="20"/>
        </w:rPr>
        <w:lastRenderedPageBreak/>
        <w:t xml:space="preserve">L’utilisation de MQTT et de sa notion de topics était particulièrement adoptée pour chercher organiser nos données au niveau de </w:t>
      </w:r>
      <w:proofErr w:type="spellStart"/>
      <w:r>
        <w:rPr>
          <w:rFonts w:cs="Arial"/>
          <w:szCs w:val="20"/>
        </w:rPr>
        <w:t>Ubidots</w:t>
      </w:r>
      <w:proofErr w:type="spellEnd"/>
      <w:r>
        <w:rPr>
          <w:rFonts w:cs="Arial"/>
          <w:szCs w:val="20"/>
        </w:rPr>
        <w:t xml:space="preserve"> et il a donc fallu bien réfléchir sur la meilleure. Après avoir fait un tour de notre système et les informations que l’on envoyait. On a pu observer que les informations seraient de deux sortes : celles relatives aux feux et celles relatives aux Re-</w:t>
      </w:r>
      <w:proofErr w:type="spellStart"/>
      <w:r>
        <w:rPr>
          <w:rFonts w:cs="Arial"/>
          <w:szCs w:val="20"/>
        </w:rPr>
        <w:t>motes</w:t>
      </w:r>
      <w:proofErr w:type="spellEnd"/>
      <w:r>
        <w:rPr>
          <w:rFonts w:cs="Arial"/>
          <w:szCs w:val="20"/>
        </w:rPr>
        <w:t xml:space="preserve">. Ainsi la </w:t>
      </w:r>
      <w:r w:rsidR="008F1B40">
        <w:rPr>
          <w:rFonts w:cs="Arial"/>
          <w:szCs w:val="20"/>
        </w:rPr>
        <w:t>construction</w:t>
      </w:r>
      <w:r>
        <w:rPr>
          <w:rFonts w:cs="Arial"/>
          <w:szCs w:val="20"/>
        </w:rPr>
        <w:t xml:space="preserve"> de nos topics </w:t>
      </w:r>
      <w:r w:rsidR="008F1B40">
        <w:rPr>
          <w:rFonts w:cs="Arial"/>
          <w:szCs w:val="20"/>
        </w:rPr>
        <w:t>semblait</w:t>
      </w:r>
      <w:r>
        <w:rPr>
          <w:rFonts w:cs="Arial"/>
          <w:szCs w:val="20"/>
        </w:rPr>
        <w:t xml:space="preserve"> </w:t>
      </w:r>
      <w:r w:rsidR="008F1B40">
        <w:rPr>
          <w:rFonts w:cs="Arial"/>
          <w:szCs w:val="20"/>
        </w:rPr>
        <w:t>évidente</w:t>
      </w:r>
      <w:r>
        <w:rPr>
          <w:rFonts w:cs="Arial"/>
          <w:szCs w:val="20"/>
        </w:rPr>
        <w:t>. Un topic pour la gestion des feux globale et un topic par Re-</w:t>
      </w:r>
      <w:proofErr w:type="spellStart"/>
      <w:r>
        <w:rPr>
          <w:rFonts w:cs="Arial"/>
          <w:szCs w:val="20"/>
        </w:rPr>
        <w:t>mote</w:t>
      </w:r>
      <w:proofErr w:type="spellEnd"/>
      <w:r>
        <w:rPr>
          <w:rFonts w:cs="Arial"/>
          <w:szCs w:val="20"/>
        </w:rPr>
        <w:t xml:space="preserve"> nous permettant d’obtenir des informations sur l’état du feu son temps en ligne ou encore sa batterie.</w:t>
      </w:r>
    </w:p>
    <w:p w14:paraId="3BFEA7D1" w14:textId="4E4FB469" w:rsidR="00436614" w:rsidRDefault="00E32E26" w:rsidP="00456C85">
      <w:pPr>
        <w:rPr>
          <w:rFonts w:cs="Arial"/>
          <w:szCs w:val="20"/>
        </w:rPr>
      </w:pPr>
      <w:r>
        <w:rPr>
          <w:rFonts w:cs="Arial"/>
          <w:szCs w:val="20"/>
        </w:rPr>
        <w:t xml:space="preserve">Cette modification de notre architecture s’est effectuée au niveau de la partie cloud, il a également </w:t>
      </w:r>
      <w:r w:rsidR="00436614">
        <w:rPr>
          <w:rFonts w:cs="Arial"/>
          <w:szCs w:val="20"/>
        </w:rPr>
        <w:t>dû</w:t>
      </w:r>
      <w:r>
        <w:rPr>
          <w:rFonts w:cs="Arial"/>
          <w:szCs w:val="20"/>
        </w:rPr>
        <w:t xml:space="preserve"> effectuer des modifications au niveau de notre partie réseau de capteurs sans fils. Ainsi la structure des messages entre les Re-</w:t>
      </w:r>
      <w:proofErr w:type="spellStart"/>
      <w:r>
        <w:rPr>
          <w:rFonts w:cs="Arial"/>
          <w:szCs w:val="20"/>
        </w:rPr>
        <w:t>motes</w:t>
      </w:r>
      <w:proofErr w:type="spellEnd"/>
      <w:r>
        <w:rPr>
          <w:rFonts w:cs="Arial"/>
          <w:szCs w:val="20"/>
        </w:rPr>
        <w:t xml:space="preserve"> et le script python a été complexifiée afin de permettre un envoi de plus d’informations</w:t>
      </w:r>
      <w:r w:rsidR="00436614">
        <w:rPr>
          <w:rFonts w:cs="Arial"/>
          <w:szCs w:val="20"/>
        </w:rPr>
        <w:t>.</w:t>
      </w:r>
    </w:p>
    <w:p w14:paraId="1C21137A" w14:textId="2CEA7782" w:rsidR="00917D06" w:rsidRDefault="00917D06" w:rsidP="00456C85">
      <w:pPr>
        <w:rPr>
          <w:rFonts w:cs="Arial"/>
          <w:szCs w:val="20"/>
        </w:rPr>
      </w:pPr>
      <w:r>
        <w:rPr>
          <w:rFonts w:cs="Arial"/>
          <w:szCs w:val="20"/>
        </w:rPr>
        <w:t>Notre solution est, à la fin de sa réalisation, fonctionnelle et dans laquelle des améliorations tel</w:t>
      </w:r>
      <w:r w:rsidR="001E238A">
        <w:rPr>
          <w:rFonts w:cs="Arial"/>
          <w:szCs w:val="20"/>
        </w:rPr>
        <w:t>les</w:t>
      </w:r>
      <w:r w:rsidR="00425554">
        <w:rPr>
          <w:rFonts w:cs="Arial"/>
          <w:szCs w:val="20"/>
        </w:rPr>
        <w:t xml:space="preserve"> qu’</w:t>
      </w:r>
      <w:r>
        <w:rPr>
          <w:rFonts w:cs="Arial"/>
          <w:szCs w:val="20"/>
        </w:rPr>
        <w:t>une optimisation des messages et des topics a été effectuée afin de permettre une solution plus évolutive et adaptative en fonction des besoins.</w:t>
      </w:r>
    </w:p>
    <w:p w14:paraId="0B9FD25D" w14:textId="77777777" w:rsidR="00D574D6" w:rsidRDefault="00D574D6" w:rsidP="009D276F"/>
    <w:p w14:paraId="0D5602EB" w14:textId="77777777" w:rsidR="00D574D6" w:rsidRPr="009D276F" w:rsidRDefault="00D574D6" w:rsidP="009D276F"/>
    <w:p w14:paraId="09308755" w14:textId="3A2E4B47" w:rsidR="000B50D2" w:rsidRDefault="00F52C48" w:rsidP="00C256AB">
      <w:pPr>
        <w:pStyle w:val="Titre2"/>
      </w:pPr>
      <w:bookmarkStart w:id="33" w:name="_Toc522356804"/>
      <w:r>
        <w:t>IV.2</w:t>
      </w:r>
      <w:r w:rsidR="00C256AB">
        <w:t xml:space="preserve"> </w:t>
      </w:r>
      <w:r w:rsidR="004E20E5">
        <w:t>Développement sur une</w:t>
      </w:r>
      <w:r w:rsidR="00F75344">
        <w:t xml:space="preserve"> seconde version du projet</w:t>
      </w:r>
      <w:bookmarkEnd w:id="33"/>
    </w:p>
    <w:p w14:paraId="46D05CAE" w14:textId="77777777" w:rsidR="004E20E5" w:rsidRDefault="004E20E5" w:rsidP="000B50D2"/>
    <w:p w14:paraId="687C0C97" w14:textId="0E7384CA" w:rsidR="004E20E5" w:rsidRDefault="000B50D2" w:rsidP="000B50D2">
      <w:r>
        <w:t>Une fois la première phase du projet complétée avec une communication réelle entre les Re-</w:t>
      </w:r>
      <w:proofErr w:type="spellStart"/>
      <w:r>
        <w:t>mote</w:t>
      </w:r>
      <w:proofErr w:type="spellEnd"/>
      <w:r>
        <w:t xml:space="preserve"> et la plateforme IoT, il a été jugé </w:t>
      </w:r>
      <w:r w:rsidR="005C1A4C">
        <w:t>intéressant</w:t>
      </w:r>
      <w:r>
        <w:t xml:space="preserve"> de développer une autre approche du projet en essayant de rendre plus autonome notre border router. Là où dans la version précédente, il était question de toujours rester brancher à une machine h</w:t>
      </w:r>
      <w:r w:rsidR="00EC5407">
        <w:t>ôte qui ferait le relais vers In</w:t>
      </w:r>
      <w:r>
        <w:t>ternet, on cherche ici à supprimer c</w:t>
      </w:r>
      <w:r w:rsidR="00BA35D4">
        <w:t>et intermédiaire et obtenir un E</w:t>
      </w:r>
      <w:r>
        <w:t>thernet router en branchan</w:t>
      </w:r>
      <w:r w:rsidR="00EC5407">
        <w:t>t notre Re-</w:t>
      </w:r>
      <w:proofErr w:type="spellStart"/>
      <w:r w:rsidR="00EC5407">
        <w:t>mote</w:t>
      </w:r>
      <w:proofErr w:type="spellEnd"/>
      <w:r w:rsidR="00EC5407">
        <w:t xml:space="preserve"> directement à In</w:t>
      </w:r>
      <w:r>
        <w:t xml:space="preserve">ternet via un </w:t>
      </w:r>
      <w:r w:rsidR="004E20E5">
        <w:t xml:space="preserve">câble </w:t>
      </w:r>
      <w:r w:rsidR="00EC5407">
        <w:t>E</w:t>
      </w:r>
      <w:r>
        <w:t xml:space="preserve">thernet. </w:t>
      </w:r>
    </w:p>
    <w:p w14:paraId="7FEC33A8" w14:textId="77777777" w:rsidR="000B50D2" w:rsidRDefault="000B50D2" w:rsidP="000B50D2"/>
    <w:p w14:paraId="7FE7EAC4" w14:textId="188471CE" w:rsidR="000B50D2" w:rsidRDefault="00F52C48" w:rsidP="00C256AB">
      <w:pPr>
        <w:pStyle w:val="Titre3"/>
      </w:pPr>
      <w:bookmarkStart w:id="34" w:name="_Toc522356805"/>
      <w:r>
        <w:t>IV.2.1</w:t>
      </w:r>
      <w:r w:rsidR="005066E6">
        <w:t xml:space="preserve"> </w:t>
      </w:r>
      <w:r w:rsidR="000B50D2">
        <w:t>Objectif</w:t>
      </w:r>
      <w:bookmarkEnd w:id="34"/>
      <w:r w:rsidR="000B50D2">
        <w:t xml:space="preserve"> </w:t>
      </w:r>
    </w:p>
    <w:p w14:paraId="0D4F6157" w14:textId="77777777" w:rsidR="00E8265C" w:rsidRPr="00E8265C" w:rsidRDefault="00E8265C" w:rsidP="00E8265C"/>
    <w:p w14:paraId="2A3B5DDB" w14:textId="7A4528EF" w:rsidR="00F75344" w:rsidRDefault="004E20E5" w:rsidP="00F75344">
      <w:r>
        <w:t xml:space="preserve">L’objectif de cette seconde version du projet </w:t>
      </w:r>
      <w:r w:rsidR="005F6692">
        <w:t>est de réaliser une</w:t>
      </w:r>
      <w:r w:rsidR="00BA35D4">
        <w:t xml:space="preserve"> mise en place en utilisant un E</w:t>
      </w:r>
      <w:r w:rsidR="005F6692">
        <w:t xml:space="preserve">thernet router à la place d’un border router qui lui est couplé à une machine hôte. Le fonctionnement en est très différent car il convient pour </w:t>
      </w:r>
      <w:r w:rsidR="00380FB2">
        <w:t>celui-ci</w:t>
      </w:r>
      <w:r w:rsidR="005F6692">
        <w:t xml:space="preserve"> de changer le type de code à tous les niveaux. En effet, n’ayant plus de machine hôte sur laquelle lancer le script python qui se charge de faire la transition entre le réseau 6LowPAN des Re-</w:t>
      </w:r>
      <w:proofErr w:type="spellStart"/>
      <w:r w:rsidR="005F6692">
        <w:t>motes</w:t>
      </w:r>
      <w:proofErr w:type="spellEnd"/>
      <w:r w:rsidR="00380FB2">
        <w:t>, il va falloir décentraliser le fonctionnement et effectuer ces opérations directement au sein de chaque Re-</w:t>
      </w:r>
      <w:proofErr w:type="spellStart"/>
      <w:r w:rsidR="00380FB2">
        <w:t>motes</w:t>
      </w:r>
      <w:proofErr w:type="spellEnd"/>
      <w:r w:rsidR="00380FB2">
        <w:t xml:space="preserve"> représentant les feux de signalisation ou les différents capteurs.</w:t>
      </w:r>
      <w:r w:rsidR="00251E46">
        <w:t xml:space="preserve"> Ainsi le travail a été de développer à partir des exemples pour ce type de solution, notre solution qui reprend le fonction</w:t>
      </w:r>
      <w:r w:rsidR="00BA35D4">
        <w:t>nement global que l’on a établi</w:t>
      </w:r>
      <w:r w:rsidR="00251E46">
        <w:t xml:space="preserve"> dans la première version du projet.</w:t>
      </w:r>
    </w:p>
    <w:p w14:paraId="17631226" w14:textId="77777777" w:rsidR="00F226ED" w:rsidRDefault="00F226ED" w:rsidP="00F75344"/>
    <w:p w14:paraId="5BB67ACF" w14:textId="5C4F498D" w:rsidR="00F226ED" w:rsidRDefault="00F52C48" w:rsidP="00C256AB">
      <w:pPr>
        <w:pStyle w:val="Titre3"/>
      </w:pPr>
      <w:bookmarkStart w:id="35" w:name="_Toc522356806"/>
      <w:r>
        <w:t>IV.2.2</w:t>
      </w:r>
      <w:r w:rsidR="00F226ED">
        <w:t xml:space="preserve"> </w:t>
      </w:r>
      <w:r w:rsidR="008D57D2">
        <w:t>Méthodologie</w:t>
      </w:r>
      <w:bookmarkEnd w:id="35"/>
    </w:p>
    <w:p w14:paraId="34146C73" w14:textId="77777777" w:rsidR="00486A35" w:rsidRPr="00486A35" w:rsidRDefault="00486A35" w:rsidP="00486A35"/>
    <w:p w14:paraId="14EA5532" w14:textId="0D3BA74F" w:rsidR="00A5728D" w:rsidRDefault="008D57D2" w:rsidP="008D57D2">
      <w:r>
        <w:t>Il a donc été question d’ajouter un module supplémentaire afin de permettre cette interconnexion. Ainsi pour le connecter il a fallu que j’effectue des recherches sur les différents ports à la fois au niveau du Re-</w:t>
      </w:r>
      <w:proofErr w:type="spellStart"/>
      <w:r>
        <w:t>mote</w:t>
      </w:r>
      <w:proofErr w:type="spellEnd"/>
      <w:r>
        <w:t xml:space="preserve"> mais aussi au niveau du module afin de réaliser le branchage</w:t>
      </w:r>
      <w:r w:rsidR="00FD4C42">
        <w:t xml:space="preserve"> comme visible en Figure 7</w:t>
      </w:r>
      <w:r>
        <w:t xml:space="preserve">. L’ensemble a été placé sur une table </w:t>
      </w:r>
      <w:proofErr w:type="spellStart"/>
      <w:r>
        <w:t>labdec</w:t>
      </w:r>
      <w:proofErr w:type="spellEnd"/>
      <w:r>
        <w:t xml:space="preserve"> afin d’éviter tout problème et dégradation. La connexion aux différents pin</w:t>
      </w:r>
      <w:r w:rsidR="00425EA1">
        <w:t>s</w:t>
      </w:r>
      <w:r>
        <w:t xml:space="preserve"> étant assez important</w:t>
      </w:r>
      <w:r w:rsidR="00CD04C5">
        <w:t>e</w:t>
      </w:r>
      <w:r>
        <w:t xml:space="preserve"> mais fragile</w:t>
      </w:r>
      <w:r w:rsidR="0011718C">
        <w:t>,</w:t>
      </w:r>
      <w:r>
        <w:t xml:space="preserve"> un déplacement léger du boitier ou des fils peut causer des problèmes de redémarrage et de mauvais fonctionnement de notre solution. </w:t>
      </w:r>
    </w:p>
    <w:p w14:paraId="6F087FB9" w14:textId="77777777" w:rsidR="00A5728D" w:rsidRDefault="00A5728D" w:rsidP="008D57D2"/>
    <w:p w14:paraId="1FA3F565" w14:textId="4E66BB18" w:rsidR="00A5728D" w:rsidRDefault="00A5728D" w:rsidP="00E15FED">
      <w:pPr>
        <w:keepNext/>
        <w:jc w:val="center"/>
      </w:pPr>
      <w:r>
        <w:rPr>
          <w:noProof/>
          <w:lang w:eastAsia="fr-FR"/>
        </w:rPr>
        <w:lastRenderedPageBreak/>
        <w:drawing>
          <wp:inline distT="0" distB="0" distL="0" distR="0" wp14:anchorId="623DAE4D" wp14:editId="7354BD2D">
            <wp:extent cx="3805200" cy="2170800"/>
            <wp:effectExtent l="0" t="0" r="5080" b="0"/>
            <wp:docPr id="5" name="Image 5" descr="../../../../../../../../Documents/Stage4A/Papers/Latex/Figures/etherne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Stage4A/Papers/Latex/Figures/ethernet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05200" cy="2170800"/>
                    </a:xfrm>
                    <a:prstGeom prst="rect">
                      <a:avLst/>
                    </a:prstGeom>
                    <a:noFill/>
                    <a:ln>
                      <a:noFill/>
                    </a:ln>
                  </pic:spPr>
                </pic:pic>
              </a:graphicData>
            </a:graphic>
          </wp:inline>
        </w:drawing>
      </w:r>
    </w:p>
    <w:p w14:paraId="37A2D19E" w14:textId="56DC3910" w:rsidR="008D57D2" w:rsidRDefault="00A5728D" w:rsidP="00E15FED">
      <w:pPr>
        <w:pStyle w:val="Lgende"/>
        <w:jc w:val="center"/>
      </w:pPr>
      <w:bookmarkStart w:id="36" w:name="_Toc522315857"/>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7</w:t>
      </w:r>
      <w:r w:rsidR="00633E60">
        <w:rPr>
          <w:noProof/>
        </w:rPr>
        <w:fldChar w:fldCharType="end"/>
      </w:r>
      <w:r>
        <w:t xml:space="preserve"> Illustration de notre solution</w:t>
      </w:r>
      <w:bookmarkEnd w:id="36"/>
    </w:p>
    <w:p w14:paraId="0B00D4D9" w14:textId="41CD8479" w:rsidR="008D57D2" w:rsidRDefault="008D57D2" w:rsidP="008D57D2">
      <w:r>
        <w:t>Cette étape</w:t>
      </w:r>
      <w:r w:rsidR="00D919E2">
        <w:t xml:space="preserve"> a permis d’obtenir un accès à I</w:t>
      </w:r>
      <w:r>
        <w:t>nternet directement depuis une Re-</w:t>
      </w:r>
      <w:proofErr w:type="spellStart"/>
      <w:r>
        <w:t>mote</w:t>
      </w:r>
      <w:proofErr w:type="spellEnd"/>
      <w:r>
        <w:t xml:space="preserve">. Le fonctionnement de </w:t>
      </w:r>
      <w:r w:rsidR="00A05C74">
        <w:t>celle-ci</w:t>
      </w:r>
      <w:r>
        <w:t xml:space="preserve"> étant radicalement différent il a fallu lui fla</w:t>
      </w:r>
      <w:r w:rsidR="00E413CE">
        <w:t>sher une implémentation d’un Eth</w:t>
      </w:r>
      <w:r>
        <w:t>ernet router.</w:t>
      </w:r>
    </w:p>
    <w:p w14:paraId="7E699381" w14:textId="3554CD17" w:rsidR="008D57D2" w:rsidRDefault="008D57D2" w:rsidP="008D57D2">
      <w:r>
        <w:t xml:space="preserve">Le travail le plus important a été de </w:t>
      </w:r>
      <w:proofErr w:type="spellStart"/>
      <w:r>
        <w:t>re-créer</w:t>
      </w:r>
      <w:proofErr w:type="spellEnd"/>
      <w:r>
        <w:t xml:space="preserve"> notre système et fonctionnement de zéro. En effet supprimer la machine hôte implique de supprimer le client MQTT qui était avec. Ainsi </w:t>
      </w:r>
      <w:r w:rsidR="00134EC7">
        <w:t>devenues indépendantes, c’est au niveau de chaque Re-</w:t>
      </w:r>
      <w:proofErr w:type="spellStart"/>
      <w:r w:rsidR="00134EC7">
        <w:t>mote</w:t>
      </w:r>
      <w:proofErr w:type="spellEnd"/>
      <w:r w:rsidR="00134EC7">
        <w:t xml:space="preserve"> qu’il faudra établir un client MQTT pour envoyer et recevoir des valeurs vers et depuis la plateforme cloud.</w:t>
      </w:r>
      <w:r w:rsidR="00523E5B">
        <w:t xml:space="preserve"> </w:t>
      </w:r>
      <w:proofErr w:type="spellStart"/>
      <w:r w:rsidR="00523E5B">
        <w:t>Contiki</w:t>
      </w:r>
      <w:proofErr w:type="spellEnd"/>
      <w:r w:rsidR="00523E5B">
        <w:t xml:space="preserve"> possède un très large éventail d’exemples pour démarrer, j’ai pu partir d’un squelette fonctionnel et retravailler le code et </w:t>
      </w:r>
      <w:proofErr w:type="spellStart"/>
      <w:r w:rsidR="00523E5B">
        <w:t>re-implémenter</w:t>
      </w:r>
      <w:proofErr w:type="spellEnd"/>
      <w:r w:rsidR="00523E5B">
        <w:t xml:space="preserve"> ce qui avait été réalisé dans le précédent projet afin de satisfaire nos besoin</w:t>
      </w:r>
      <w:r w:rsidR="001448CB">
        <w:t>s</w:t>
      </w:r>
      <w:r w:rsidR="00523E5B">
        <w:t>.</w:t>
      </w:r>
      <w:r w:rsidR="00D45C77">
        <w:t xml:space="preserve"> Ainsi la phase de développement est sensiblement la même que lors de la première version du projet.</w:t>
      </w:r>
    </w:p>
    <w:p w14:paraId="7B3A0A8D" w14:textId="77777777" w:rsidR="004E20E5" w:rsidRDefault="004E20E5" w:rsidP="00F75344"/>
    <w:p w14:paraId="7CB3ACB8" w14:textId="6671F040" w:rsidR="004E20E5" w:rsidRDefault="00F52C48" w:rsidP="00C256AB">
      <w:pPr>
        <w:pStyle w:val="Titre3"/>
      </w:pPr>
      <w:bookmarkStart w:id="37" w:name="_Toc522356807"/>
      <w:r>
        <w:t>IV.2.2</w:t>
      </w:r>
      <w:r w:rsidR="005066E6">
        <w:t xml:space="preserve"> </w:t>
      </w:r>
      <w:r w:rsidR="004E20E5">
        <w:t>Comparaison</w:t>
      </w:r>
      <w:bookmarkEnd w:id="37"/>
    </w:p>
    <w:p w14:paraId="7DCBC4F2" w14:textId="77777777" w:rsidR="00E8265C" w:rsidRPr="00E8265C" w:rsidRDefault="00E8265C" w:rsidP="00E8265C"/>
    <w:p w14:paraId="4FDD6A33" w14:textId="72462C5D" w:rsidR="00254027" w:rsidRDefault="00254027" w:rsidP="00F75344">
      <w:r>
        <w:t xml:space="preserve">Le but </w:t>
      </w:r>
      <w:r w:rsidR="00FB05A6">
        <w:t xml:space="preserve">dans la réalisation </w:t>
      </w:r>
      <w:r>
        <w:t>de ce second projet a été d’établir un comparatif des deux solutions.</w:t>
      </w:r>
    </w:p>
    <w:p w14:paraId="686E7EBF" w14:textId="201FD1ED" w:rsidR="005B307B" w:rsidRDefault="00251E46" w:rsidP="00F75344">
      <w:r>
        <w:t>Ces deux phases</w:t>
      </w:r>
      <w:r w:rsidR="005B307B">
        <w:t xml:space="preserve"> possèdent chacune leurs ava</w:t>
      </w:r>
      <w:r w:rsidR="00F76228">
        <w:t xml:space="preserve">ntages et défauts. En effet si </w:t>
      </w:r>
      <w:r w:rsidR="005B307B">
        <w:t>l</w:t>
      </w:r>
      <w:r w:rsidR="00F76228">
        <w:t>’</w:t>
      </w:r>
      <w:r w:rsidR="005B307B">
        <w:t>on regarde le fonctionnement global de ces deux solutions, on peut faire ressortir que la première solution possédant un middleware est plus simple et plus adaptable que la seconde où l’on ne peut gérer que notre partie locale sur les Re-</w:t>
      </w:r>
      <w:proofErr w:type="spellStart"/>
      <w:r w:rsidR="005B307B">
        <w:t>motes</w:t>
      </w:r>
      <w:proofErr w:type="spellEnd"/>
      <w:r w:rsidR="005B307B">
        <w:t>. En effet</w:t>
      </w:r>
      <w:r w:rsidR="00DC60D8">
        <w:t>,</w:t>
      </w:r>
      <w:r w:rsidR="005B307B">
        <w:t xml:space="preserve"> pour </w:t>
      </w:r>
      <w:r w:rsidR="00F76228">
        <w:t>gérer</w:t>
      </w:r>
      <w:r w:rsidR="005B307B">
        <w:t xml:space="preserve"> les comportements à adopter au </w:t>
      </w:r>
      <w:r w:rsidR="00DC60D8">
        <w:t xml:space="preserve">niveau </w:t>
      </w:r>
      <w:r w:rsidR="005B307B">
        <w:t>des topics</w:t>
      </w:r>
      <w:r w:rsidR="00DC60D8">
        <w:t>,</w:t>
      </w:r>
      <w:r w:rsidR="005B307B">
        <w:t xml:space="preserve"> il convenait de </w:t>
      </w:r>
      <w:r w:rsidR="00F76228">
        <w:t>gérer</w:t>
      </w:r>
      <w:r w:rsidR="005B307B">
        <w:t xml:space="preserve"> cela au niveau de la plateforme IoT rendant cet aspect peu pratique et lourd à mesure que l’on fait grossir son système en ajoutant de </w:t>
      </w:r>
      <w:r w:rsidR="00F76228">
        <w:t>nouveaux</w:t>
      </w:r>
      <w:r w:rsidR="005B307B">
        <w:t xml:space="preserve"> Re-</w:t>
      </w:r>
      <w:proofErr w:type="spellStart"/>
      <w:r w:rsidR="005B307B">
        <w:t>motes</w:t>
      </w:r>
      <w:proofErr w:type="spellEnd"/>
      <w:r w:rsidR="005B307B">
        <w:t>.</w:t>
      </w:r>
      <w:r w:rsidR="0006593A">
        <w:t xml:space="preserve"> Cet aspect n’était également pas pratique dans la mesure où nous n’avons pas la main sur l’aspect Cloud utilisant cette plateforme.</w:t>
      </w:r>
      <w:r w:rsidR="00AC6E7E">
        <w:t xml:space="preserve"> De plus, n’ayant pas encore développé de file de message</w:t>
      </w:r>
      <w:r w:rsidR="00673F86">
        <w:t>s</w:t>
      </w:r>
      <w:r w:rsidR="00AC6E7E">
        <w:t xml:space="preserve"> dans le moteur MQTT de </w:t>
      </w:r>
      <w:proofErr w:type="spellStart"/>
      <w:r w:rsidR="00AC6E7E">
        <w:t>Contiki</w:t>
      </w:r>
      <w:proofErr w:type="spellEnd"/>
      <w:r w:rsidR="00673F86">
        <w:t xml:space="preserve"> Os,</w:t>
      </w:r>
      <w:r w:rsidR="00AC6E7E">
        <w:t xml:space="preserve"> il a été compliqué de gérer les soucis de synchronisation de ces Re-</w:t>
      </w:r>
      <w:proofErr w:type="spellStart"/>
      <w:r w:rsidR="00AC6E7E">
        <w:t>motes</w:t>
      </w:r>
      <w:proofErr w:type="spellEnd"/>
      <w:r w:rsidR="00AC6E7E">
        <w:t xml:space="preserve"> rendus autonomes.</w:t>
      </w:r>
    </w:p>
    <w:p w14:paraId="4858EBA8" w14:textId="77777777" w:rsidR="005B307B" w:rsidRDefault="005B307B" w:rsidP="00F75344"/>
    <w:p w14:paraId="1655698B" w14:textId="280FED06" w:rsidR="005B307B" w:rsidRPr="001D54EA" w:rsidRDefault="005B307B" w:rsidP="00F75344">
      <w:pPr>
        <w:rPr>
          <w:color w:val="ED7D31" w:themeColor="accent2"/>
        </w:rPr>
      </w:pPr>
      <w:r>
        <w:t xml:space="preserve">Un problème apparaissant également était le manque de prise en charge du niveau 2 de la Qualité de Service pour le </w:t>
      </w:r>
      <w:r w:rsidR="00B30B2C">
        <w:t>second</w:t>
      </w:r>
      <w:r>
        <w:t xml:space="preserve"> projet. </w:t>
      </w:r>
      <w:r w:rsidRPr="001027C5">
        <w:t xml:space="preserve">En effet, le moteur MQTT présent dans </w:t>
      </w:r>
      <w:proofErr w:type="spellStart"/>
      <w:r w:rsidRPr="001027C5">
        <w:t>Contiki</w:t>
      </w:r>
      <w:proofErr w:type="spellEnd"/>
      <w:r w:rsidRPr="001027C5">
        <w:t xml:space="preserve"> </w:t>
      </w:r>
      <w:r w:rsidR="001D54EA" w:rsidRPr="001027C5">
        <w:t xml:space="preserve">Os </w:t>
      </w:r>
      <w:r w:rsidRPr="001027C5">
        <w:t xml:space="preserve">n’est pas encore </w:t>
      </w:r>
      <w:r w:rsidR="001027C5" w:rsidRPr="001027C5">
        <w:t>complets et des fonctionnalités sont manquantes co</w:t>
      </w:r>
      <w:r w:rsidR="001027C5">
        <w:t>mme le fait de pouvoir souscrire</w:t>
      </w:r>
      <w:r w:rsidR="001027C5" w:rsidRPr="001027C5">
        <w:t xml:space="preserve"> à plusieurs topics par exemple. Également, j’ai pu expérimenter</w:t>
      </w:r>
      <w:r w:rsidRPr="001027C5">
        <w:t xml:space="preserve"> des soucis dans l’établissement d’une connexion de plus d’un module de notre réseau</w:t>
      </w:r>
      <w:r w:rsidR="001027C5" w:rsidRPr="001027C5">
        <w:t xml:space="preserve"> 6LoWPAN vers </w:t>
      </w:r>
      <w:proofErr w:type="spellStart"/>
      <w:r w:rsidR="001027C5" w:rsidRPr="001027C5">
        <w:t>Ubidots</w:t>
      </w:r>
      <w:proofErr w:type="spellEnd"/>
      <w:r w:rsidRPr="001027C5">
        <w:t xml:space="preserve"> via MQTT</w:t>
      </w:r>
      <w:r w:rsidR="001027C5" w:rsidRPr="001027C5">
        <w:t>.</w:t>
      </w:r>
      <w:r w:rsidRPr="001027C5">
        <w:t xml:space="preserve"> </w:t>
      </w:r>
      <w:r w:rsidR="001027C5" w:rsidRPr="001027C5">
        <w:t>Nous en avons déduit</w:t>
      </w:r>
      <w:r w:rsidR="001027C5">
        <w:t xml:space="preserve"> que ce souci</w:t>
      </w:r>
      <w:r w:rsidR="001027C5" w:rsidRPr="001027C5">
        <w:t xml:space="preserve"> est lié</w:t>
      </w:r>
      <w:r w:rsidRPr="001027C5">
        <w:t xml:space="preserve"> à des problèmes matériels de sorti</w:t>
      </w:r>
      <w:r w:rsidR="001027C5" w:rsidRPr="001027C5">
        <w:t>e du réseau au niveau de notre E</w:t>
      </w:r>
      <w:r w:rsidRPr="001027C5">
        <w:t>thernet router.</w:t>
      </w:r>
      <w:r w:rsidR="006116A1" w:rsidRPr="001027C5">
        <w:t xml:space="preserve"> </w:t>
      </w:r>
    </w:p>
    <w:p w14:paraId="1C390A11" w14:textId="47D166B8" w:rsidR="005B307B" w:rsidRDefault="006116A1" w:rsidP="00F75344">
      <w:r>
        <w:t>En effet nous arrivions aux limites de la puissance de notre Re-</w:t>
      </w:r>
      <w:proofErr w:type="spellStart"/>
      <w:r>
        <w:t>mote</w:t>
      </w:r>
      <w:proofErr w:type="spellEnd"/>
      <w:r>
        <w:t xml:space="preserve"> agissant </w:t>
      </w:r>
      <w:r w:rsidR="001D54EA">
        <w:t>comme Et</w:t>
      </w:r>
      <w:r>
        <w:t>hernet router.</w:t>
      </w:r>
    </w:p>
    <w:p w14:paraId="72E8FF26" w14:textId="41464B85" w:rsidR="005B307B" w:rsidRDefault="005B307B" w:rsidP="00F75344">
      <w:r>
        <w:t xml:space="preserve">Cependant le gros avantage </w:t>
      </w:r>
      <w:r w:rsidR="000217A6">
        <w:t>de la seconde solution est son adaptabilité et son caractère propice pour l’IoT où les modules étant autonomes peuvent communiquer entre eux et évite de passer par un middleware, qui s’il est compromis, rend inopérant tout le système.</w:t>
      </w:r>
    </w:p>
    <w:p w14:paraId="21C41F57" w14:textId="67895DAF" w:rsidR="00AB340D" w:rsidRPr="00A45A2E" w:rsidRDefault="00F7042A" w:rsidP="00A45A2E">
      <w:r>
        <w:t>Ces deux solutions peuvent répondre à notre problème. Cependant, malgré ses apports non négligeables, les manquements dans le moteur MQTT, ses limitations matérielles ou encore ses problèmes de synchronisation ne nous ont pas permis d’obtenir satisfaction avec un prototype entièrement fonctionnel. Le choix s’est donc porté sur la première solution pour avancer dans notre projet.</w:t>
      </w:r>
      <w:r w:rsidR="00AB340D">
        <w:br w:type="page"/>
      </w:r>
    </w:p>
    <w:p w14:paraId="6B6FEF22" w14:textId="3C1ABB04" w:rsidR="00D574D6" w:rsidRDefault="000E63EC" w:rsidP="00EE0CC3">
      <w:pPr>
        <w:pStyle w:val="Titre1"/>
      </w:pPr>
      <w:bookmarkStart w:id="38" w:name="_Toc522356808"/>
      <w:r>
        <w:lastRenderedPageBreak/>
        <w:t>V</w:t>
      </w:r>
      <w:r w:rsidR="009A5DC8">
        <w:t xml:space="preserve"> Analyse de la solution</w:t>
      </w:r>
      <w:bookmarkEnd w:id="38"/>
    </w:p>
    <w:p w14:paraId="543C79AB" w14:textId="77777777" w:rsidR="00A366D2" w:rsidRDefault="00A366D2" w:rsidP="00FB19B6">
      <w:pPr>
        <w:pStyle w:val="Titre2"/>
      </w:pPr>
    </w:p>
    <w:p w14:paraId="34CAA51A" w14:textId="68855447" w:rsidR="009A5DC8" w:rsidRDefault="00BC30BC" w:rsidP="00FB19B6">
      <w:pPr>
        <w:pStyle w:val="Titre2"/>
      </w:pPr>
      <w:bookmarkStart w:id="39" w:name="_Toc522356809"/>
      <w:r>
        <w:t xml:space="preserve">V.1 </w:t>
      </w:r>
      <w:r w:rsidR="009A5DC8">
        <w:t>Difficultés rencontrées</w:t>
      </w:r>
      <w:bookmarkEnd w:id="39"/>
    </w:p>
    <w:p w14:paraId="082DD6E3" w14:textId="77777777" w:rsidR="00184CE8" w:rsidRDefault="00184CE8" w:rsidP="00583A5B"/>
    <w:p w14:paraId="4EBA2385" w14:textId="5988B561" w:rsidR="00583A5B" w:rsidRDefault="00184CE8" w:rsidP="00583A5B">
      <w:r>
        <w:t>Lors de</w:t>
      </w:r>
      <w:r w:rsidR="00583A5B">
        <w:t xml:space="preserve"> la mise en place de ce projet,</w:t>
      </w:r>
      <w:r>
        <w:t xml:space="preserve"> j’ai pu être confronté à plusieurs points bloquants.</w:t>
      </w:r>
    </w:p>
    <w:p w14:paraId="55F17F87" w14:textId="3ED48293" w:rsidR="00583A5B" w:rsidRDefault="00583A5B" w:rsidP="00583A5B">
      <w:r>
        <w:t>Pour commence</w:t>
      </w:r>
      <w:r w:rsidR="006522E0">
        <w:t>r, il a fallu bien réfléchir sur</w:t>
      </w:r>
      <w:r>
        <w:t xml:space="preserve"> la synchronisation des différents feux. En effet</w:t>
      </w:r>
      <w:r w:rsidR="00697970">
        <w:t>,</w:t>
      </w:r>
      <w:r>
        <w:t xml:space="preserve"> leur comportement est assez autonome et se traduit par un envoi périodique d’un paquet de requête vers </w:t>
      </w:r>
      <w:proofErr w:type="spellStart"/>
      <w:r>
        <w:t>Ubidots</w:t>
      </w:r>
      <w:proofErr w:type="spellEnd"/>
      <w:r>
        <w:t>, notre plateforme Cloud IoT pour un changement de l’état de son feu. En ayant analysé la durée des feux de notre carrefour, il a été vu que les périodes</w:t>
      </w:r>
      <w:r w:rsidR="00B74646">
        <w:t xml:space="preserve"> des feux</w:t>
      </w:r>
      <w:r>
        <w:t xml:space="preserve"> étaient de 30 secondes a</w:t>
      </w:r>
      <w:r w:rsidR="00B74646">
        <w:t>vant un changement des états de ces</w:t>
      </w:r>
      <w:r>
        <w:t xml:space="preserve"> feux. On peut bien voir</w:t>
      </w:r>
      <w:r w:rsidR="00A366D2">
        <w:t xml:space="preserve"> la c</w:t>
      </w:r>
      <w:r w:rsidR="00FD4C42">
        <w:t>hronologie sur la Figure 8</w:t>
      </w:r>
      <w:r w:rsidR="00A366D2">
        <w:t>.</w:t>
      </w:r>
      <w:r>
        <w:t xml:space="preserve"> Ainsi la voie A et la voie B ont 30 secondes de décalage et il a été décidé, après réflexion, que chaque feu envoie un message pour un changement de son état toutes les minutes et on effectuera un décalage des feux entre les voies A et B de 30 secondes pour simuler le bon comportement de ce feu.</w:t>
      </w:r>
    </w:p>
    <w:p w14:paraId="1A0B4FE1" w14:textId="77777777" w:rsidR="001D44CF" w:rsidRDefault="00A366D2" w:rsidP="000C56D5">
      <w:pPr>
        <w:keepNext/>
        <w:jc w:val="center"/>
      </w:pPr>
      <w:r>
        <w:rPr>
          <w:noProof/>
          <w:lang w:eastAsia="fr-FR"/>
        </w:rPr>
        <w:drawing>
          <wp:inline distT="0" distB="0" distL="0" distR="0" wp14:anchorId="59FB7F8D" wp14:editId="5C4A9C87">
            <wp:extent cx="5756910" cy="1373505"/>
            <wp:effectExtent l="0" t="0" r="889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imeline trafficlight.png"/>
                    <pic:cNvPicPr/>
                  </pic:nvPicPr>
                  <pic:blipFill>
                    <a:blip r:embed="rId20">
                      <a:extLst>
                        <a:ext uri="{28A0092B-C50C-407E-A947-70E740481C1C}">
                          <a14:useLocalDpi xmlns:a14="http://schemas.microsoft.com/office/drawing/2010/main" val="0"/>
                        </a:ext>
                      </a:extLst>
                    </a:blip>
                    <a:stretch>
                      <a:fillRect/>
                    </a:stretch>
                  </pic:blipFill>
                  <pic:spPr>
                    <a:xfrm>
                      <a:off x="0" y="0"/>
                      <a:ext cx="5756910" cy="1373505"/>
                    </a:xfrm>
                    <a:prstGeom prst="rect">
                      <a:avLst/>
                    </a:prstGeom>
                  </pic:spPr>
                </pic:pic>
              </a:graphicData>
            </a:graphic>
          </wp:inline>
        </w:drawing>
      </w:r>
    </w:p>
    <w:p w14:paraId="2F146CB7" w14:textId="21E854B0" w:rsidR="00A366D2" w:rsidRDefault="001D44CF" w:rsidP="001D44CF">
      <w:pPr>
        <w:pStyle w:val="Lgende"/>
      </w:pPr>
      <w:bookmarkStart w:id="40" w:name="_Toc522315858"/>
      <w:r>
        <w:t xml:space="preserve">Figure </w:t>
      </w:r>
      <w:r w:rsidR="00633E60">
        <w:rPr>
          <w:noProof/>
        </w:rPr>
        <w:fldChar w:fldCharType="begin"/>
      </w:r>
      <w:r w:rsidR="00633E60">
        <w:rPr>
          <w:noProof/>
        </w:rPr>
        <w:instrText xml:space="preserve"> SEQ Figure \* ARABIC </w:instrText>
      </w:r>
      <w:r w:rsidR="00633E60">
        <w:rPr>
          <w:noProof/>
        </w:rPr>
        <w:fldChar w:fldCharType="separate"/>
      </w:r>
      <w:r w:rsidR="000A5FFE">
        <w:rPr>
          <w:noProof/>
        </w:rPr>
        <w:t>8</w:t>
      </w:r>
      <w:r w:rsidR="00633E60">
        <w:rPr>
          <w:noProof/>
        </w:rPr>
        <w:fldChar w:fldCharType="end"/>
      </w:r>
      <w:r>
        <w:t xml:space="preserve"> Chronologie d'un cycle de feu standard dans notre solution</w:t>
      </w:r>
      <w:bookmarkEnd w:id="40"/>
    </w:p>
    <w:p w14:paraId="2CB6528F" w14:textId="77777777" w:rsidR="00583A5B" w:rsidRDefault="00583A5B" w:rsidP="00583A5B"/>
    <w:p w14:paraId="6989FCBB" w14:textId="45D826A8" w:rsidR="00583A5B" w:rsidRDefault="00583A5B" w:rsidP="00583A5B">
      <w:r>
        <w:t>L’autre problème qui est survenu dans le développemen</w:t>
      </w:r>
      <w:r w:rsidR="00DE3E8E">
        <w:t>t et la réflexion sur ce projet se situe</w:t>
      </w:r>
      <w:r>
        <w:t xml:space="preserve"> au niveau de la redondance inutile des messages venant de feux d’une même voie. En effet, il est inutile et dangereux d’avoir des feux d’une même voie </w:t>
      </w:r>
      <w:r w:rsidR="00894917">
        <w:t xml:space="preserve">qui envoient </w:t>
      </w:r>
      <w:r>
        <w:t xml:space="preserve">une requête de changement d’état en même temps ou à quelques millisecondes de décalage. Ainsi j’ai </w:t>
      </w:r>
      <w:proofErr w:type="spellStart"/>
      <w:r>
        <w:t>ré-adapté</w:t>
      </w:r>
      <w:proofErr w:type="spellEnd"/>
      <w:r>
        <w:t xml:space="preserve"> le système pour définir pour chaque voie, un feu maître, qui enverra les messages de changement d’état et un feu esclave qui ne fera que se placer dans le nouvel état qu’il pourra recevoir du serveur. Ainsi un feu</w:t>
      </w:r>
      <w:r w:rsidR="00BF7DDA">
        <w:t xml:space="preserve"> maître</w:t>
      </w:r>
      <w:r>
        <w:t xml:space="preserve"> est responsable par voie de la gestion des feux de celle-ci.</w:t>
      </w:r>
      <w:r w:rsidR="00BF7DDA">
        <w:t xml:space="preserve"> Une</w:t>
      </w:r>
      <w:r w:rsidR="00B671E4">
        <w:t xml:space="preserve"> difficulté</w:t>
      </w:r>
      <w:r w:rsidR="00BF7DDA">
        <w:t xml:space="preserve"> a été</w:t>
      </w:r>
      <w:r w:rsidR="00B671E4">
        <w:t xml:space="preserve"> </w:t>
      </w:r>
      <w:r w:rsidR="00BF7DDA">
        <w:t>de bien définir les structures de messages envoyés et reçus et d’assurer une interopérabilité de ces structures entre les différents langages utilisés afin de pouvoir récupérer les informations présentes dans ces paquets.</w:t>
      </w:r>
    </w:p>
    <w:p w14:paraId="593EE805" w14:textId="77777777" w:rsidR="00284939" w:rsidRDefault="00284939" w:rsidP="00583A5B"/>
    <w:p w14:paraId="5D57F450" w14:textId="52934D63" w:rsidR="00284939" w:rsidRDefault="00B77137" w:rsidP="00583A5B">
      <w:r>
        <w:t>Une autre limite</w:t>
      </w:r>
      <w:r w:rsidR="00284939">
        <w:t xml:space="preserve"> qui a pu être visible sur le pr</w:t>
      </w:r>
      <w:r>
        <w:t>ojet est la limite matérielle. Notamment au n</w:t>
      </w:r>
      <w:r w:rsidR="00E30D75">
        <w:t>iveau du second projet avec l’Et</w:t>
      </w:r>
      <w:r>
        <w:t xml:space="preserve">hernet router, il semblait atteindre ses limites lorsque j’essayais de connecter à </w:t>
      </w:r>
      <w:proofErr w:type="spellStart"/>
      <w:r>
        <w:t>Ubidots</w:t>
      </w:r>
      <w:proofErr w:type="spellEnd"/>
      <w:r>
        <w:t xml:space="preserve"> plusieurs Re-</w:t>
      </w:r>
      <w:proofErr w:type="spellStart"/>
      <w:r>
        <w:t>motes</w:t>
      </w:r>
      <w:proofErr w:type="spellEnd"/>
      <w:r>
        <w:t xml:space="preserve"> en même temps. Il semblait utiliser toute sa RAM et n’arrivait pas à gérer adéquatement les différents éléments du système.</w:t>
      </w:r>
    </w:p>
    <w:p w14:paraId="63E1E65E" w14:textId="77777777" w:rsidR="00284939" w:rsidRDefault="00284939" w:rsidP="00583A5B"/>
    <w:p w14:paraId="4516513D" w14:textId="023B19D2" w:rsidR="00284939" w:rsidRDefault="00284939" w:rsidP="00583A5B">
      <w:r>
        <w:t>Enfin, utilisant un système et service externe (</w:t>
      </w:r>
      <w:proofErr w:type="spellStart"/>
      <w:r>
        <w:t>Ubidots</w:t>
      </w:r>
      <w:proofErr w:type="spellEnd"/>
      <w:r>
        <w:t>) pour la gestion du broker MQTT, il a été compliqué d’agir sur cet aspect. Pour parvenir à un résultat, il a fallu beaucoup se documenter sur la g</w:t>
      </w:r>
      <w:r w:rsidR="000D6B39">
        <w:t>estion MQTT dans la plateforme C</w:t>
      </w:r>
      <w:r>
        <w:t xml:space="preserve">loud </w:t>
      </w:r>
      <w:proofErr w:type="spellStart"/>
      <w:r>
        <w:t>Ubidots</w:t>
      </w:r>
      <w:proofErr w:type="spellEnd"/>
      <w:r>
        <w:t xml:space="preserve"> et essayer d’utiliser tous leurs outils mis à disposition comme les événements afin de parvenir à un projet fonctionnel. Il a aussi été compliqué à plusieurs reprises de d</w:t>
      </w:r>
      <w:r w:rsidR="00DE3E8E">
        <w:t>éterminer l’origine</w:t>
      </w:r>
      <w:r w:rsidR="000D6B39">
        <w:t xml:space="preserve"> </w:t>
      </w:r>
      <w:r w:rsidR="00DE3E8E">
        <w:t>des</w:t>
      </w:r>
      <w:r>
        <w:t xml:space="preserve"> problèmes de communication. En effet, à certains moments, les messages de publication dans les topics ne </w:t>
      </w:r>
      <w:r w:rsidR="009B51A7">
        <w:t>s’affichaient</w:t>
      </w:r>
      <w:r>
        <w:t xml:space="preserve"> plus sur notre tableau de bord. Il a fallu donc rechercher</w:t>
      </w:r>
      <w:r w:rsidR="007D260A">
        <w:t xml:space="preserve"> en utilisant les outils à notre disposition comme Wireshark par exemple pour essayer de déterminer quel est le point de blocage.</w:t>
      </w:r>
      <w:r w:rsidR="000E556C">
        <w:t xml:space="preserve"> La plus grande difficulté a été lorsque que le souci venait de notre compte </w:t>
      </w:r>
      <w:proofErr w:type="spellStart"/>
      <w:r w:rsidR="000E556C">
        <w:t>Ubidots</w:t>
      </w:r>
      <w:proofErr w:type="spellEnd"/>
      <w:r w:rsidR="000E556C">
        <w:t xml:space="preserve"> et leur broker MQTT. La seule solution a été de les contacter afin de pouvoir résoudre ce problème. L’utilisation d’une plateforme Cloud externe (sur laquelle nous n’avons pas la main), a pu montrer que chercher à corriger des éléments</w:t>
      </w:r>
      <w:r w:rsidR="007D260A">
        <w:t xml:space="preserve"> que l’on ne ma</w:t>
      </w:r>
      <w:r w:rsidR="009B51A7">
        <w:t>itrise pas peut impliquer des moments de recherche non nécessaires.</w:t>
      </w:r>
    </w:p>
    <w:p w14:paraId="7634C8F3" w14:textId="77777777" w:rsidR="00583A5B" w:rsidRDefault="00583A5B" w:rsidP="000249E5"/>
    <w:p w14:paraId="620E03F1" w14:textId="77777777" w:rsidR="00583A5B" w:rsidRDefault="00583A5B" w:rsidP="000249E5"/>
    <w:p w14:paraId="64000542" w14:textId="77777777" w:rsidR="00A701DB" w:rsidRDefault="00A701DB" w:rsidP="000249E5"/>
    <w:p w14:paraId="3F629620" w14:textId="77777777" w:rsidR="00A701DB" w:rsidRDefault="00A701DB" w:rsidP="000249E5"/>
    <w:p w14:paraId="4426202B" w14:textId="77777777" w:rsidR="00A701DB" w:rsidRDefault="00A701DB" w:rsidP="000249E5"/>
    <w:p w14:paraId="05ACE399" w14:textId="77777777" w:rsidR="00A701DB" w:rsidRPr="000249E5" w:rsidRDefault="00A701DB" w:rsidP="000249E5"/>
    <w:p w14:paraId="17A1849D" w14:textId="5DFF211A" w:rsidR="009A5DC8" w:rsidRDefault="00BC30BC" w:rsidP="00FB19B6">
      <w:pPr>
        <w:pStyle w:val="Titre2"/>
      </w:pPr>
      <w:bookmarkStart w:id="41" w:name="_Toc522356810"/>
      <w:r>
        <w:lastRenderedPageBreak/>
        <w:t xml:space="preserve">V.2 </w:t>
      </w:r>
      <w:r w:rsidR="009A5DC8">
        <w:t>Evolutivité du projet</w:t>
      </w:r>
      <w:bookmarkEnd w:id="41"/>
    </w:p>
    <w:p w14:paraId="13EEE261" w14:textId="77777777" w:rsidR="009E720B" w:rsidRDefault="009E720B" w:rsidP="00A23440"/>
    <w:p w14:paraId="4714CB21" w14:textId="38690C97" w:rsidR="000249E5" w:rsidRDefault="000249E5" w:rsidP="00A23440">
      <w:r>
        <w:t>Pour ce proje</w:t>
      </w:r>
      <w:r w:rsidR="00F10623">
        <w:t xml:space="preserve">t de façon globale, il a été important </w:t>
      </w:r>
      <w:r w:rsidR="00D20884">
        <w:t>de regarder ce qui a été fait, et ce qui pour</w:t>
      </w:r>
      <w:r w:rsidR="00F10623">
        <w:t xml:space="preserve">rait être amélioré ou réalisé </w:t>
      </w:r>
      <w:r w:rsidR="00D20884">
        <w:t>dans le futur.</w:t>
      </w:r>
    </w:p>
    <w:p w14:paraId="645BF667" w14:textId="4E6F4FD2" w:rsidR="00B85A44" w:rsidRDefault="00D20884" w:rsidP="00A23440">
      <w:r>
        <w:t>Au niveau des améliorations, il conviendrai</w:t>
      </w:r>
      <w:r w:rsidR="009E720B">
        <w:t>t</w:t>
      </w:r>
      <w:r>
        <w:t xml:space="preserve"> pour mieux maitriser tous les aspects de ce projet de développer son propre broker MQTT sur un serveur distant. Il s’agirait d’avoir les différents niveau</w:t>
      </w:r>
      <w:r w:rsidR="002B2891">
        <w:t>x</w:t>
      </w:r>
      <w:r>
        <w:t xml:space="preserve"> de QoS de fonctionnel et permettrai de mieux gérer le broker en fonction de nos besoins.</w:t>
      </w:r>
    </w:p>
    <w:p w14:paraId="00A8F1B4" w14:textId="77777777" w:rsidR="000A484D" w:rsidRDefault="000A484D" w:rsidP="00A23440"/>
    <w:p w14:paraId="14DB0084" w14:textId="278C9A0F" w:rsidR="000A484D" w:rsidRDefault="000A484D" w:rsidP="00A23440">
      <w:r>
        <w:t>La seconde partie du projet, qui est plus autonome, possède de nombreux avanta</w:t>
      </w:r>
      <w:r w:rsidR="009F7074">
        <w:t>ges en terme de disponibilité et d’intégrité</w:t>
      </w:r>
      <w:r>
        <w:t>. Ainsi</w:t>
      </w:r>
      <w:r w:rsidR="00ED0765">
        <w:t>,</w:t>
      </w:r>
      <w:r>
        <w:t xml:space="preserve"> continuer ce projet en</w:t>
      </w:r>
      <w:r w:rsidR="00544479">
        <w:t xml:space="preserve"> améliorant les points problématiques </w:t>
      </w:r>
      <w:r>
        <w:t>serait une bonne chose</w:t>
      </w:r>
      <w:r w:rsidRPr="0083064C">
        <w:rPr>
          <w:color w:val="ED7D31" w:themeColor="accent2"/>
        </w:rPr>
        <w:t xml:space="preserve">. </w:t>
      </w:r>
      <w:r w:rsidR="00923C8B" w:rsidRPr="00923C8B">
        <w:t>Plusieurs points devraient être dévelop</w:t>
      </w:r>
      <w:r w:rsidR="00923C8B">
        <w:t xml:space="preserve">pés au niveau du moteur MQTT de </w:t>
      </w:r>
      <w:proofErr w:type="spellStart"/>
      <w:r w:rsidR="00923C8B" w:rsidRPr="00923C8B">
        <w:t>Contiki</w:t>
      </w:r>
      <w:proofErr w:type="spellEnd"/>
      <w:r w:rsidR="00923C8B" w:rsidRPr="00923C8B">
        <w:t xml:space="preserve"> Os. Notamment le second niveau de qualité de service ainsi que l’utilisation de file de messages afin de pouvoir souscrire à plusieurs topics. De plus, au sein de </w:t>
      </w:r>
      <w:proofErr w:type="spellStart"/>
      <w:r w:rsidR="00923C8B" w:rsidRPr="00923C8B">
        <w:t>Contiki</w:t>
      </w:r>
      <w:proofErr w:type="spellEnd"/>
      <w:r w:rsidR="00923C8B" w:rsidRPr="00923C8B">
        <w:t xml:space="preserve"> Os, des structures en C de file de messages ont été développés et pourraient être utilisées</w:t>
      </w:r>
      <w:r w:rsidRPr="00923C8B">
        <w:t xml:space="preserve">. </w:t>
      </w:r>
      <w:r>
        <w:t>Cela commencerai</w:t>
      </w:r>
      <w:r w:rsidR="0083064C">
        <w:t>t</w:t>
      </w:r>
      <w:r>
        <w:t xml:space="preserve"> à donner plus d’intérêt pour cette solution. Coupler ce développement avec son propre broker MQTT permettrait de résoudre un grand nombre de soucis et permettrait d’avancer sur ce projet.</w:t>
      </w:r>
    </w:p>
    <w:p w14:paraId="6C4D3CDC" w14:textId="77777777" w:rsidR="000A484D" w:rsidRDefault="000A484D" w:rsidP="00A23440"/>
    <w:p w14:paraId="6A24C625" w14:textId="36F03CDC" w:rsidR="000A484D" w:rsidRDefault="000A484D" w:rsidP="00A23440">
      <w:r>
        <w:t>Pour les choses à réaliser dans le futur, il conviendrait dans un premier temps d’effectuer de nombreux tests sur ce projet. Le but serait de déterminer les limites de ce projet et surtout des technologies impliquées. Cela permettrait de définir les di</w:t>
      </w:r>
      <w:r w:rsidR="0083064C">
        <w:t>fférents points qui pourraient</w:t>
      </w:r>
      <w:r>
        <w:t xml:space="preserve"> potentiellement poser soucis et chercher une solution afin de les dépasser. Par exemple en essayant de saturer l’envoi de messages avec un QoS faible (0 par exemple), comment se comporte le système lorsque l’on cherche à envoyer des messages critiques avec un niveau QoS plus élevé. </w:t>
      </w:r>
    </w:p>
    <w:p w14:paraId="3AC56A34" w14:textId="77777777" w:rsidR="000A484D" w:rsidRDefault="000A484D" w:rsidP="00A23440"/>
    <w:p w14:paraId="42882B86" w14:textId="059713F1" w:rsidR="000A484D" w:rsidRDefault="000A484D" w:rsidP="00A23440">
      <w:r>
        <w:t xml:space="preserve">Enfin, dans un second temps, ce projet </w:t>
      </w:r>
      <w:r w:rsidR="00413BDF">
        <w:t>ayant un prototype fonctionnel, il serait intéressant de développer les usages en ajoutant dans le sy</w:t>
      </w:r>
      <w:r w:rsidR="008F5E6B">
        <w:t>stème de nouveaux capteurs,</w:t>
      </w:r>
      <w:r w:rsidR="00413BDF">
        <w:t xml:space="preserve"> </w:t>
      </w:r>
      <w:r w:rsidR="00BF1EB6">
        <w:t xml:space="preserve">afin de mesurer </w:t>
      </w:r>
      <w:r w:rsidR="00413BDF">
        <w:t>par exemple</w:t>
      </w:r>
      <w:r w:rsidR="008F5E6B">
        <w:t>,</w:t>
      </w:r>
      <w:r w:rsidR="00BF1EB6">
        <w:t xml:space="preserve"> la </w:t>
      </w:r>
      <w:r w:rsidR="00413BDF">
        <w:t>températur</w:t>
      </w:r>
      <w:r w:rsidR="00BF1EB6">
        <w:t>e ou la</w:t>
      </w:r>
      <w:r w:rsidR="00413BDF">
        <w:t xml:space="preserve"> pollution. Ces capteurs permettraient des informations plus fine au niveau de carrefour pourrait permettre en fonction de </w:t>
      </w:r>
      <w:r w:rsidR="00EB5CF3">
        <w:t>leurs valeurs</w:t>
      </w:r>
      <w:r w:rsidR="00413BDF">
        <w:t>, des cycles de feux dynamique</w:t>
      </w:r>
      <w:r w:rsidR="00F612B3">
        <w:t>s</w:t>
      </w:r>
      <w:r w:rsidR="00413BDF">
        <w:t>. Cette amélioration pourrait permettre de passer plus rapidement un feu au vert si l’on détecte un nombre important de véhicules sur une voie et non une autre, ayant une incidence sur l’environnement.</w:t>
      </w:r>
    </w:p>
    <w:p w14:paraId="2BCAA493" w14:textId="1509C016" w:rsidR="00413BDF" w:rsidRDefault="00413BDF" w:rsidP="00A23440">
      <w:r>
        <w:t>Toutes ces perspectives d’innovations tendent à montrer que le projet est encore bien en développement et que son potentiel pourra être amélioré dans le futur.</w:t>
      </w:r>
    </w:p>
    <w:p w14:paraId="20EECA39" w14:textId="77777777" w:rsidR="006025CA" w:rsidRDefault="006025CA" w:rsidP="00872752">
      <w:pPr>
        <w:rPr>
          <w:rFonts w:cs="Arial"/>
          <w:sz w:val="21"/>
          <w:szCs w:val="20"/>
        </w:rPr>
      </w:pPr>
    </w:p>
    <w:p w14:paraId="03D0B04C" w14:textId="77777777" w:rsidR="006025CA" w:rsidRDefault="006025CA" w:rsidP="00872752">
      <w:pPr>
        <w:rPr>
          <w:rFonts w:cs="Arial"/>
          <w:sz w:val="21"/>
          <w:szCs w:val="20"/>
        </w:rPr>
      </w:pPr>
    </w:p>
    <w:p w14:paraId="780800F0" w14:textId="77777777" w:rsidR="006025CA" w:rsidRDefault="006025CA" w:rsidP="00872752">
      <w:pPr>
        <w:rPr>
          <w:rFonts w:cs="Arial"/>
          <w:sz w:val="21"/>
          <w:szCs w:val="20"/>
        </w:rPr>
      </w:pPr>
    </w:p>
    <w:p w14:paraId="6618F344" w14:textId="77777777" w:rsidR="006025CA" w:rsidRDefault="006025CA" w:rsidP="00872752">
      <w:pPr>
        <w:rPr>
          <w:rFonts w:cs="Arial"/>
          <w:sz w:val="21"/>
          <w:szCs w:val="20"/>
        </w:rPr>
      </w:pPr>
    </w:p>
    <w:p w14:paraId="6639701C" w14:textId="77777777" w:rsidR="006025CA" w:rsidRDefault="006025CA" w:rsidP="00872752">
      <w:pPr>
        <w:rPr>
          <w:rFonts w:cs="Arial"/>
          <w:sz w:val="21"/>
          <w:szCs w:val="20"/>
        </w:rPr>
      </w:pPr>
    </w:p>
    <w:p w14:paraId="448EDE67" w14:textId="77777777" w:rsidR="006025CA" w:rsidRDefault="006025CA" w:rsidP="00872752">
      <w:pPr>
        <w:rPr>
          <w:rFonts w:cs="Arial"/>
          <w:sz w:val="21"/>
          <w:szCs w:val="20"/>
        </w:rPr>
      </w:pPr>
    </w:p>
    <w:p w14:paraId="37F6F567" w14:textId="77777777" w:rsidR="006025CA" w:rsidRDefault="006025CA" w:rsidP="00872752">
      <w:pPr>
        <w:rPr>
          <w:rFonts w:cs="Arial"/>
          <w:sz w:val="21"/>
          <w:szCs w:val="20"/>
        </w:rPr>
      </w:pPr>
    </w:p>
    <w:p w14:paraId="18313E0C" w14:textId="77777777" w:rsidR="006025CA" w:rsidRDefault="006025CA" w:rsidP="00872752">
      <w:pPr>
        <w:rPr>
          <w:rFonts w:cs="Arial"/>
          <w:sz w:val="21"/>
          <w:szCs w:val="20"/>
        </w:rPr>
      </w:pPr>
    </w:p>
    <w:p w14:paraId="34260CBB" w14:textId="77777777" w:rsidR="006025CA" w:rsidRDefault="006025CA" w:rsidP="00872752">
      <w:pPr>
        <w:rPr>
          <w:rFonts w:cs="Arial"/>
          <w:sz w:val="21"/>
          <w:szCs w:val="20"/>
        </w:rPr>
      </w:pPr>
    </w:p>
    <w:p w14:paraId="32C32884" w14:textId="77777777" w:rsidR="006025CA" w:rsidRDefault="006025CA" w:rsidP="00872752">
      <w:pPr>
        <w:rPr>
          <w:rFonts w:cs="Arial"/>
          <w:sz w:val="21"/>
          <w:szCs w:val="20"/>
        </w:rPr>
      </w:pPr>
    </w:p>
    <w:p w14:paraId="03F62DD8" w14:textId="77777777" w:rsidR="006025CA" w:rsidRDefault="006025CA" w:rsidP="00872752">
      <w:pPr>
        <w:rPr>
          <w:rFonts w:cs="Arial"/>
          <w:sz w:val="21"/>
          <w:szCs w:val="20"/>
        </w:rPr>
      </w:pPr>
    </w:p>
    <w:p w14:paraId="333DE5FF" w14:textId="77777777" w:rsidR="00105370" w:rsidRPr="00872752" w:rsidRDefault="00105370" w:rsidP="00872752">
      <w:pPr>
        <w:rPr>
          <w:rFonts w:cs="Arial"/>
          <w:sz w:val="21"/>
          <w:szCs w:val="20"/>
        </w:rPr>
      </w:pPr>
    </w:p>
    <w:p w14:paraId="39395F0B" w14:textId="77777777" w:rsidR="00AB340D" w:rsidRDefault="00AB340D">
      <w:pPr>
        <w:jc w:val="left"/>
        <w:rPr>
          <w:rFonts w:asciiTheme="majorHAnsi" w:eastAsiaTheme="majorEastAsia" w:hAnsiTheme="majorHAnsi" w:cstheme="majorBidi"/>
          <w:color w:val="2E74B5" w:themeColor="accent1" w:themeShade="BF"/>
          <w:sz w:val="32"/>
          <w:szCs w:val="32"/>
        </w:rPr>
      </w:pPr>
      <w:r>
        <w:br w:type="page"/>
      </w:r>
    </w:p>
    <w:p w14:paraId="4DC82D12" w14:textId="1FA5BF35" w:rsidR="0066611C" w:rsidRDefault="000E63EC" w:rsidP="0066611C">
      <w:pPr>
        <w:pStyle w:val="Titre1"/>
      </w:pPr>
      <w:bookmarkStart w:id="42" w:name="_Toc522356811"/>
      <w:r>
        <w:lastRenderedPageBreak/>
        <w:t>V</w:t>
      </w:r>
      <w:r w:rsidR="00F52C48">
        <w:t>I</w:t>
      </w:r>
      <w:r w:rsidR="0066611C">
        <w:t xml:space="preserve"> Aspect recherche</w:t>
      </w:r>
      <w:bookmarkEnd w:id="42"/>
    </w:p>
    <w:p w14:paraId="653A52C3" w14:textId="77777777" w:rsidR="001F2AC0" w:rsidRPr="001F2AC0" w:rsidRDefault="001F2AC0" w:rsidP="001F2AC0"/>
    <w:p w14:paraId="2FA0CE9C" w14:textId="34A52926" w:rsidR="0066611C" w:rsidRDefault="00FB19B6" w:rsidP="0066611C">
      <w:pPr>
        <w:pStyle w:val="Titre2"/>
      </w:pPr>
      <w:bookmarkStart w:id="43" w:name="_Toc522356812"/>
      <w:r>
        <w:t>V</w:t>
      </w:r>
      <w:r w:rsidR="00F52C48">
        <w:t>I</w:t>
      </w:r>
      <w:r>
        <w:t xml:space="preserve">.1 </w:t>
      </w:r>
      <w:r w:rsidR="0066611C">
        <w:t>Documentation</w:t>
      </w:r>
      <w:r w:rsidR="00927217">
        <w:t xml:space="preserve"> et suivi de modification</w:t>
      </w:r>
      <w:bookmarkEnd w:id="43"/>
    </w:p>
    <w:p w14:paraId="1C894755" w14:textId="77777777" w:rsidR="006B4C58" w:rsidRDefault="006B4C58" w:rsidP="00080934"/>
    <w:p w14:paraId="59823F06" w14:textId="561D787C" w:rsidR="006B4C58" w:rsidRDefault="003F6C0A" w:rsidP="000166BC">
      <w:r>
        <w:t>E</w:t>
      </w:r>
      <w:r w:rsidR="00C9332E">
        <w:t>n parallèle de la recherche et de l’implémentation du projet</w:t>
      </w:r>
      <w:r>
        <w:t xml:space="preserve">, un aspect </w:t>
      </w:r>
      <w:r w:rsidR="00202383">
        <w:t>important</w:t>
      </w:r>
      <w:r w:rsidR="00C9332E">
        <w:t xml:space="preserve"> a été </w:t>
      </w:r>
      <w:r w:rsidR="00637854">
        <w:t xml:space="preserve">la rédaction </w:t>
      </w:r>
      <w:r w:rsidR="00927217">
        <w:t xml:space="preserve">de la </w:t>
      </w:r>
      <w:r w:rsidR="00637854">
        <w:t xml:space="preserve">documentation. En effet, </w:t>
      </w:r>
      <w:r w:rsidR="00927217">
        <w:t>un point faible du projet de fin d’étude qui a été repris : Il n’y avait presque pas d’explications sur le système utilisé pourquoi et comment l’utiliser. Il a donc fallu définir une documentation afin d’expliquer les différents codes pas à pas ainsi que l’architecture présente. Le but est pour l’avenir, si une personne souhaite contri</w:t>
      </w:r>
      <w:r w:rsidR="007D7616">
        <w:t>buer à nouveau dans ce projet, l</w:t>
      </w:r>
      <w:r w:rsidR="00927217">
        <w:t>es informations sur les protocoles, l’architecture, la mise en place de notre projet et l’explication du code pourront facilement être réunis. Le but est aussi d’éviter de perdre trop de temps pour une remise à jour de la personne dans les technologies et la compréhension du code déjà fourni.</w:t>
      </w:r>
    </w:p>
    <w:p w14:paraId="3DFA74B5" w14:textId="66028249" w:rsidR="00927217" w:rsidRDefault="00927217" w:rsidP="00080934">
      <w:r>
        <w:t>Un développement du code a également été effectué en utilisant Git</w:t>
      </w:r>
      <w:r w:rsidR="007D7616">
        <w:t xml:space="preserve"> et la plateforme GitHub</w:t>
      </w:r>
      <w:r>
        <w:t xml:space="preserve"> pour gérer les différentes versions de notre projet. En définissant des branches en fonction des fonctionnalités à développer, la gestion en est plus facile et ludique.</w:t>
      </w:r>
    </w:p>
    <w:p w14:paraId="61CC3E97" w14:textId="77777777" w:rsidR="00DF6B58" w:rsidRDefault="00DF6B58" w:rsidP="00080934"/>
    <w:p w14:paraId="29FB9B42" w14:textId="3E96683F" w:rsidR="00B9080E" w:rsidRDefault="00B9080E" w:rsidP="000166BC">
      <w:r>
        <w:t xml:space="preserve">La documentation est une étape très importante </w:t>
      </w:r>
      <w:r w:rsidR="00202383">
        <w:t>permettant</w:t>
      </w:r>
      <w:r>
        <w:t xml:space="preserve"> de formaliser le travail qui a été effectué </w:t>
      </w:r>
      <w:r w:rsidR="00540D83">
        <w:t>jusque-là</w:t>
      </w:r>
      <w:r>
        <w:t>. En revanche, cet aspect n’est pas lié entièrement à la recherche. En effet</w:t>
      </w:r>
      <w:r w:rsidR="007D7616">
        <w:t>,</w:t>
      </w:r>
      <w:r>
        <w:t xml:space="preserve"> à la fin d’un stage ou d’un projet, il est assez commun pour l’équipe ou la personne en charge de ces projets de bien réaliser une documentation pour effectuer un suivi dans le développement du projet, s’assurer de pouvoir comprendre plusieurs années après ce que l’on cherchait à réaliser et comment la solution fonctionne ou pour la reprise par une autre équipe. Cet aspect est notamment important ici, cependant la différence notoire de </w:t>
      </w:r>
      <w:r w:rsidR="00540D83">
        <w:t>celle-ci</w:t>
      </w:r>
      <w:r>
        <w:t xml:space="preserve"> et l’approche recherche est que le public derrière n’est pas le même.</w:t>
      </w:r>
    </w:p>
    <w:p w14:paraId="127707DD" w14:textId="7BDF1F1F" w:rsidR="00B9080E" w:rsidRDefault="00B9080E" w:rsidP="00080934">
      <w:r>
        <w:t>Ici le projet est open source et donc est mis à disposition de tous. Il s’agit donc de bien détailler nos différentes étapes et bien expliquer nos codes et fonctionnalités afin que le plus grand nombre puisse nous comprend et si l’envie leur en est de continuer ou contribuer à ce projet.</w:t>
      </w:r>
    </w:p>
    <w:p w14:paraId="11E89387" w14:textId="77777777" w:rsidR="00555D9A" w:rsidRDefault="00555D9A" w:rsidP="00080934"/>
    <w:p w14:paraId="49E7405E" w14:textId="3F2868ED" w:rsidR="00555D9A" w:rsidRDefault="00555D9A" w:rsidP="00555D9A">
      <w:pPr>
        <w:pStyle w:val="Titre2"/>
      </w:pPr>
      <w:bookmarkStart w:id="44" w:name="_Toc522356813"/>
      <w:r>
        <w:t>V</w:t>
      </w:r>
      <w:r w:rsidR="00F52C48">
        <w:t>I</w:t>
      </w:r>
      <w:r>
        <w:t>.2 Participation aux événements de recherche</w:t>
      </w:r>
      <w:bookmarkEnd w:id="44"/>
    </w:p>
    <w:p w14:paraId="27D9F981" w14:textId="77777777" w:rsidR="00577362" w:rsidRDefault="00577362" w:rsidP="007D7616"/>
    <w:p w14:paraId="32F3E98A" w14:textId="1A040C98" w:rsidR="007D7616" w:rsidRDefault="002239B3" w:rsidP="000166BC">
      <w:r>
        <w:t xml:space="preserve">Au sein du département de </w:t>
      </w:r>
      <w:r w:rsidR="007D7616">
        <w:t>recherche</w:t>
      </w:r>
      <w:r w:rsidR="00295D5A">
        <w:t>,</w:t>
      </w:r>
      <w:r w:rsidR="007D7616">
        <w:t xml:space="preserve"> plusieurs </w:t>
      </w:r>
      <w:r w:rsidR="00577362">
        <w:t>événements ont eu lieu tout au long du stage. Ils ont été une expérience permettant de comprendre un peu plus ce monde de la recherche.</w:t>
      </w:r>
    </w:p>
    <w:p w14:paraId="5C5B7BA4" w14:textId="62E44F83" w:rsidR="00577362" w:rsidRDefault="00577362" w:rsidP="007D7616">
      <w:r>
        <w:t>Ainsi il a été organisé avec le laboratoire de recherche une journée doctorale où les aspirants doctorants ont pu présenter leur recherche et expliqué le monde de la recherche afin d’attirer des vocations pour les élèves. Il a été très enrichissant de pouvoir discuter avec eux et découvrir les différents domaines de recherche sur lequel le laboratoire travaille. Cela peut aller de système</w:t>
      </w:r>
      <w:r w:rsidR="00295D5A">
        <w:t xml:space="preserve">s embarqués avec des FPGA </w:t>
      </w:r>
      <w:r>
        <w:t xml:space="preserve">à des recherches spatiales sur les mousses en passant par des </w:t>
      </w:r>
      <w:r w:rsidR="004E4C77">
        <w:t>panneaux solaires ou encore de la nanotechnologie</w:t>
      </w:r>
      <w:r>
        <w:t>.</w:t>
      </w:r>
    </w:p>
    <w:p w14:paraId="4C82B777" w14:textId="77777777" w:rsidR="00577362" w:rsidRDefault="00577362" w:rsidP="007D7616"/>
    <w:p w14:paraId="22A0870C" w14:textId="06369DD9" w:rsidR="00577362" w:rsidRDefault="00577362" w:rsidP="000166BC">
      <w:r>
        <w:t xml:space="preserve">Plus tard, quand mon projet a été relativement développé, mon tuteur a pu inviter un de ses collègues de recherche, Laurent George qui est professeur </w:t>
      </w:r>
      <w:r w:rsidR="003C546C">
        <w:t>à l’ESIEE Paris et co-auteur des articles techniques que nous verrons dans la prochaine parti</w:t>
      </w:r>
      <w:r w:rsidR="004D0058">
        <w:t>e</w:t>
      </w:r>
      <w:r w:rsidR="002C0EB5">
        <w:t xml:space="preserve">. L’occasion de présenter mon </w:t>
      </w:r>
      <w:r w:rsidR="003C546C">
        <w:t>travail eff</w:t>
      </w:r>
      <w:r w:rsidR="00974F85">
        <w:t>ectué jusque-là et de discuter les points manquants et les améliorations à apporter.</w:t>
      </w:r>
    </w:p>
    <w:p w14:paraId="52531ECF" w14:textId="77777777" w:rsidR="007D7616" w:rsidRDefault="007D7616" w:rsidP="007D7616"/>
    <w:p w14:paraId="6C0798DD" w14:textId="43DC07EB" w:rsidR="00843037" w:rsidRPr="00843037" w:rsidRDefault="007D7616" w:rsidP="000166BC">
      <w:pPr>
        <w:jc w:val="left"/>
      </w:pPr>
      <w:r>
        <w:t xml:space="preserve">Une plus-value non négligeable dans le domaine de la recherche a été d’avoir pu assister et aider pour l’organisation d’une conférence </w:t>
      </w:r>
      <w:r w:rsidR="0002324B">
        <w:t xml:space="preserve">internationale </w:t>
      </w:r>
      <w:r>
        <w:t>IEEE</w:t>
      </w:r>
      <w:r w:rsidR="00843037">
        <w:t xml:space="preserve"> </w:t>
      </w:r>
      <w:r w:rsidR="0002324B">
        <w:t>(</w:t>
      </w:r>
      <w:r w:rsidR="00843037" w:rsidRPr="00843037">
        <w:t>Institut des ingénieurs électriciens et électroniciens</w:t>
      </w:r>
      <w:r w:rsidR="0002324B">
        <w:t xml:space="preserve">). L’IEEE </w:t>
      </w:r>
      <w:r w:rsidR="00843037">
        <w:t>regroupe de nombreux professionnel</w:t>
      </w:r>
      <w:r w:rsidR="0002324B">
        <w:t>s et chercheurs du domaine et</w:t>
      </w:r>
      <w:r w:rsidR="00843037">
        <w:t xml:space="preserve"> a un rôle très important dans l’élaboration de normes que l’on retrouve dans tous nos appareils.</w:t>
      </w:r>
    </w:p>
    <w:p w14:paraId="060DA385" w14:textId="6EA73F58" w:rsidR="007D7616" w:rsidRDefault="007D7616" w:rsidP="007D7616">
      <w:r>
        <w:t>L’ICACCE 2018 (</w:t>
      </w:r>
      <w:proofErr w:type="spellStart"/>
      <w:r>
        <w:t>Advances</w:t>
      </w:r>
      <w:proofErr w:type="spellEnd"/>
      <w:r>
        <w:t xml:space="preserve"> in </w:t>
      </w:r>
      <w:proofErr w:type="spellStart"/>
      <w:r>
        <w:t>Computing</w:t>
      </w:r>
      <w:proofErr w:type="spellEnd"/>
      <w:r>
        <w:t xml:space="preserve"> &amp; Communication Engineering) a eu lieu </w:t>
      </w:r>
      <w:r w:rsidR="00202383">
        <w:t>les 22 et 23 j</w:t>
      </w:r>
      <w:r>
        <w:t xml:space="preserve">uin 2018 et j’ai pu y </w:t>
      </w:r>
      <w:r w:rsidRPr="00202383">
        <w:t>participer en tant que</w:t>
      </w:r>
      <w:r w:rsidR="00974F85" w:rsidRPr="00202383">
        <w:t xml:space="preserve"> membre de l’équipe d’organisation</w:t>
      </w:r>
      <w:r w:rsidRPr="00202383">
        <w:t xml:space="preserve">. </w:t>
      </w:r>
      <w:r w:rsidR="00974F85">
        <w:t xml:space="preserve">J’ai eu </w:t>
      </w:r>
      <w:r w:rsidR="007E2E11">
        <w:t xml:space="preserve">l’occasion </w:t>
      </w:r>
      <w:r w:rsidR="00C948C5">
        <w:t>d’échanger</w:t>
      </w:r>
      <w:r>
        <w:t xml:space="preserve"> avec des personnes de la recherche travaillant sur de nombreux domaines </w:t>
      </w:r>
      <w:r w:rsidR="00D60A9D">
        <w:t>comme les réseaux</w:t>
      </w:r>
      <w:r w:rsidR="007E2E11">
        <w:t xml:space="preserve"> et l’intelligence artificielle. Il s’agit </w:t>
      </w:r>
      <w:r w:rsidR="00463A4D">
        <w:t xml:space="preserve">d’approfondir mes </w:t>
      </w:r>
      <w:r w:rsidR="005A418E">
        <w:t xml:space="preserve">connaissances </w:t>
      </w:r>
      <w:r>
        <w:t>scientifique</w:t>
      </w:r>
      <w:r w:rsidR="00463A4D">
        <w:t>s mais aussi ma</w:t>
      </w:r>
      <w:r>
        <w:t xml:space="preserve"> culture des autres pays qui ont tous des fonctionnements différents.</w:t>
      </w:r>
    </w:p>
    <w:p w14:paraId="2A35BB9C" w14:textId="6AF50AD7" w:rsidR="007D7616" w:rsidRDefault="007D7616" w:rsidP="007D7616"/>
    <w:p w14:paraId="711138EA" w14:textId="77777777" w:rsidR="001F2AC0" w:rsidRDefault="001F2AC0" w:rsidP="00080934"/>
    <w:p w14:paraId="66BF991D" w14:textId="77777777" w:rsidR="002D3253" w:rsidRDefault="002D3253" w:rsidP="00080934"/>
    <w:p w14:paraId="5F61E831" w14:textId="77777777" w:rsidR="002D3253" w:rsidRDefault="002D3253" w:rsidP="00080934"/>
    <w:p w14:paraId="4A1586E7" w14:textId="77777777" w:rsidR="002D3253" w:rsidRDefault="002D3253" w:rsidP="00080934"/>
    <w:p w14:paraId="076ACC3C" w14:textId="0C4E28F0" w:rsidR="0066611C" w:rsidRDefault="00FB19B6" w:rsidP="00555D9A">
      <w:pPr>
        <w:pStyle w:val="Titre2"/>
      </w:pPr>
      <w:bookmarkStart w:id="45" w:name="_Toc522356814"/>
      <w:r>
        <w:lastRenderedPageBreak/>
        <w:t>V</w:t>
      </w:r>
      <w:r w:rsidR="00F52C48">
        <w:t>I</w:t>
      </w:r>
      <w:r>
        <w:t xml:space="preserve">.2 </w:t>
      </w:r>
      <w:r w:rsidR="0066611C">
        <w:t>Rédaction d’un article technique</w:t>
      </w:r>
      <w:bookmarkEnd w:id="45"/>
    </w:p>
    <w:p w14:paraId="02957897" w14:textId="77777777" w:rsidR="001F2AC0" w:rsidRDefault="001F2AC0" w:rsidP="001F2AC0"/>
    <w:p w14:paraId="0AF57393" w14:textId="648041A2" w:rsidR="007743AD" w:rsidRPr="00793686" w:rsidRDefault="007743AD" w:rsidP="000166BC">
      <w:pPr>
        <w:rPr>
          <w:szCs w:val="20"/>
        </w:rPr>
      </w:pPr>
      <w:r w:rsidRPr="00793686">
        <w:rPr>
          <w:szCs w:val="20"/>
        </w:rPr>
        <w:t>Pour ce projet, car étant dans un cadre de recherche, il m’a été demandé de rédiger un article technique sur le projet et ses apports. La rédaction étant dictée par de nombreuses règles et usages, il a été compliqué au départ de</w:t>
      </w:r>
      <w:r w:rsidR="005A418E">
        <w:rPr>
          <w:szCs w:val="20"/>
        </w:rPr>
        <w:t xml:space="preserve"> s’attaquer à ce type de rédaction</w:t>
      </w:r>
      <w:r w:rsidRPr="00793686">
        <w:rPr>
          <w:szCs w:val="20"/>
        </w:rPr>
        <w:t>. Cependant</w:t>
      </w:r>
      <w:r w:rsidR="005A418E">
        <w:rPr>
          <w:szCs w:val="20"/>
        </w:rPr>
        <w:t>,</w:t>
      </w:r>
      <w:r w:rsidRPr="00793686">
        <w:rPr>
          <w:szCs w:val="20"/>
        </w:rPr>
        <w:t xml:space="preserve"> par la suite, rédiger le papier technique m’a permis de voir l’autre aspect dans la recherche qui est de faire partager à la communauté scientifi</w:t>
      </w:r>
      <w:r w:rsidR="009A4916">
        <w:rPr>
          <w:szCs w:val="20"/>
        </w:rPr>
        <w:t xml:space="preserve">que nos résultats </w:t>
      </w:r>
      <w:r w:rsidRPr="00793686">
        <w:rPr>
          <w:szCs w:val="20"/>
        </w:rPr>
        <w:t>en</w:t>
      </w:r>
      <w:r w:rsidR="009A4916">
        <w:rPr>
          <w:szCs w:val="20"/>
        </w:rPr>
        <w:t xml:space="preserve"> soumettant nos idées </w:t>
      </w:r>
      <w:r w:rsidR="00834392">
        <w:rPr>
          <w:szCs w:val="20"/>
        </w:rPr>
        <w:t xml:space="preserve">à </w:t>
      </w:r>
      <w:r w:rsidR="00C72BB0">
        <w:rPr>
          <w:szCs w:val="20"/>
        </w:rPr>
        <w:t>des conférences internationales IEEE</w:t>
      </w:r>
      <w:r w:rsidRPr="00793686">
        <w:rPr>
          <w:szCs w:val="20"/>
        </w:rPr>
        <w:t>.</w:t>
      </w:r>
      <w:r w:rsidR="00B07E36">
        <w:rPr>
          <w:szCs w:val="20"/>
        </w:rPr>
        <w:t xml:space="preserve"> Rédigé en anglais, c’était un exercice très intéressant dans la rédaction d’un anglais formel où l’on doit bien apprendre à exposer ses idées.</w:t>
      </w:r>
    </w:p>
    <w:p w14:paraId="040201D8" w14:textId="77777777" w:rsidR="000166BC" w:rsidRDefault="000166BC" w:rsidP="000166BC">
      <w:pPr>
        <w:rPr>
          <w:szCs w:val="20"/>
        </w:rPr>
      </w:pPr>
    </w:p>
    <w:p w14:paraId="7A56E0F1" w14:textId="2663221D" w:rsidR="00720BB4" w:rsidRDefault="00011806" w:rsidP="000166BC">
      <w:pPr>
        <w:rPr>
          <w:szCs w:val="20"/>
        </w:rPr>
      </w:pPr>
      <w:r>
        <w:rPr>
          <w:szCs w:val="20"/>
        </w:rPr>
        <w:t xml:space="preserve">Ainsi un premier papier, </w:t>
      </w:r>
      <w:r w:rsidR="007743AD" w:rsidRPr="00793686">
        <w:rPr>
          <w:szCs w:val="20"/>
        </w:rPr>
        <w:t xml:space="preserve">un </w:t>
      </w:r>
      <w:proofErr w:type="spellStart"/>
      <w:r w:rsidR="007743AD" w:rsidRPr="00426D14">
        <w:rPr>
          <w:i/>
          <w:szCs w:val="20"/>
        </w:rPr>
        <w:t>extended</w:t>
      </w:r>
      <w:proofErr w:type="spellEnd"/>
      <w:r w:rsidR="007743AD" w:rsidRPr="00426D14">
        <w:rPr>
          <w:i/>
          <w:szCs w:val="20"/>
        </w:rPr>
        <w:t xml:space="preserve"> abstrac</w:t>
      </w:r>
      <w:r w:rsidRPr="00426D14">
        <w:rPr>
          <w:i/>
          <w:szCs w:val="20"/>
        </w:rPr>
        <w:t>t</w:t>
      </w:r>
      <w:r>
        <w:rPr>
          <w:szCs w:val="20"/>
        </w:rPr>
        <w:t xml:space="preserve"> de deux pages a été rédigé en se focalisant </w:t>
      </w:r>
      <w:r w:rsidR="007743AD" w:rsidRPr="00793686">
        <w:rPr>
          <w:szCs w:val="20"/>
        </w:rPr>
        <w:t>sur le projet et la réalisation de celui en vue d’une conférence</w:t>
      </w:r>
      <w:r w:rsidR="00907514">
        <w:rPr>
          <w:szCs w:val="20"/>
        </w:rPr>
        <w:t xml:space="preserve"> </w:t>
      </w:r>
      <w:r w:rsidR="00907514" w:rsidRPr="00907514">
        <w:rPr>
          <w:rFonts w:cs="Arial"/>
          <w:szCs w:val="20"/>
        </w:rPr>
        <w:t>ICS2 2018 (</w:t>
      </w:r>
      <w:r w:rsidR="00A406AB">
        <w:rPr>
          <w:rFonts w:eastAsia="Times New Roman" w:cs="Arial"/>
          <w:szCs w:val="20"/>
          <w:shd w:val="clear" w:color="auto" w:fill="FFFFFF"/>
          <w:lang w:eastAsia="fr-FR"/>
        </w:rPr>
        <w:t xml:space="preserve">International Smart Cities </w:t>
      </w:r>
      <w:proofErr w:type="spellStart"/>
      <w:r w:rsidR="00907514" w:rsidRPr="00907514">
        <w:rPr>
          <w:rFonts w:eastAsia="Times New Roman" w:cs="Arial"/>
          <w:szCs w:val="20"/>
          <w:shd w:val="clear" w:color="auto" w:fill="FFFFFF"/>
          <w:lang w:eastAsia="fr-FR"/>
        </w:rPr>
        <w:t>Conference</w:t>
      </w:r>
      <w:proofErr w:type="spellEnd"/>
      <w:r w:rsidR="00907514" w:rsidRPr="00907514">
        <w:rPr>
          <w:rFonts w:cs="Arial"/>
          <w:szCs w:val="20"/>
        </w:rPr>
        <w:t>)</w:t>
      </w:r>
      <w:r w:rsidR="00352DB2">
        <w:rPr>
          <w:rFonts w:eastAsia="Times New Roman" w:cs="Arial"/>
          <w:szCs w:val="20"/>
          <w:lang w:eastAsia="fr-FR"/>
        </w:rPr>
        <w:t xml:space="preserve"> </w:t>
      </w:r>
      <w:r w:rsidR="007743AD" w:rsidRPr="00793686">
        <w:rPr>
          <w:szCs w:val="20"/>
        </w:rPr>
        <w:t>associant ce papier à une démonstration de ce projet.</w:t>
      </w:r>
      <w:r>
        <w:rPr>
          <w:szCs w:val="20"/>
        </w:rPr>
        <w:t xml:space="preserve"> Ce papier a été accepté et peut être trouvé sur la librairie de IEEE :</w:t>
      </w:r>
      <w:r w:rsidR="00156F25">
        <w:rPr>
          <w:szCs w:val="20"/>
        </w:rPr>
        <w:t xml:space="preserve"> </w:t>
      </w:r>
      <w:proofErr w:type="spellStart"/>
      <w:r w:rsidR="00156F25">
        <w:rPr>
          <w:szCs w:val="20"/>
        </w:rPr>
        <w:t>IEEE</w:t>
      </w:r>
      <w:r>
        <w:rPr>
          <w:szCs w:val="20"/>
        </w:rPr>
        <w:t>xplore</w:t>
      </w:r>
      <w:proofErr w:type="spellEnd"/>
      <w:r w:rsidR="00156F25">
        <w:rPr>
          <w:szCs w:val="20"/>
        </w:rPr>
        <w:t>. Ça a été une preuve du travail fourni et de l’apport qu’il peut avoir pour la communauté scientifique.</w:t>
      </w:r>
    </w:p>
    <w:p w14:paraId="43CEF27B" w14:textId="50A02393" w:rsidR="007743AD" w:rsidRPr="00793686" w:rsidRDefault="0037001C" w:rsidP="000166BC">
      <w:pPr>
        <w:jc w:val="left"/>
        <w:rPr>
          <w:szCs w:val="20"/>
        </w:rPr>
      </w:pPr>
      <w:r>
        <w:rPr>
          <w:szCs w:val="20"/>
        </w:rPr>
        <w:t>É</w:t>
      </w:r>
      <w:r w:rsidR="00720BB4" w:rsidRPr="00793686">
        <w:rPr>
          <w:szCs w:val="20"/>
        </w:rPr>
        <w:t xml:space="preserve">galement </w:t>
      </w:r>
      <w:r w:rsidR="00720BB4">
        <w:rPr>
          <w:szCs w:val="20"/>
        </w:rPr>
        <w:t>u</w:t>
      </w:r>
      <w:r w:rsidR="00720BB4" w:rsidRPr="00793686">
        <w:rPr>
          <w:szCs w:val="20"/>
        </w:rPr>
        <w:t xml:space="preserve">n </w:t>
      </w:r>
      <w:r w:rsidR="00720BB4" w:rsidRPr="00426D14">
        <w:rPr>
          <w:i/>
          <w:szCs w:val="20"/>
        </w:rPr>
        <w:t xml:space="preserve">short </w:t>
      </w:r>
      <w:proofErr w:type="spellStart"/>
      <w:r w:rsidR="00720BB4" w:rsidRPr="00426D14">
        <w:rPr>
          <w:i/>
          <w:szCs w:val="20"/>
        </w:rPr>
        <w:t>paper</w:t>
      </w:r>
      <w:proofErr w:type="spellEnd"/>
      <w:r w:rsidR="00834392">
        <w:rPr>
          <w:szCs w:val="20"/>
        </w:rPr>
        <w:t xml:space="preserve"> (article court) </w:t>
      </w:r>
      <w:r w:rsidR="00720BB4">
        <w:rPr>
          <w:szCs w:val="20"/>
        </w:rPr>
        <w:t xml:space="preserve">de six pages a </w:t>
      </w:r>
      <w:r w:rsidR="00720BB4" w:rsidRPr="00793686">
        <w:rPr>
          <w:szCs w:val="20"/>
        </w:rPr>
        <w:t>été rédigé et dans lequel le projet, ses technologies et notre apport sont présents</w:t>
      </w:r>
      <w:r w:rsidR="00720BB4">
        <w:rPr>
          <w:szCs w:val="20"/>
        </w:rPr>
        <w:t xml:space="preserve">. </w:t>
      </w:r>
      <w:r w:rsidR="00720BB4" w:rsidRPr="00793686">
        <w:rPr>
          <w:szCs w:val="20"/>
        </w:rPr>
        <w:t xml:space="preserve"> </w:t>
      </w:r>
    </w:p>
    <w:p w14:paraId="5C0D7623" w14:textId="77777777" w:rsidR="000166BC" w:rsidRDefault="000166BC" w:rsidP="000166BC">
      <w:pPr>
        <w:jc w:val="left"/>
        <w:rPr>
          <w:rFonts w:cs="Arial"/>
          <w:szCs w:val="20"/>
        </w:rPr>
      </w:pPr>
    </w:p>
    <w:p w14:paraId="1375F8DD" w14:textId="212B65EB" w:rsidR="0066611C" w:rsidRPr="00793686" w:rsidRDefault="007B4EB6" w:rsidP="000166BC">
      <w:pPr>
        <w:jc w:val="left"/>
        <w:rPr>
          <w:rFonts w:cs="Arial"/>
          <w:szCs w:val="20"/>
        </w:rPr>
      </w:pPr>
      <w:proofErr w:type="spellStart"/>
      <w:r>
        <w:rPr>
          <w:rFonts w:cs="Arial"/>
          <w:szCs w:val="20"/>
        </w:rPr>
        <w:t>L’extended</w:t>
      </w:r>
      <w:proofErr w:type="spellEnd"/>
      <w:r>
        <w:rPr>
          <w:rFonts w:cs="Arial"/>
          <w:szCs w:val="20"/>
        </w:rPr>
        <w:t xml:space="preserve"> abstract peut ê</w:t>
      </w:r>
      <w:r w:rsidR="00803C87">
        <w:rPr>
          <w:rFonts w:cs="Arial"/>
          <w:szCs w:val="20"/>
        </w:rPr>
        <w:t>tre retrouvé en annexe 2</w:t>
      </w:r>
    </w:p>
    <w:p w14:paraId="055AFB2A" w14:textId="77777777" w:rsidR="00A701DB" w:rsidRDefault="00A701DB">
      <w:pPr>
        <w:jc w:val="left"/>
        <w:rPr>
          <w:rFonts w:asciiTheme="majorHAnsi" w:eastAsiaTheme="majorEastAsia" w:hAnsiTheme="majorHAnsi" w:cstheme="majorBidi"/>
          <w:color w:val="2E74B5" w:themeColor="accent1" w:themeShade="BF"/>
          <w:sz w:val="32"/>
          <w:szCs w:val="32"/>
        </w:rPr>
      </w:pPr>
      <w:r>
        <w:br w:type="page"/>
      </w:r>
    </w:p>
    <w:p w14:paraId="5704AE4A" w14:textId="19D1168E" w:rsidR="00A701DB" w:rsidRPr="00A701DB" w:rsidRDefault="00B43054" w:rsidP="00A701DB">
      <w:pPr>
        <w:pStyle w:val="Titre1"/>
      </w:pPr>
      <w:bookmarkStart w:id="46" w:name="_Toc522356815"/>
      <w:r>
        <w:lastRenderedPageBreak/>
        <w:t>Conclusion</w:t>
      </w:r>
      <w:bookmarkEnd w:id="46"/>
    </w:p>
    <w:p w14:paraId="75F8F662" w14:textId="77777777" w:rsidR="00017B3F" w:rsidRDefault="00017B3F" w:rsidP="00017B3F"/>
    <w:p w14:paraId="014AC9E1" w14:textId="41402A3C" w:rsidR="00845148" w:rsidRDefault="00FE60DA" w:rsidP="00017B3F">
      <w:r>
        <w:t>Au cours de ce stage, j’ai pu réaliser</w:t>
      </w:r>
      <w:r w:rsidR="00417B62">
        <w:t xml:space="preserve"> différentes implémentations du projet</w:t>
      </w:r>
      <w:r w:rsidR="004904D9">
        <w:t>. Il a été question</w:t>
      </w:r>
      <w:r w:rsidR="001B5F85">
        <w:t xml:space="preserve"> de bien réfléchir sur de nombreux aspects du projet, no</w:t>
      </w:r>
      <w:r w:rsidR="0039068A">
        <w:t xml:space="preserve">tamment la modélisation </w:t>
      </w:r>
      <w:r w:rsidR="004A3943">
        <w:t>afin d’établir une conception rigoureuse.</w:t>
      </w:r>
    </w:p>
    <w:p w14:paraId="04C323E1" w14:textId="77956199" w:rsidR="001B5F85" w:rsidRDefault="001B5F85" w:rsidP="00017B3F">
      <w:r>
        <w:t>La modélisation m’a permis de voir à quel point cette formalisation était importante dans le processus et qu’il s’agit d’une première étape qu’il ne faut pas négliger.</w:t>
      </w:r>
    </w:p>
    <w:p w14:paraId="0AC66174" w14:textId="55408043" w:rsidR="001B5F85" w:rsidRDefault="001B5F85" w:rsidP="00017B3F">
      <w:r>
        <w:t>La première implémentation du projet a été une bonne expérience dans la compréhension de notre système et des différents éléments la constituant. Elle a aussi été pertinente pour prendre en main des outils utilisés pour mener à bien ce projet.</w:t>
      </w:r>
    </w:p>
    <w:p w14:paraId="2BA5604B" w14:textId="09172A17" w:rsidR="001B5F85" w:rsidRDefault="001B5F85" w:rsidP="00017B3F">
      <w:r>
        <w:t>La seconde implémentation a été l’occasion de voir comment pousser notre réflexion afin de trouver une solution qui aurait du sens.</w:t>
      </w:r>
      <w:r w:rsidR="00F51982">
        <w:t xml:space="preserve"> </w:t>
      </w:r>
      <w:r>
        <w:t xml:space="preserve"> </w:t>
      </w:r>
      <w:r w:rsidRPr="00942B82">
        <w:t xml:space="preserve">Avoir été confronté à de nombreux problèmes </w:t>
      </w:r>
      <w:r w:rsidR="00942B82" w:rsidRPr="00942B82">
        <w:t xml:space="preserve">sur cette implémentation m’a permis d’être </w:t>
      </w:r>
      <w:r w:rsidR="00942B82">
        <w:t>persévérant</w:t>
      </w:r>
      <w:r w:rsidR="00942B82" w:rsidRPr="00942B82">
        <w:t xml:space="preserve"> et </w:t>
      </w:r>
      <w:r w:rsidRPr="00942B82">
        <w:t xml:space="preserve">toujours chercher une solution possible pour </w:t>
      </w:r>
      <w:r w:rsidR="00942B82" w:rsidRPr="00942B82">
        <w:t>résoudre les problèmes survenant</w:t>
      </w:r>
      <w:r w:rsidRPr="00942B82">
        <w:t xml:space="preserve">. </w:t>
      </w:r>
      <w:r>
        <w:t xml:space="preserve">Enfin ce projet n’est pas terminé et de nombreuses perspectives d’évolution sont possibles tout comme plus de résultats à obtenir afin de prouver que </w:t>
      </w:r>
      <w:r w:rsidR="002B1C64">
        <w:t>les technologies utilisées</w:t>
      </w:r>
      <w:r>
        <w:t xml:space="preserve"> sont vraiment un plus dans le développement de solutions IoT. C’est pourquoi de la documentation a été réalisée et que des papiers techniques ont été rédigés afin de permettre à toute personne intéressée de continuer ce projet ou s’en inspirer pour réaliser de nouvelles choses dans ce monde qu’est l’IoT.</w:t>
      </w:r>
    </w:p>
    <w:p w14:paraId="2D2F7682" w14:textId="77777777" w:rsidR="00845148" w:rsidRDefault="00845148" w:rsidP="00017B3F"/>
    <w:p w14:paraId="5792E3C7" w14:textId="2E0572C5" w:rsidR="00226558" w:rsidRDefault="00226558" w:rsidP="00017B3F">
      <w:r>
        <w:t>Ce stage m’a permis de développer mes compétences et connaissances dans le domaine de l’embarqué en réalisant en grande autonomie ce projet. Venir à bout de celui-ci a été personnellement gratifiant.</w:t>
      </w:r>
    </w:p>
    <w:p w14:paraId="105D8F82" w14:textId="343B9E8E" w:rsidR="00B43054" w:rsidRDefault="00226558" w:rsidP="00845148">
      <w:r>
        <w:t>L’autre aspect indiscutable de ce projet a été celui de la recherche qui reste quand même un domaine à part. Travailler sur un sujet en autonomie, che</w:t>
      </w:r>
      <w:r w:rsidR="00CB5A63">
        <w:t xml:space="preserve">rcher tout type de solutions et </w:t>
      </w:r>
      <w:r>
        <w:t xml:space="preserve">réaliser un papier technique afin de montrer </w:t>
      </w:r>
      <w:r w:rsidR="001B5F85">
        <w:t xml:space="preserve">la </w:t>
      </w:r>
      <w:r>
        <w:t>contribution</w:t>
      </w:r>
      <w:r w:rsidR="001B15CD">
        <w:t xml:space="preserve"> du laboratoire de l’ECE Paris et de ses chercheurs</w:t>
      </w:r>
      <w:r>
        <w:t xml:space="preserve"> par rapport à l’existant est très intéressant. Le</w:t>
      </w:r>
      <w:r w:rsidR="001B5F85">
        <w:t>s conférences dans le</w:t>
      </w:r>
      <w:r w:rsidR="00140514">
        <w:t>s</w:t>
      </w:r>
      <w:r w:rsidR="001B5F85">
        <w:t>quel</w:t>
      </w:r>
      <w:r w:rsidR="00140514">
        <w:t>les</w:t>
      </w:r>
      <w:r w:rsidR="001B5F85">
        <w:t xml:space="preserve"> cela a eu</w:t>
      </w:r>
      <w:r>
        <w:t xml:space="preserve"> lieu et les rencontre</w:t>
      </w:r>
      <w:r w:rsidR="007D0DF5">
        <w:t>s</w:t>
      </w:r>
      <w:r>
        <w:t xml:space="preserve"> avec les p</w:t>
      </w:r>
      <w:r w:rsidR="002B1C64">
        <w:t>ersonnes de ce même milieu m’ont</w:t>
      </w:r>
      <w:r w:rsidR="007D0DF5">
        <w:t xml:space="preserve"> </w:t>
      </w:r>
      <w:r w:rsidR="002B1C64">
        <w:t>permis</w:t>
      </w:r>
      <w:r>
        <w:t xml:space="preserve"> de voir un aspect assez différent de ce que l’on peut trouver en entreprise.</w:t>
      </w:r>
      <w:r w:rsidR="00B43054">
        <w:br w:type="page"/>
      </w:r>
    </w:p>
    <w:p w14:paraId="2F082814" w14:textId="62BCBBAA" w:rsidR="00B43054" w:rsidRDefault="00B43054" w:rsidP="00B43054">
      <w:pPr>
        <w:pStyle w:val="Titre1"/>
      </w:pPr>
      <w:bookmarkStart w:id="47" w:name="_Toc522356816"/>
      <w:r>
        <w:lastRenderedPageBreak/>
        <w:t>Sources documentaires</w:t>
      </w:r>
      <w:bookmarkEnd w:id="47"/>
    </w:p>
    <w:p w14:paraId="1D20887D" w14:textId="2963B246" w:rsidR="00B43054" w:rsidRDefault="00B43054">
      <w:pPr>
        <w:jc w:val="left"/>
        <w:rPr>
          <w:rFonts w:cs="Arial"/>
          <w:sz w:val="21"/>
          <w:szCs w:val="20"/>
        </w:rPr>
      </w:pPr>
    </w:p>
    <w:p w14:paraId="5B217E3D" w14:textId="79DF17AF" w:rsidR="00885F14" w:rsidRDefault="00557EA5" w:rsidP="002210EC">
      <w:pPr>
        <w:jc w:val="left"/>
        <w:rPr>
          <w:rFonts w:cs="Arial"/>
          <w:szCs w:val="20"/>
        </w:rPr>
      </w:pPr>
      <w:r>
        <w:rPr>
          <w:rFonts w:cs="Arial"/>
          <w:szCs w:val="20"/>
        </w:rPr>
        <w:t xml:space="preserve">Jonathan </w:t>
      </w:r>
      <w:proofErr w:type="spellStart"/>
      <w:r>
        <w:rPr>
          <w:rFonts w:cs="Arial"/>
          <w:szCs w:val="20"/>
        </w:rPr>
        <w:t>Hauterville</w:t>
      </w:r>
      <w:proofErr w:type="spellEnd"/>
      <w:r>
        <w:rPr>
          <w:rFonts w:cs="Arial"/>
          <w:szCs w:val="20"/>
        </w:rPr>
        <w:t xml:space="preserve">, Sophie </w:t>
      </w:r>
      <w:proofErr w:type="spellStart"/>
      <w:r>
        <w:rPr>
          <w:rFonts w:cs="Arial"/>
          <w:szCs w:val="20"/>
        </w:rPr>
        <w:t>Dubief</w:t>
      </w:r>
      <w:proofErr w:type="spellEnd"/>
      <w:r>
        <w:rPr>
          <w:rFonts w:cs="Arial"/>
          <w:szCs w:val="20"/>
        </w:rPr>
        <w:t xml:space="preserve">, Pierre </w:t>
      </w:r>
      <w:proofErr w:type="spellStart"/>
      <w:r>
        <w:rPr>
          <w:rFonts w:cs="Arial"/>
          <w:szCs w:val="20"/>
        </w:rPr>
        <w:t>Benedick</w:t>
      </w:r>
      <w:proofErr w:type="spellEnd"/>
      <w:r>
        <w:rPr>
          <w:rFonts w:cs="Arial"/>
          <w:szCs w:val="20"/>
        </w:rPr>
        <w:t xml:space="preserve">, Maxime Faivre, Ismail Murat et Fatih Bayram, </w:t>
      </w:r>
      <w:r w:rsidRPr="00557EA5">
        <w:rPr>
          <w:rFonts w:cs="Arial"/>
          <w:i/>
          <w:szCs w:val="20"/>
        </w:rPr>
        <w:t>Rapport Traffic Lite PFE</w:t>
      </w:r>
      <w:r>
        <w:rPr>
          <w:rFonts w:cs="Arial"/>
          <w:szCs w:val="20"/>
        </w:rPr>
        <w:t>, PDF, 2018</w:t>
      </w:r>
    </w:p>
    <w:p w14:paraId="2EF4DCA7" w14:textId="77777777" w:rsidR="00885F14" w:rsidRDefault="00885F14" w:rsidP="002210EC">
      <w:pPr>
        <w:jc w:val="left"/>
        <w:rPr>
          <w:rFonts w:cs="Arial"/>
          <w:szCs w:val="20"/>
        </w:rPr>
      </w:pPr>
    </w:p>
    <w:p w14:paraId="5119C9FF" w14:textId="48DA80A5" w:rsidR="002210EC" w:rsidRPr="000A5FFE" w:rsidRDefault="00DD071F" w:rsidP="002210EC">
      <w:pPr>
        <w:jc w:val="left"/>
        <w:rPr>
          <w:rFonts w:cs="Arial"/>
          <w:szCs w:val="20"/>
          <w:lang w:val="en-US"/>
        </w:rPr>
      </w:pPr>
      <w:r w:rsidRPr="000A5FFE">
        <w:rPr>
          <w:rFonts w:cs="Arial"/>
          <w:szCs w:val="20"/>
          <w:lang w:val="en-US"/>
        </w:rPr>
        <w:t>Antonio Liñán Colina</w:t>
      </w:r>
      <w:r w:rsidR="00222A00" w:rsidRPr="000A5FFE">
        <w:rPr>
          <w:rFonts w:cs="Arial"/>
          <w:szCs w:val="20"/>
          <w:lang w:val="en-US"/>
        </w:rPr>
        <w:t xml:space="preserve">, Alvaro Vives, Antoine Bagula, </w:t>
      </w:r>
      <w:r w:rsidR="00557EA5" w:rsidRPr="000A5FFE">
        <w:rPr>
          <w:rFonts w:cs="Arial"/>
          <w:szCs w:val="20"/>
          <w:lang w:val="en-US"/>
        </w:rPr>
        <w:t>Marco Zennaro et</w:t>
      </w:r>
      <w:r w:rsidR="00222A00" w:rsidRPr="000A5FFE">
        <w:rPr>
          <w:rFonts w:cs="Arial"/>
          <w:szCs w:val="20"/>
          <w:lang w:val="en-US"/>
        </w:rPr>
        <w:t xml:space="preserve"> Ermanno Pietrosemoli</w:t>
      </w:r>
      <w:r w:rsidRPr="000A5FFE">
        <w:rPr>
          <w:rFonts w:cs="Arial"/>
          <w:szCs w:val="20"/>
          <w:lang w:val="en-US"/>
        </w:rPr>
        <w:t>,</w:t>
      </w:r>
      <w:r w:rsidR="0081629E" w:rsidRPr="000A5FFE">
        <w:rPr>
          <w:rFonts w:cs="Arial"/>
          <w:szCs w:val="20"/>
          <w:lang w:val="en-US"/>
        </w:rPr>
        <w:t xml:space="preserve"> </w:t>
      </w:r>
      <w:r w:rsidR="0081629E" w:rsidRPr="000A5FFE">
        <w:rPr>
          <w:rFonts w:cs="Arial"/>
          <w:i/>
          <w:szCs w:val="20"/>
          <w:lang w:val="en-US"/>
        </w:rPr>
        <w:t>IoT in 5 days</w:t>
      </w:r>
      <w:r w:rsidR="0081629E" w:rsidRPr="000A5FFE">
        <w:rPr>
          <w:rFonts w:cs="Arial"/>
          <w:szCs w:val="20"/>
          <w:lang w:val="en-US"/>
        </w:rPr>
        <w:t>,</w:t>
      </w:r>
      <w:r w:rsidR="00222A00" w:rsidRPr="000A5FFE">
        <w:rPr>
          <w:rFonts w:cs="Arial"/>
          <w:szCs w:val="20"/>
          <w:lang w:val="en-US"/>
        </w:rPr>
        <w:t xml:space="preserve"> Ebook,</w:t>
      </w:r>
      <w:r w:rsidR="0081629E" w:rsidRPr="000A5FFE">
        <w:rPr>
          <w:rFonts w:cs="Arial"/>
          <w:szCs w:val="20"/>
          <w:lang w:val="en-US"/>
        </w:rPr>
        <w:t xml:space="preserve"> </w:t>
      </w:r>
      <w:r w:rsidRPr="000A5FFE">
        <w:rPr>
          <w:rFonts w:cs="Arial"/>
          <w:szCs w:val="20"/>
          <w:lang w:val="en-US"/>
        </w:rPr>
        <w:t>2016</w:t>
      </w:r>
    </w:p>
    <w:p w14:paraId="1C7AE9F1" w14:textId="6A6638F5" w:rsidR="00222A00" w:rsidRPr="000A5FFE" w:rsidRDefault="00633E60" w:rsidP="002210EC">
      <w:pPr>
        <w:jc w:val="left"/>
        <w:rPr>
          <w:rFonts w:cs="Arial"/>
          <w:szCs w:val="20"/>
          <w:lang w:val="en-US"/>
        </w:rPr>
      </w:pPr>
      <w:hyperlink r:id="rId21" w:history="1">
        <w:r w:rsidR="00222A00" w:rsidRPr="000A5FFE">
          <w:rPr>
            <w:rStyle w:val="Lienhypertexte"/>
            <w:rFonts w:cs="Arial"/>
            <w:szCs w:val="20"/>
            <w:lang w:val="en-US"/>
          </w:rPr>
          <w:t>https://github.com/marcozennaro/IPv6-WSN-book</w:t>
        </w:r>
      </w:hyperlink>
      <w:r w:rsidR="00F02BC4" w:rsidRPr="000A5FFE">
        <w:rPr>
          <w:rFonts w:cs="Arial"/>
          <w:szCs w:val="20"/>
          <w:lang w:val="en-US"/>
        </w:rPr>
        <w:t xml:space="preserve"> </w:t>
      </w:r>
    </w:p>
    <w:p w14:paraId="02B753F6" w14:textId="77777777" w:rsidR="004D532D" w:rsidRPr="000A5FFE" w:rsidRDefault="004D532D">
      <w:pPr>
        <w:jc w:val="left"/>
        <w:rPr>
          <w:rFonts w:cs="Arial"/>
          <w:szCs w:val="20"/>
          <w:lang w:val="en-US"/>
        </w:rPr>
      </w:pPr>
    </w:p>
    <w:p w14:paraId="4E1CB8D1" w14:textId="2E11614C" w:rsidR="004D532D" w:rsidRDefault="00633E60">
      <w:pPr>
        <w:jc w:val="left"/>
        <w:rPr>
          <w:rFonts w:cs="Arial"/>
          <w:szCs w:val="20"/>
        </w:rPr>
      </w:pPr>
      <w:hyperlink r:id="rId22" w:history="1">
        <w:r w:rsidR="00222A00" w:rsidRPr="00EF3835">
          <w:rPr>
            <w:rStyle w:val="Lienhypertexte"/>
            <w:rFonts w:cs="Arial"/>
            <w:szCs w:val="20"/>
          </w:rPr>
          <w:t>https://github.com/Zolertia/Resources/wiki</w:t>
        </w:r>
      </w:hyperlink>
      <w:r w:rsidR="00F02BC4">
        <w:rPr>
          <w:rFonts w:cs="Arial"/>
          <w:szCs w:val="20"/>
        </w:rPr>
        <w:t>,</w:t>
      </w:r>
      <w:r w:rsidR="00222A00">
        <w:rPr>
          <w:rFonts w:cs="Arial"/>
          <w:szCs w:val="20"/>
        </w:rPr>
        <w:t xml:space="preserve"> Document</w:t>
      </w:r>
      <w:r w:rsidR="00F02BC4">
        <w:rPr>
          <w:rFonts w:cs="Arial"/>
          <w:szCs w:val="20"/>
        </w:rPr>
        <w:t xml:space="preserve">ation sur les </w:t>
      </w:r>
      <w:proofErr w:type="spellStart"/>
      <w:r w:rsidR="00F02BC4">
        <w:rPr>
          <w:rFonts w:cs="Arial"/>
          <w:szCs w:val="20"/>
        </w:rPr>
        <w:t>Zolertia</w:t>
      </w:r>
      <w:proofErr w:type="spellEnd"/>
      <w:r w:rsidR="00F02BC4">
        <w:rPr>
          <w:rFonts w:cs="Arial"/>
          <w:szCs w:val="20"/>
        </w:rPr>
        <w:t xml:space="preserve"> Re-</w:t>
      </w:r>
      <w:proofErr w:type="spellStart"/>
      <w:r w:rsidR="00F02BC4">
        <w:rPr>
          <w:rFonts w:cs="Arial"/>
          <w:szCs w:val="20"/>
        </w:rPr>
        <w:t>motes</w:t>
      </w:r>
      <w:proofErr w:type="spellEnd"/>
      <w:r w:rsidR="00F02BC4">
        <w:rPr>
          <w:rFonts w:cs="Arial"/>
          <w:szCs w:val="20"/>
        </w:rPr>
        <w:t>, 24/04/18</w:t>
      </w:r>
    </w:p>
    <w:p w14:paraId="6E7D7F2B" w14:textId="77777777" w:rsidR="00222A00" w:rsidRDefault="00222A00">
      <w:pPr>
        <w:jc w:val="left"/>
        <w:rPr>
          <w:rFonts w:cs="Arial"/>
          <w:szCs w:val="20"/>
        </w:rPr>
      </w:pPr>
    </w:p>
    <w:p w14:paraId="7A0C6E77" w14:textId="470DEA74" w:rsidR="00222A00" w:rsidRDefault="00633E60">
      <w:pPr>
        <w:jc w:val="left"/>
        <w:rPr>
          <w:rFonts w:cs="Arial"/>
          <w:szCs w:val="20"/>
        </w:rPr>
      </w:pPr>
      <w:hyperlink r:id="rId23" w:history="1">
        <w:r w:rsidR="00F02BC4" w:rsidRPr="00EF3835">
          <w:rPr>
            <w:rStyle w:val="Lienhypertexte"/>
            <w:rFonts w:cs="Arial"/>
            <w:szCs w:val="20"/>
          </w:rPr>
          <w:t>https://github.com/contiki-os/contiki/wiki</w:t>
        </w:r>
      </w:hyperlink>
      <w:r w:rsidR="00F02BC4">
        <w:rPr>
          <w:rFonts w:cs="Arial"/>
          <w:szCs w:val="20"/>
        </w:rPr>
        <w:t xml:space="preserve">, Documentation sur </w:t>
      </w:r>
      <w:proofErr w:type="spellStart"/>
      <w:r w:rsidR="00F02BC4">
        <w:rPr>
          <w:rFonts w:cs="Arial"/>
          <w:szCs w:val="20"/>
        </w:rPr>
        <w:t>Contiki</w:t>
      </w:r>
      <w:proofErr w:type="spellEnd"/>
      <w:r w:rsidR="00F02BC4">
        <w:rPr>
          <w:rFonts w:cs="Arial"/>
          <w:szCs w:val="20"/>
        </w:rPr>
        <w:t xml:space="preserve"> Os</w:t>
      </w:r>
      <w:r w:rsidR="005A0AE3">
        <w:rPr>
          <w:rFonts w:cs="Arial"/>
          <w:szCs w:val="20"/>
        </w:rPr>
        <w:t>, 22/05/18</w:t>
      </w:r>
    </w:p>
    <w:p w14:paraId="1A9DA641" w14:textId="77777777" w:rsidR="00F02BC4" w:rsidRPr="005476FC" w:rsidRDefault="00F02BC4">
      <w:pPr>
        <w:jc w:val="left"/>
        <w:rPr>
          <w:rFonts w:cs="Arial"/>
          <w:szCs w:val="20"/>
        </w:rPr>
      </w:pPr>
    </w:p>
    <w:p w14:paraId="4F058C62" w14:textId="7BE82BFE" w:rsidR="00D95B52" w:rsidRDefault="00633E60">
      <w:pPr>
        <w:jc w:val="left"/>
        <w:rPr>
          <w:rFonts w:cs="Arial"/>
          <w:szCs w:val="20"/>
        </w:rPr>
      </w:pPr>
      <w:hyperlink r:id="rId24" w:history="1">
        <w:r w:rsidR="00D95B52" w:rsidRPr="00EF3835">
          <w:rPr>
            <w:rStyle w:val="Lienhypertexte"/>
            <w:rFonts w:cs="Arial"/>
            <w:szCs w:val="20"/>
          </w:rPr>
          <w:t>https://www.eclipse.org/paho/clients/python/docs/</w:t>
        </w:r>
      </w:hyperlink>
      <w:r w:rsidR="00D95B52">
        <w:rPr>
          <w:rFonts w:cs="Arial"/>
          <w:szCs w:val="20"/>
        </w:rPr>
        <w:t xml:space="preserve">, Documentation Eclipse </w:t>
      </w:r>
      <w:proofErr w:type="spellStart"/>
      <w:r w:rsidR="00D95B52">
        <w:rPr>
          <w:rFonts w:cs="Arial"/>
          <w:szCs w:val="20"/>
        </w:rPr>
        <w:t>Paho</w:t>
      </w:r>
      <w:proofErr w:type="spellEnd"/>
      <w:r w:rsidR="00D95B52">
        <w:rPr>
          <w:rFonts w:cs="Arial"/>
          <w:szCs w:val="20"/>
        </w:rPr>
        <w:t xml:space="preserve"> Python</w:t>
      </w:r>
      <w:r w:rsidR="005A0AE3">
        <w:rPr>
          <w:rFonts w:cs="Arial"/>
          <w:szCs w:val="20"/>
        </w:rPr>
        <w:t>, 28/05/18</w:t>
      </w:r>
    </w:p>
    <w:p w14:paraId="2F5A3A46" w14:textId="22E76FEF" w:rsidR="004D532D" w:rsidRPr="005476FC" w:rsidRDefault="00D95B52">
      <w:pPr>
        <w:jc w:val="left"/>
        <w:rPr>
          <w:rFonts w:cs="Arial"/>
          <w:szCs w:val="20"/>
        </w:rPr>
      </w:pPr>
      <w:r>
        <w:rPr>
          <w:rFonts w:cs="Arial"/>
          <w:szCs w:val="20"/>
        </w:rPr>
        <w:t xml:space="preserve"> </w:t>
      </w:r>
    </w:p>
    <w:p w14:paraId="3868FDA8" w14:textId="58314056" w:rsidR="007F7595" w:rsidRPr="005476FC" w:rsidRDefault="00633E60">
      <w:pPr>
        <w:jc w:val="left"/>
        <w:rPr>
          <w:rFonts w:cs="Arial"/>
          <w:szCs w:val="20"/>
        </w:rPr>
      </w:pPr>
      <w:hyperlink r:id="rId25" w:history="1">
        <w:r w:rsidR="00F02BC4" w:rsidRPr="00EF3835">
          <w:rPr>
            <w:rStyle w:val="Lienhypertexte"/>
            <w:rFonts w:cs="Arial"/>
            <w:szCs w:val="20"/>
          </w:rPr>
          <w:t>https://ubidots.com/docs/</w:t>
        </w:r>
      </w:hyperlink>
      <w:r w:rsidR="00F02BC4">
        <w:rPr>
          <w:rFonts w:cs="Arial"/>
          <w:szCs w:val="20"/>
        </w:rPr>
        <w:t xml:space="preserve">, Documentation sur </w:t>
      </w:r>
      <w:proofErr w:type="spellStart"/>
      <w:r w:rsidR="00F02BC4">
        <w:rPr>
          <w:rFonts w:cs="Arial"/>
          <w:szCs w:val="20"/>
        </w:rPr>
        <w:t>Ubidots</w:t>
      </w:r>
      <w:proofErr w:type="spellEnd"/>
      <w:r w:rsidR="005A0AE3">
        <w:rPr>
          <w:rFonts w:cs="Arial"/>
          <w:szCs w:val="20"/>
        </w:rPr>
        <w:t>, 07/06/18</w:t>
      </w:r>
    </w:p>
    <w:p w14:paraId="300AA6B1" w14:textId="77777777" w:rsidR="00512B27" w:rsidRPr="005476FC" w:rsidRDefault="00512B27">
      <w:pPr>
        <w:jc w:val="left"/>
        <w:rPr>
          <w:rFonts w:cs="Arial"/>
          <w:szCs w:val="20"/>
        </w:rPr>
      </w:pPr>
    </w:p>
    <w:p w14:paraId="23A99DA8" w14:textId="78046CE3" w:rsidR="00512B27" w:rsidRPr="005476FC" w:rsidRDefault="001134C6">
      <w:pPr>
        <w:jc w:val="left"/>
        <w:rPr>
          <w:rFonts w:cs="Arial"/>
          <w:szCs w:val="20"/>
        </w:rPr>
      </w:pPr>
      <w:r w:rsidRPr="005476FC">
        <w:rPr>
          <w:rFonts w:cs="Arial"/>
          <w:szCs w:val="20"/>
        </w:rPr>
        <w:t>Références</w:t>
      </w:r>
      <w:r w:rsidR="00512B27" w:rsidRPr="005476FC">
        <w:rPr>
          <w:rFonts w:cs="Arial"/>
          <w:szCs w:val="20"/>
        </w:rPr>
        <w:t xml:space="preserve"> </w:t>
      </w:r>
      <w:r w:rsidRPr="005476FC">
        <w:rPr>
          <w:rFonts w:cs="Arial"/>
          <w:szCs w:val="20"/>
        </w:rPr>
        <w:t xml:space="preserve">au niveaux des divers papiers techniques : </w:t>
      </w:r>
      <w:r w:rsidR="00512B27" w:rsidRPr="005476FC">
        <w:rPr>
          <w:rFonts w:cs="Arial"/>
          <w:szCs w:val="20"/>
        </w:rPr>
        <w:t xml:space="preserve"> </w:t>
      </w:r>
    </w:p>
    <w:p w14:paraId="2B22821C" w14:textId="77777777" w:rsidR="00BC38BB" w:rsidRDefault="00BC38BB">
      <w:pPr>
        <w:jc w:val="left"/>
        <w:rPr>
          <w:rFonts w:cs="Arial"/>
          <w:sz w:val="21"/>
          <w:szCs w:val="20"/>
        </w:rPr>
      </w:pPr>
    </w:p>
    <w:p w14:paraId="0CCFE282" w14:textId="65834D5C" w:rsidR="001134C6" w:rsidRPr="000A5FFE" w:rsidRDefault="001134C6" w:rsidP="001134C6">
      <w:pPr>
        <w:widowControl w:val="0"/>
        <w:autoSpaceDE w:val="0"/>
        <w:autoSpaceDN w:val="0"/>
        <w:adjustRightInd w:val="0"/>
        <w:ind w:left="640" w:hanging="640"/>
        <w:rPr>
          <w:rFonts w:eastAsia="Times New Roman" w:cs="Arial"/>
          <w:noProof/>
          <w:lang w:val="en-US"/>
        </w:rPr>
      </w:pPr>
      <w:r>
        <w:rPr>
          <w:rFonts w:cs="Arial"/>
          <w:sz w:val="21"/>
          <w:szCs w:val="20"/>
        </w:rPr>
        <w:fldChar w:fldCharType="begin" w:fldLock="1"/>
      </w:r>
      <w:r w:rsidRPr="000A5FFE">
        <w:rPr>
          <w:rFonts w:cs="Arial"/>
          <w:sz w:val="21"/>
          <w:szCs w:val="20"/>
          <w:lang w:val="en-US"/>
        </w:rPr>
        <w:instrText xml:space="preserve">ADDIN Mendeley Bibliography CSL_BIBLIOGRAPHY </w:instrText>
      </w:r>
      <w:r>
        <w:rPr>
          <w:rFonts w:cs="Arial"/>
          <w:sz w:val="21"/>
          <w:szCs w:val="20"/>
        </w:rPr>
        <w:fldChar w:fldCharType="separate"/>
      </w:r>
      <w:r w:rsidRPr="000A5FFE">
        <w:rPr>
          <w:rFonts w:eastAsia="Times New Roman" w:cs="Arial"/>
          <w:noProof/>
          <w:lang w:val="en-US"/>
        </w:rPr>
        <w:tab/>
      </w:r>
      <w:r w:rsidR="00D666DA" w:rsidRPr="000A5FFE">
        <w:rPr>
          <w:rFonts w:eastAsia="Times New Roman" w:cs="Arial"/>
          <w:noProof/>
          <w:lang w:val="en-US"/>
        </w:rPr>
        <w:tab/>
      </w:r>
      <w:r w:rsidRPr="000A5FFE">
        <w:rPr>
          <w:rFonts w:eastAsia="Times New Roman" w:cs="Arial"/>
          <w:noProof/>
          <w:lang w:val="en-US"/>
        </w:rPr>
        <w:t>S. Latré, P. Leroux, T. Coenen, B. Braem, P. Ballon, and P. Demeester, “</w:t>
      </w:r>
      <w:r w:rsidRPr="000A5FFE">
        <w:rPr>
          <w:rFonts w:eastAsia="Times New Roman" w:cs="Arial"/>
          <w:i/>
          <w:noProof/>
          <w:lang w:val="en-US"/>
        </w:rPr>
        <w:t>City of things: An integrated and multi-technology testbed for IoT smart city experiments,</w:t>
      </w:r>
      <w:r w:rsidRPr="000A5FFE">
        <w:rPr>
          <w:rFonts w:eastAsia="Times New Roman" w:cs="Arial"/>
          <w:noProof/>
          <w:lang w:val="en-US"/>
        </w:rPr>
        <w:t xml:space="preserve">” </w:t>
      </w:r>
      <w:r w:rsidRPr="000A5FFE">
        <w:rPr>
          <w:rFonts w:eastAsia="Times New Roman" w:cs="Arial"/>
          <w:i/>
          <w:iCs/>
          <w:noProof/>
          <w:lang w:val="en-US"/>
        </w:rPr>
        <w:t>IEEE 2nd Int. Smart Cities Conf. Improv. Citizens Qual. Life, ISC2 2016 - Proc.</w:t>
      </w:r>
      <w:r w:rsidRPr="000A5FFE">
        <w:rPr>
          <w:rFonts w:eastAsia="Times New Roman" w:cs="Arial"/>
          <w:noProof/>
          <w:lang w:val="en-US"/>
        </w:rPr>
        <w:t>, 2016.</w:t>
      </w:r>
    </w:p>
    <w:p w14:paraId="10ABA9CA" w14:textId="77777777" w:rsidR="00D666DA" w:rsidRPr="000A5FFE" w:rsidRDefault="00D666DA" w:rsidP="001134C6">
      <w:pPr>
        <w:widowControl w:val="0"/>
        <w:autoSpaceDE w:val="0"/>
        <w:autoSpaceDN w:val="0"/>
        <w:adjustRightInd w:val="0"/>
        <w:ind w:left="640" w:hanging="640"/>
        <w:rPr>
          <w:rFonts w:eastAsia="Times New Roman" w:cs="Arial"/>
          <w:noProof/>
          <w:lang w:val="en-US"/>
        </w:rPr>
      </w:pPr>
    </w:p>
    <w:p w14:paraId="1E315225" w14:textId="231E893A" w:rsidR="001134C6" w:rsidRPr="000A5FFE" w:rsidRDefault="001134C6" w:rsidP="001134C6">
      <w:pPr>
        <w:widowControl w:val="0"/>
        <w:autoSpaceDE w:val="0"/>
        <w:autoSpaceDN w:val="0"/>
        <w:adjustRightInd w:val="0"/>
        <w:ind w:left="640" w:hanging="640"/>
        <w:rPr>
          <w:rFonts w:eastAsia="Times New Roman" w:cs="Arial"/>
          <w:noProof/>
          <w:lang w:val="en-US"/>
        </w:rPr>
      </w:pPr>
      <w:r w:rsidRPr="000A5FFE">
        <w:rPr>
          <w:rFonts w:eastAsia="Times New Roman" w:cs="Arial"/>
          <w:noProof/>
          <w:lang w:val="en-US"/>
        </w:rPr>
        <w:tab/>
      </w:r>
      <w:r w:rsidR="00D666DA" w:rsidRPr="000A5FFE">
        <w:rPr>
          <w:rFonts w:eastAsia="Times New Roman" w:cs="Arial"/>
          <w:noProof/>
          <w:lang w:val="en-US"/>
        </w:rPr>
        <w:tab/>
      </w:r>
      <w:r w:rsidRPr="000A5FFE">
        <w:rPr>
          <w:rFonts w:eastAsia="Times New Roman" w:cs="Arial"/>
          <w:noProof/>
          <w:lang w:val="en-US"/>
        </w:rPr>
        <w:t>Yi-Sheng Huang, Yi-Shun Weng, and MengChu Zhou, “</w:t>
      </w:r>
      <w:r w:rsidRPr="000A5FFE">
        <w:rPr>
          <w:rFonts w:eastAsia="Times New Roman" w:cs="Arial"/>
          <w:i/>
          <w:noProof/>
          <w:lang w:val="en-US"/>
        </w:rPr>
        <w:t>Modular Design of Urban Traffic-Light Control Systems Based on Synchronized Timed Petri Nets</w:t>
      </w:r>
      <w:r w:rsidRPr="000A5FFE">
        <w:rPr>
          <w:rFonts w:eastAsia="Times New Roman" w:cs="Arial"/>
          <w:noProof/>
          <w:lang w:val="en-US"/>
        </w:rPr>
        <w:t xml:space="preserve">,” </w:t>
      </w:r>
      <w:r w:rsidRPr="000A5FFE">
        <w:rPr>
          <w:rFonts w:eastAsia="Times New Roman" w:cs="Arial"/>
          <w:i/>
          <w:iCs/>
          <w:noProof/>
          <w:lang w:val="en-US"/>
        </w:rPr>
        <w:t>IEEE Trans. Intell. Transp. Syst.</w:t>
      </w:r>
      <w:r w:rsidRPr="000A5FFE">
        <w:rPr>
          <w:rFonts w:eastAsia="Times New Roman" w:cs="Arial"/>
          <w:noProof/>
          <w:lang w:val="en-US"/>
        </w:rPr>
        <w:t>, vol. 15, no. 2, pp. 530–539, Apr. 2014.</w:t>
      </w:r>
    </w:p>
    <w:p w14:paraId="41142C55" w14:textId="77777777" w:rsidR="00D666DA" w:rsidRPr="000A5FFE" w:rsidRDefault="00D666DA" w:rsidP="001134C6">
      <w:pPr>
        <w:widowControl w:val="0"/>
        <w:autoSpaceDE w:val="0"/>
        <w:autoSpaceDN w:val="0"/>
        <w:adjustRightInd w:val="0"/>
        <w:ind w:left="640" w:hanging="640"/>
        <w:rPr>
          <w:rFonts w:eastAsia="Times New Roman" w:cs="Arial"/>
          <w:noProof/>
          <w:lang w:val="en-US"/>
        </w:rPr>
      </w:pPr>
    </w:p>
    <w:p w14:paraId="652922C4" w14:textId="09A1E6C3" w:rsidR="001134C6" w:rsidRPr="000A5FFE" w:rsidRDefault="001134C6" w:rsidP="001134C6">
      <w:pPr>
        <w:widowControl w:val="0"/>
        <w:autoSpaceDE w:val="0"/>
        <w:autoSpaceDN w:val="0"/>
        <w:adjustRightInd w:val="0"/>
        <w:ind w:left="640" w:hanging="640"/>
        <w:rPr>
          <w:rFonts w:eastAsia="Times New Roman" w:cs="Arial"/>
          <w:noProof/>
          <w:lang w:val="en-US"/>
        </w:rPr>
      </w:pPr>
      <w:r w:rsidRPr="000A5FFE">
        <w:rPr>
          <w:rFonts w:eastAsia="Times New Roman" w:cs="Arial"/>
          <w:noProof/>
          <w:lang w:val="en-US"/>
        </w:rPr>
        <w:tab/>
      </w:r>
      <w:r w:rsidR="00D666DA" w:rsidRPr="000A5FFE">
        <w:rPr>
          <w:rFonts w:eastAsia="Times New Roman" w:cs="Arial"/>
          <w:noProof/>
          <w:lang w:val="en-US"/>
        </w:rPr>
        <w:tab/>
      </w:r>
      <w:r w:rsidRPr="000A5FFE">
        <w:rPr>
          <w:rFonts w:eastAsia="Times New Roman" w:cs="Arial"/>
          <w:noProof/>
          <w:lang w:val="en-US"/>
        </w:rPr>
        <w:t>A. Al-Fuqaha, A. Khreishah, M. Guizani, A. Rayes, and M. Mohammadi, “</w:t>
      </w:r>
      <w:r w:rsidRPr="000A5FFE">
        <w:rPr>
          <w:rFonts w:eastAsia="Times New Roman" w:cs="Arial"/>
          <w:i/>
          <w:noProof/>
          <w:lang w:val="en-US"/>
        </w:rPr>
        <w:t>Toward better horizontal integration among IoT services,</w:t>
      </w:r>
      <w:r w:rsidRPr="000A5FFE">
        <w:rPr>
          <w:rFonts w:eastAsia="Times New Roman" w:cs="Arial"/>
          <w:noProof/>
          <w:lang w:val="en-US"/>
        </w:rPr>
        <w:t xml:space="preserve">” </w:t>
      </w:r>
      <w:r w:rsidRPr="000A5FFE">
        <w:rPr>
          <w:rFonts w:eastAsia="Times New Roman" w:cs="Arial"/>
          <w:i/>
          <w:iCs/>
          <w:noProof/>
          <w:lang w:val="en-US"/>
        </w:rPr>
        <w:t>IEEE Commun. Mag.</w:t>
      </w:r>
      <w:r w:rsidRPr="000A5FFE">
        <w:rPr>
          <w:rFonts w:eastAsia="Times New Roman" w:cs="Arial"/>
          <w:noProof/>
          <w:lang w:val="en-US"/>
        </w:rPr>
        <w:t>, vol. 53, no. 9, pp. 72–79, 2015.</w:t>
      </w:r>
    </w:p>
    <w:p w14:paraId="3DF59040" w14:textId="77777777" w:rsidR="00D666DA" w:rsidRPr="000A5FFE" w:rsidRDefault="00D666DA" w:rsidP="001134C6">
      <w:pPr>
        <w:widowControl w:val="0"/>
        <w:autoSpaceDE w:val="0"/>
        <w:autoSpaceDN w:val="0"/>
        <w:adjustRightInd w:val="0"/>
        <w:ind w:left="640" w:hanging="640"/>
        <w:rPr>
          <w:rFonts w:eastAsia="Times New Roman" w:cs="Arial"/>
          <w:noProof/>
          <w:lang w:val="en-US"/>
        </w:rPr>
      </w:pPr>
    </w:p>
    <w:p w14:paraId="7627A46C" w14:textId="5ACD1B6C" w:rsidR="001134C6" w:rsidRPr="000A5FFE" w:rsidRDefault="001134C6" w:rsidP="001134C6">
      <w:pPr>
        <w:widowControl w:val="0"/>
        <w:autoSpaceDE w:val="0"/>
        <w:autoSpaceDN w:val="0"/>
        <w:adjustRightInd w:val="0"/>
        <w:ind w:left="640" w:hanging="640"/>
        <w:rPr>
          <w:rFonts w:eastAsia="Times New Roman" w:cs="Arial"/>
          <w:noProof/>
          <w:lang w:val="en-US"/>
        </w:rPr>
      </w:pPr>
      <w:r w:rsidRPr="000A5FFE">
        <w:rPr>
          <w:rFonts w:eastAsia="Times New Roman" w:cs="Arial"/>
          <w:noProof/>
          <w:lang w:val="en-US"/>
        </w:rPr>
        <w:tab/>
      </w:r>
      <w:r w:rsidR="00D666DA" w:rsidRPr="000A5FFE">
        <w:rPr>
          <w:rFonts w:eastAsia="Times New Roman" w:cs="Arial"/>
          <w:noProof/>
          <w:lang w:val="en-US"/>
        </w:rPr>
        <w:tab/>
      </w:r>
      <w:r w:rsidRPr="000A5FFE">
        <w:rPr>
          <w:rFonts w:eastAsia="Times New Roman" w:cs="Arial"/>
          <w:noProof/>
          <w:lang w:val="en-US"/>
        </w:rPr>
        <w:t>J. P. P. Cunha, C. Cardeira, N. C. Batista, and R. Melicio, “</w:t>
      </w:r>
      <w:r w:rsidRPr="000A5FFE">
        <w:rPr>
          <w:rFonts w:eastAsia="Times New Roman" w:cs="Arial"/>
          <w:i/>
          <w:noProof/>
          <w:lang w:val="en-US"/>
        </w:rPr>
        <w:t>Wireless technologies for controlling a traffic lights prototype,</w:t>
      </w:r>
      <w:r w:rsidRPr="000A5FFE">
        <w:rPr>
          <w:rFonts w:eastAsia="Times New Roman" w:cs="Arial"/>
          <w:noProof/>
          <w:lang w:val="en-US"/>
        </w:rPr>
        <w:t xml:space="preserve">” </w:t>
      </w:r>
      <w:r w:rsidRPr="000A5FFE">
        <w:rPr>
          <w:rFonts w:eastAsia="Times New Roman" w:cs="Arial"/>
          <w:i/>
          <w:iCs/>
          <w:noProof/>
          <w:lang w:val="en-US"/>
        </w:rPr>
        <w:t>Proc. - 2016 IEEE Int. Power Electron. Motion Control Conf. PEMC 2016</w:t>
      </w:r>
      <w:r w:rsidRPr="000A5FFE">
        <w:rPr>
          <w:rFonts w:eastAsia="Times New Roman" w:cs="Arial"/>
          <w:noProof/>
          <w:lang w:val="en-US"/>
        </w:rPr>
        <w:t>, pp. 866–871, 2016.</w:t>
      </w:r>
    </w:p>
    <w:p w14:paraId="026A3F89" w14:textId="77777777" w:rsidR="00D666DA" w:rsidRPr="000A5FFE" w:rsidRDefault="00D666DA" w:rsidP="001134C6">
      <w:pPr>
        <w:widowControl w:val="0"/>
        <w:autoSpaceDE w:val="0"/>
        <w:autoSpaceDN w:val="0"/>
        <w:adjustRightInd w:val="0"/>
        <w:ind w:left="640" w:hanging="640"/>
        <w:rPr>
          <w:rFonts w:eastAsia="Times New Roman" w:cs="Arial"/>
          <w:noProof/>
          <w:lang w:val="en-US"/>
        </w:rPr>
      </w:pPr>
    </w:p>
    <w:p w14:paraId="3FA7C7EE" w14:textId="53897151" w:rsidR="00D666DA" w:rsidRPr="000A5FFE" w:rsidRDefault="001134C6" w:rsidP="00D666DA">
      <w:pPr>
        <w:widowControl w:val="0"/>
        <w:autoSpaceDE w:val="0"/>
        <w:autoSpaceDN w:val="0"/>
        <w:adjustRightInd w:val="0"/>
        <w:spacing w:after="240" w:line="260" w:lineRule="atLeast"/>
        <w:ind w:left="640" w:firstLine="60"/>
        <w:jc w:val="left"/>
        <w:rPr>
          <w:rFonts w:eastAsia="Times New Roman" w:cs="Arial"/>
          <w:noProof/>
          <w:lang w:val="en-US"/>
        </w:rPr>
      </w:pPr>
      <w:r w:rsidRPr="000A5FFE">
        <w:rPr>
          <w:rFonts w:eastAsia="Times New Roman" w:cs="Arial"/>
          <w:noProof/>
          <w:lang w:val="en-US"/>
        </w:rPr>
        <w:t>A. David, K. G. Larsen, A. Legay, and M. Mikuˇ, “</w:t>
      </w:r>
      <w:r w:rsidRPr="000A5FFE">
        <w:rPr>
          <w:rFonts w:eastAsia="Times New Roman" w:cs="Arial"/>
          <w:i/>
          <w:noProof/>
          <w:lang w:val="en-US"/>
        </w:rPr>
        <w:t>Uppaal SMC Tutorial * The modeling formalism of Uppaal SMC is based on a stochastic interpretation and extension of the,</w:t>
      </w:r>
      <w:r w:rsidRPr="000A5FFE">
        <w:rPr>
          <w:rFonts w:eastAsia="Times New Roman" w:cs="Arial"/>
          <w:noProof/>
          <w:lang w:val="en-US"/>
        </w:rPr>
        <w:t>” vol. 269335, pp. 1–28, 2018.</w:t>
      </w:r>
    </w:p>
    <w:p w14:paraId="575E8E88" w14:textId="793BB3B6" w:rsidR="00D666DA" w:rsidRPr="000A5FFE" w:rsidRDefault="00D666DA" w:rsidP="00D666DA">
      <w:pPr>
        <w:widowControl w:val="0"/>
        <w:autoSpaceDE w:val="0"/>
        <w:autoSpaceDN w:val="0"/>
        <w:adjustRightInd w:val="0"/>
        <w:spacing w:after="240" w:line="260" w:lineRule="atLeast"/>
        <w:ind w:left="640" w:firstLine="60"/>
        <w:jc w:val="left"/>
        <w:rPr>
          <w:rFonts w:ascii="Times" w:hAnsi="Times" w:cs="Times"/>
          <w:color w:val="000000"/>
          <w:sz w:val="24"/>
        </w:rPr>
      </w:pPr>
      <w:r w:rsidRPr="00A62BCC">
        <w:rPr>
          <w:rFonts w:cs="Arial"/>
          <w:color w:val="000000"/>
          <w:szCs w:val="21"/>
          <w:lang w:val="en-US"/>
        </w:rPr>
        <w:t>M</w:t>
      </w:r>
      <w:r w:rsidRPr="00A62BCC">
        <w:rPr>
          <w:rFonts w:eastAsia="Times New Roman" w:cs="Arial"/>
          <w:noProof/>
          <w:lang w:val="en-US"/>
        </w:rPr>
        <w:t>. Tlig, O. Buffet, and O. Simonin, “</w:t>
      </w:r>
      <w:r w:rsidRPr="00A62BCC">
        <w:rPr>
          <w:rFonts w:eastAsia="Times New Roman" w:cs="Arial"/>
          <w:i/>
          <w:noProof/>
          <w:lang w:val="en-US"/>
        </w:rPr>
        <w:t>Decentralized traffic management: A synchronization-based intersection control,</w:t>
      </w:r>
      <w:r w:rsidRPr="00A62BCC">
        <w:rPr>
          <w:rFonts w:eastAsia="Times New Roman" w:cs="Arial"/>
          <w:noProof/>
          <w:lang w:val="en-US"/>
        </w:rPr>
        <w:t xml:space="preserve">” in </w:t>
      </w:r>
      <w:r w:rsidRPr="00A62BCC">
        <w:rPr>
          <w:rFonts w:eastAsia="Times New Roman" w:cs="Arial"/>
          <w:i/>
          <w:noProof/>
          <w:lang w:val="en-US"/>
        </w:rPr>
        <w:t xml:space="preserve">2014 Inter- national Conference on Advanced Logistics and Transport (ICALT). </w:t>
      </w:r>
      <w:r w:rsidRPr="000A5FFE">
        <w:rPr>
          <w:rFonts w:eastAsia="Times New Roman" w:cs="Arial"/>
          <w:i/>
          <w:noProof/>
        </w:rPr>
        <w:t>IEEE</w:t>
      </w:r>
      <w:r w:rsidRPr="000A5FFE">
        <w:rPr>
          <w:rFonts w:eastAsia="Times New Roman" w:cs="Arial"/>
          <w:noProof/>
        </w:rPr>
        <w:t>, may 2014, pp. 109–114.</w:t>
      </w:r>
      <w:r w:rsidRPr="000A5FFE">
        <w:rPr>
          <w:rFonts w:ascii="Times" w:hAnsi="Times" w:cs="Times"/>
          <w:color w:val="000000"/>
          <w:sz w:val="21"/>
          <w:szCs w:val="21"/>
        </w:rPr>
        <w:t xml:space="preserve"> </w:t>
      </w:r>
    </w:p>
    <w:p w14:paraId="69DBC0AA" w14:textId="1A09E93F" w:rsidR="001134C6" w:rsidRPr="001134C6" w:rsidRDefault="001134C6" w:rsidP="001134C6">
      <w:pPr>
        <w:widowControl w:val="0"/>
        <w:autoSpaceDE w:val="0"/>
        <w:autoSpaceDN w:val="0"/>
        <w:adjustRightInd w:val="0"/>
        <w:ind w:left="640" w:hanging="640"/>
        <w:rPr>
          <w:rFonts w:cs="Arial"/>
          <w:noProof/>
        </w:rPr>
      </w:pPr>
    </w:p>
    <w:p w14:paraId="2444B5A9" w14:textId="728F1EE6" w:rsidR="00D666DA" w:rsidRPr="00D666DA" w:rsidRDefault="001134C6" w:rsidP="00D666DA">
      <w:pPr>
        <w:widowControl w:val="0"/>
        <w:autoSpaceDE w:val="0"/>
        <w:autoSpaceDN w:val="0"/>
        <w:adjustRightInd w:val="0"/>
        <w:spacing w:after="240" w:line="260" w:lineRule="atLeast"/>
        <w:ind w:left="640" w:firstLine="60"/>
        <w:jc w:val="left"/>
        <w:rPr>
          <w:rFonts w:cs="Arial"/>
          <w:color w:val="000000"/>
          <w:szCs w:val="20"/>
        </w:rPr>
      </w:pPr>
      <w:r>
        <w:rPr>
          <w:rFonts w:cs="Arial"/>
          <w:sz w:val="21"/>
          <w:szCs w:val="20"/>
        </w:rPr>
        <w:fldChar w:fldCharType="end"/>
      </w:r>
      <w:r w:rsidR="00D666DA" w:rsidRPr="00D666DA">
        <w:rPr>
          <w:rFonts w:cs="Arial"/>
          <w:color w:val="000000"/>
          <w:szCs w:val="20"/>
        </w:rPr>
        <w:t xml:space="preserve"> </w:t>
      </w:r>
    </w:p>
    <w:p w14:paraId="3A79D7F1" w14:textId="6F5E049A" w:rsidR="00D666DA" w:rsidRPr="001134C6" w:rsidRDefault="00D666DA" w:rsidP="00D666DA">
      <w:pPr>
        <w:widowControl w:val="0"/>
        <w:autoSpaceDE w:val="0"/>
        <w:autoSpaceDN w:val="0"/>
        <w:adjustRightInd w:val="0"/>
        <w:ind w:left="640" w:hanging="640"/>
        <w:rPr>
          <w:rFonts w:cs="Arial"/>
          <w:noProof/>
        </w:rPr>
      </w:pPr>
    </w:p>
    <w:p w14:paraId="65E64868" w14:textId="49622C8E" w:rsidR="00BC38BB" w:rsidRDefault="00BC38BB" w:rsidP="001134C6">
      <w:pPr>
        <w:widowControl w:val="0"/>
        <w:autoSpaceDE w:val="0"/>
        <w:autoSpaceDN w:val="0"/>
        <w:adjustRightInd w:val="0"/>
        <w:rPr>
          <w:rFonts w:cs="Arial"/>
          <w:sz w:val="21"/>
          <w:szCs w:val="20"/>
        </w:rPr>
      </w:pPr>
    </w:p>
    <w:p w14:paraId="7C61F825" w14:textId="122AE016" w:rsidR="00BC38BB" w:rsidRDefault="00BC38BB">
      <w:pPr>
        <w:jc w:val="left"/>
        <w:rPr>
          <w:rFonts w:cs="Arial"/>
          <w:sz w:val="21"/>
          <w:szCs w:val="20"/>
        </w:rPr>
      </w:pPr>
      <w:r>
        <w:rPr>
          <w:rFonts w:cs="Arial"/>
          <w:sz w:val="21"/>
          <w:szCs w:val="20"/>
        </w:rPr>
        <w:br w:type="page"/>
      </w:r>
    </w:p>
    <w:p w14:paraId="6BD2859A" w14:textId="7CDF368E" w:rsidR="00B43054" w:rsidRDefault="00B43054" w:rsidP="00B43054">
      <w:pPr>
        <w:pStyle w:val="Titre1"/>
      </w:pPr>
      <w:bookmarkStart w:id="48" w:name="_Toc522356817"/>
      <w:r>
        <w:lastRenderedPageBreak/>
        <w:t>Table d’illustrations</w:t>
      </w:r>
      <w:bookmarkEnd w:id="48"/>
    </w:p>
    <w:p w14:paraId="6351BB40" w14:textId="77777777" w:rsidR="002A6603" w:rsidRPr="002A6603" w:rsidRDefault="002A6603" w:rsidP="002A6603"/>
    <w:p w14:paraId="24966B54" w14:textId="498BB99B" w:rsidR="00092CEE" w:rsidRDefault="0056560C">
      <w:pPr>
        <w:pStyle w:val="Tabledesillustrations"/>
        <w:tabs>
          <w:tab w:val="right" w:leader="dot" w:pos="9056"/>
        </w:tabs>
        <w:rPr>
          <w:rFonts w:asciiTheme="minorHAnsi" w:eastAsiaTheme="minorEastAsia" w:hAnsiTheme="minorHAnsi"/>
          <w:noProof/>
          <w:sz w:val="24"/>
          <w:lang w:eastAsia="fr-FR"/>
        </w:rPr>
      </w:pPr>
      <w:r>
        <w:rPr>
          <w:rFonts w:cs="Arial"/>
          <w:sz w:val="21"/>
          <w:szCs w:val="20"/>
        </w:rPr>
        <w:fldChar w:fldCharType="begin"/>
      </w:r>
      <w:r>
        <w:rPr>
          <w:rFonts w:cs="Arial"/>
          <w:sz w:val="21"/>
          <w:szCs w:val="20"/>
        </w:rPr>
        <w:instrText xml:space="preserve"> TOC \c "Figure" </w:instrText>
      </w:r>
      <w:r>
        <w:rPr>
          <w:rFonts w:cs="Arial"/>
          <w:sz w:val="21"/>
          <w:szCs w:val="20"/>
        </w:rPr>
        <w:fldChar w:fldCharType="separate"/>
      </w:r>
      <w:r w:rsidR="00092CEE">
        <w:rPr>
          <w:noProof/>
        </w:rPr>
        <w:t>Figure 1 Tableau de bord de notre solution montrant l'état de nos feux et leur niveau de batterie</w:t>
      </w:r>
      <w:r w:rsidR="00092CEE">
        <w:rPr>
          <w:noProof/>
        </w:rPr>
        <w:tab/>
      </w:r>
      <w:r w:rsidR="00092CEE">
        <w:rPr>
          <w:noProof/>
        </w:rPr>
        <w:fldChar w:fldCharType="begin"/>
      </w:r>
      <w:r w:rsidR="00092CEE">
        <w:rPr>
          <w:noProof/>
        </w:rPr>
        <w:instrText xml:space="preserve"> PAGEREF _Toc522315851 \h </w:instrText>
      </w:r>
      <w:r w:rsidR="00092CEE">
        <w:rPr>
          <w:noProof/>
        </w:rPr>
      </w:r>
      <w:r w:rsidR="00092CEE">
        <w:rPr>
          <w:noProof/>
        </w:rPr>
        <w:fldChar w:fldCharType="separate"/>
      </w:r>
      <w:r w:rsidR="000A5FFE">
        <w:rPr>
          <w:noProof/>
        </w:rPr>
        <w:t>10</w:t>
      </w:r>
      <w:r w:rsidR="00092CEE">
        <w:rPr>
          <w:noProof/>
        </w:rPr>
        <w:fldChar w:fldCharType="end"/>
      </w:r>
    </w:p>
    <w:p w14:paraId="39A03C06" w14:textId="418E5009"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2 Diagramme de Gantt sur le planning prévisionnel</w:t>
      </w:r>
      <w:r>
        <w:rPr>
          <w:noProof/>
        </w:rPr>
        <w:tab/>
      </w:r>
      <w:r>
        <w:rPr>
          <w:noProof/>
        </w:rPr>
        <w:fldChar w:fldCharType="begin"/>
      </w:r>
      <w:r>
        <w:rPr>
          <w:noProof/>
        </w:rPr>
        <w:instrText xml:space="preserve"> PAGEREF _Toc522315852 \h </w:instrText>
      </w:r>
      <w:r>
        <w:rPr>
          <w:noProof/>
        </w:rPr>
      </w:r>
      <w:r>
        <w:rPr>
          <w:noProof/>
        </w:rPr>
        <w:fldChar w:fldCharType="separate"/>
      </w:r>
      <w:r w:rsidR="000A5FFE">
        <w:rPr>
          <w:noProof/>
        </w:rPr>
        <w:t>11</w:t>
      </w:r>
      <w:r>
        <w:rPr>
          <w:noProof/>
        </w:rPr>
        <w:fldChar w:fldCharType="end"/>
      </w:r>
    </w:p>
    <w:p w14:paraId="532B8918" w14:textId="42C98FAA"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3 Représentation du carrefour (a) et sa modélisation utilisant les réseaux de pétri (b)</w:t>
      </w:r>
      <w:r>
        <w:rPr>
          <w:noProof/>
        </w:rPr>
        <w:tab/>
      </w:r>
      <w:r>
        <w:rPr>
          <w:noProof/>
        </w:rPr>
        <w:fldChar w:fldCharType="begin"/>
      </w:r>
      <w:r>
        <w:rPr>
          <w:noProof/>
        </w:rPr>
        <w:instrText xml:space="preserve"> PAGEREF _Toc522315853 \h </w:instrText>
      </w:r>
      <w:r>
        <w:rPr>
          <w:noProof/>
        </w:rPr>
      </w:r>
      <w:r>
        <w:rPr>
          <w:noProof/>
        </w:rPr>
        <w:fldChar w:fldCharType="separate"/>
      </w:r>
      <w:r w:rsidR="000A5FFE">
        <w:rPr>
          <w:noProof/>
        </w:rPr>
        <w:t>14</w:t>
      </w:r>
      <w:r>
        <w:rPr>
          <w:noProof/>
        </w:rPr>
        <w:fldChar w:fldCharType="end"/>
      </w:r>
    </w:p>
    <w:p w14:paraId="48375288" w14:textId="19D6FA81"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4 Modélisation d'un feu de signalisation</w:t>
      </w:r>
      <w:r>
        <w:rPr>
          <w:noProof/>
        </w:rPr>
        <w:tab/>
      </w:r>
      <w:r>
        <w:rPr>
          <w:noProof/>
        </w:rPr>
        <w:fldChar w:fldCharType="begin"/>
      </w:r>
      <w:r>
        <w:rPr>
          <w:noProof/>
        </w:rPr>
        <w:instrText xml:space="preserve"> PAGEREF _Toc522315854 \h </w:instrText>
      </w:r>
      <w:r>
        <w:rPr>
          <w:noProof/>
        </w:rPr>
      </w:r>
      <w:r>
        <w:rPr>
          <w:noProof/>
        </w:rPr>
        <w:fldChar w:fldCharType="separate"/>
      </w:r>
      <w:r w:rsidR="000A5FFE">
        <w:rPr>
          <w:noProof/>
        </w:rPr>
        <w:t>15</w:t>
      </w:r>
      <w:r>
        <w:rPr>
          <w:noProof/>
        </w:rPr>
        <w:fldChar w:fldCharType="end"/>
      </w:r>
    </w:p>
    <w:p w14:paraId="0D660C11" w14:textId="3FA791FD"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5 Représentation de notre système lors de la simulation</w:t>
      </w:r>
      <w:r>
        <w:rPr>
          <w:noProof/>
        </w:rPr>
        <w:tab/>
      </w:r>
      <w:r>
        <w:rPr>
          <w:noProof/>
        </w:rPr>
        <w:fldChar w:fldCharType="begin"/>
      </w:r>
      <w:r>
        <w:rPr>
          <w:noProof/>
        </w:rPr>
        <w:instrText xml:space="preserve"> PAGEREF _Toc522315855 \h </w:instrText>
      </w:r>
      <w:r>
        <w:rPr>
          <w:noProof/>
        </w:rPr>
      </w:r>
      <w:r>
        <w:rPr>
          <w:noProof/>
        </w:rPr>
        <w:fldChar w:fldCharType="separate"/>
      </w:r>
      <w:r w:rsidR="000A5FFE">
        <w:rPr>
          <w:noProof/>
        </w:rPr>
        <w:t>16</w:t>
      </w:r>
      <w:r>
        <w:rPr>
          <w:noProof/>
        </w:rPr>
        <w:fldChar w:fldCharType="end"/>
      </w:r>
    </w:p>
    <w:p w14:paraId="1EE9A7CB" w14:textId="67049215"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6 Schéma représentant l'architecture de notre projet</w:t>
      </w:r>
      <w:r>
        <w:rPr>
          <w:noProof/>
        </w:rPr>
        <w:tab/>
      </w:r>
      <w:r>
        <w:rPr>
          <w:noProof/>
        </w:rPr>
        <w:fldChar w:fldCharType="begin"/>
      </w:r>
      <w:r>
        <w:rPr>
          <w:noProof/>
        </w:rPr>
        <w:instrText xml:space="preserve"> PAGEREF _Toc522315856 \h </w:instrText>
      </w:r>
      <w:r>
        <w:rPr>
          <w:noProof/>
        </w:rPr>
      </w:r>
      <w:r>
        <w:rPr>
          <w:noProof/>
        </w:rPr>
        <w:fldChar w:fldCharType="separate"/>
      </w:r>
      <w:r w:rsidR="000A5FFE">
        <w:rPr>
          <w:noProof/>
        </w:rPr>
        <w:t>17</w:t>
      </w:r>
      <w:r>
        <w:rPr>
          <w:noProof/>
        </w:rPr>
        <w:fldChar w:fldCharType="end"/>
      </w:r>
    </w:p>
    <w:p w14:paraId="04D6D265" w14:textId="01AD20D0"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7 Illustration de notre solution</w:t>
      </w:r>
      <w:r>
        <w:rPr>
          <w:noProof/>
        </w:rPr>
        <w:tab/>
      </w:r>
      <w:r>
        <w:rPr>
          <w:noProof/>
        </w:rPr>
        <w:fldChar w:fldCharType="begin"/>
      </w:r>
      <w:r>
        <w:rPr>
          <w:noProof/>
        </w:rPr>
        <w:instrText xml:space="preserve"> PAGEREF _Toc522315857 \h </w:instrText>
      </w:r>
      <w:r>
        <w:rPr>
          <w:noProof/>
        </w:rPr>
      </w:r>
      <w:r>
        <w:rPr>
          <w:noProof/>
        </w:rPr>
        <w:fldChar w:fldCharType="separate"/>
      </w:r>
      <w:r w:rsidR="000A5FFE">
        <w:rPr>
          <w:noProof/>
        </w:rPr>
        <w:t>20</w:t>
      </w:r>
      <w:r>
        <w:rPr>
          <w:noProof/>
        </w:rPr>
        <w:fldChar w:fldCharType="end"/>
      </w:r>
    </w:p>
    <w:p w14:paraId="40521048" w14:textId="7BB27651" w:rsidR="00092CEE" w:rsidRDefault="00092CEE">
      <w:pPr>
        <w:pStyle w:val="Tabledesillustrations"/>
        <w:tabs>
          <w:tab w:val="right" w:leader="dot" w:pos="9056"/>
        </w:tabs>
        <w:rPr>
          <w:rFonts w:asciiTheme="minorHAnsi" w:eastAsiaTheme="minorEastAsia" w:hAnsiTheme="minorHAnsi"/>
          <w:noProof/>
          <w:sz w:val="24"/>
          <w:lang w:eastAsia="fr-FR"/>
        </w:rPr>
      </w:pPr>
      <w:r>
        <w:rPr>
          <w:noProof/>
        </w:rPr>
        <w:t>Figure 8 Chronologie d'un cycle de feu standard dans notre solution</w:t>
      </w:r>
      <w:r>
        <w:rPr>
          <w:noProof/>
        </w:rPr>
        <w:tab/>
      </w:r>
      <w:r>
        <w:rPr>
          <w:noProof/>
        </w:rPr>
        <w:fldChar w:fldCharType="begin"/>
      </w:r>
      <w:r>
        <w:rPr>
          <w:noProof/>
        </w:rPr>
        <w:instrText xml:space="preserve"> PAGEREF _Toc522315858 \h </w:instrText>
      </w:r>
      <w:r>
        <w:rPr>
          <w:noProof/>
        </w:rPr>
      </w:r>
      <w:r>
        <w:rPr>
          <w:noProof/>
        </w:rPr>
        <w:fldChar w:fldCharType="separate"/>
      </w:r>
      <w:r w:rsidR="000A5FFE">
        <w:rPr>
          <w:noProof/>
        </w:rPr>
        <w:t>21</w:t>
      </w:r>
      <w:r>
        <w:rPr>
          <w:noProof/>
        </w:rPr>
        <w:fldChar w:fldCharType="end"/>
      </w:r>
    </w:p>
    <w:p w14:paraId="592CD934" w14:textId="60B613BB" w:rsidR="0056560C" w:rsidRDefault="0056560C">
      <w:pPr>
        <w:jc w:val="left"/>
        <w:rPr>
          <w:rFonts w:cs="Arial"/>
          <w:sz w:val="21"/>
          <w:szCs w:val="20"/>
        </w:rPr>
      </w:pPr>
      <w:r>
        <w:rPr>
          <w:rFonts w:cs="Arial"/>
          <w:sz w:val="21"/>
          <w:szCs w:val="20"/>
        </w:rPr>
        <w:fldChar w:fldCharType="end"/>
      </w:r>
    </w:p>
    <w:p w14:paraId="441FE92A" w14:textId="77777777" w:rsidR="0056560C" w:rsidRDefault="0056560C">
      <w:pPr>
        <w:jc w:val="left"/>
        <w:rPr>
          <w:rFonts w:cs="Arial"/>
          <w:sz w:val="21"/>
          <w:szCs w:val="20"/>
        </w:rPr>
      </w:pPr>
      <w:r>
        <w:rPr>
          <w:rFonts w:cs="Arial"/>
          <w:sz w:val="21"/>
          <w:szCs w:val="20"/>
        </w:rPr>
        <w:br w:type="page"/>
      </w:r>
    </w:p>
    <w:p w14:paraId="6E59B589" w14:textId="3671F946" w:rsidR="00B43054" w:rsidRDefault="00B43054" w:rsidP="00B43054">
      <w:pPr>
        <w:pStyle w:val="Titre1"/>
      </w:pPr>
      <w:bookmarkStart w:id="49" w:name="_Toc522356818"/>
      <w:r>
        <w:lastRenderedPageBreak/>
        <w:t>Glossaire</w:t>
      </w:r>
      <w:bookmarkEnd w:id="49"/>
    </w:p>
    <w:p w14:paraId="55D3FB96" w14:textId="77777777" w:rsidR="009F53E1" w:rsidRDefault="009F53E1">
      <w:pPr>
        <w:jc w:val="left"/>
        <w:rPr>
          <w:rFonts w:cs="Arial"/>
          <w:sz w:val="21"/>
          <w:szCs w:val="20"/>
        </w:rPr>
      </w:pPr>
    </w:p>
    <w:p w14:paraId="204A35FC" w14:textId="2FCEFD08" w:rsidR="00CD0AD9" w:rsidRPr="00EA64F4" w:rsidRDefault="00CD0AD9" w:rsidP="00233DF6">
      <w:pPr>
        <w:jc w:val="left"/>
        <w:rPr>
          <w:rFonts w:cs="Arial"/>
          <w:szCs w:val="20"/>
        </w:rPr>
      </w:pPr>
      <w:r w:rsidRPr="00EA64F4">
        <w:rPr>
          <w:rFonts w:cs="Arial"/>
          <w:szCs w:val="20"/>
        </w:rPr>
        <w:t>Middleware :</w:t>
      </w:r>
      <w:r w:rsidR="00EA64F4" w:rsidRPr="00EA64F4">
        <w:rPr>
          <w:rFonts w:cs="Arial"/>
          <w:szCs w:val="20"/>
        </w:rPr>
        <w:t xml:space="preserve"> Programme facilitant l’échange de données entre deux ou plusieurs entités</w:t>
      </w:r>
      <w:r w:rsidR="000B76F7">
        <w:rPr>
          <w:rFonts w:cs="Arial"/>
          <w:szCs w:val="20"/>
        </w:rPr>
        <w:t>.</w:t>
      </w:r>
    </w:p>
    <w:p w14:paraId="2AB075FD" w14:textId="77777777" w:rsidR="00CD0AD9" w:rsidRPr="00EA64F4" w:rsidRDefault="00CD0AD9" w:rsidP="00233DF6">
      <w:pPr>
        <w:jc w:val="left"/>
        <w:rPr>
          <w:rFonts w:cs="Arial"/>
          <w:szCs w:val="20"/>
        </w:rPr>
      </w:pPr>
    </w:p>
    <w:p w14:paraId="435AA740" w14:textId="4775CFDD" w:rsidR="00EA64F4" w:rsidRPr="00EA64F4" w:rsidRDefault="00CD0AD9" w:rsidP="00233DF6">
      <w:pPr>
        <w:jc w:val="left"/>
        <w:rPr>
          <w:rFonts w:cs="Arial"/>
          <w:szCs w:val="20"/>
        </w:rPr>
      </w:pPr>
      <w:r w:rsidRPr="000A5FFE">
        <w:rPr>
          <w:rFonts w:cs="Arial"/>
          <w:szCs w:val="20"/>
          <w:lang w:val="en-US"/>
        </w:rPr>
        <w:t xml:space="preserve">MQTT : </w:t>
      </w:r>
      <w:r w:rsidR="00EA64F4" w:rsidRPr="000A5FFE">
        <w:rPr>
          <w:rFonts w:cs="Arial"/>
          <w:szCs w:val="20"/>
          <w:lang w:val="en-US"/>
        </w:rPr>
        <w:t>Message Queueing Telemetry Transport</w:t>
      </w:r>
      <w:r w:rsidR="007E2BAA" w:rsidRPr="000A5FFE">
        <w:rPr>
          <w:rFonts w:cs="Arial"/>
          <w:szCs w:val="20"/>
          <w:lang w:val="en-US"/>
        </w:rPr>
        <w:t xml:space="preserve">. </w:t>
      </w:r>
      <w:r w:rsidR="007E2BAA">
        <w:rPr>
          <w:rFonts w:cs="Arial"/>
          <w:szCs w:val="20"/>
        </w:rPr>
        <w:t>Protocole léger de transport de message</w:t>
      </w:r>
      <w:r w:rsidR="009D6086">
        <w:rPr>
          <w:rFonts w:cs="Arial"/>
          <w:szCs w:val="20"/>
        </w:rPr>
        <w:t xml:space="preserve"> pouvant utiliser la Qualité de Service.</w:t>
      </w:r>
    </w:p>
    <w:p w14:paraId="64570086" w14:textId="77777777" w:rsidR="00CD0AD9" w:rsidRDefault="00CD0AD9" w:rsidP="00233DF6">
      <w:pPr>
        <w:jc w:val="left"/>
        <w:rPr>
          <w:rFonts w:cs="Arial"/>
          <w:szCs w:val="20"/>
        </w:rPr>
      </w:pPr>
    </w:p>
    <w:p w14:paraId="2812193E" w14:textId="13FF80C9" w:rsidR="00C87FCE" w:rsidRPr="002E26AE" w:rsidRDefault="002E26AE" w:rsidP="00233DF6">
      <w:r w:rsidRPr="000A5FFE">
        <w:rPr>
          <w:lang w:val="en-US"/>
        </w:rPr>
        <w:t>RPL : Routing over Low Power and Lossy Networks</w:t>
      </w:r>
      <w:r w:rsidR="00C87FCE" w:rsidRPr="000A5FFE">
        <w:rPr>
          <w:lang w:val="en-US"/>
        </w:rPr>
        <w:t xml:space="preserve">. </w:t>
      </w:r>
      <w:r w:rsidR="00C87FCE">
        <w:t>Protocole de routage de paquet. Il permet à l’émetteur</w:t>
      </w:r>
      <w:r w:rsidR="00A12BBF">
        <w:t xml:space="preserve"> d’un paquet de définir partiellement ou complètement la route que le paquet devra emprunter dans le réseau (ici 6LoWPAN).</w:t>
      </w:r>
    </w:p>
    <w:p w14:paraId="5ACBABAC" w14:textId="77777777" w:rsidR="002E26AE" w:rsidRPr="00EA64F4" w:rsidRDefault="002E26AE" w:rsidP="00233DF6">
      <w:pPr>
        <w:jc w:val="left"/>
        <w:rPr>
          <w:rFonts w:cs="Arial"/>
          <w:szCs w:val="20"/>
        </w:rPr>
      </w:pPr>
    </w:p>
    <w:p w14:paraId="212E163E" w14:textId="14B49564" w:rsidR="002E26AE" w:rsidRPr="00EA64F4" w:rsidRDefault="00CD0AD9" w:rsidP="00233DF6">
      <w:pPr>
        <w:jc w:val="left"/>
        <w:rPr>
          <w:rFonts w:cs="Arial"/>
          <w:szCs w:val="20"/>
        </w:rPr>
      </w:pPr>
      <w:proofErr w:type="spellStart"/>
      <w:r w:rsidRPr="00EA64F4">
        <w:rPr>
          <w:rFonts w:cs="Arial"/>
          <w:szCs w:val="20"/>
        </w:rPr>
        <w:t>CoAP</w:t>
      </w:r>
      <w:proofErr w:type="spellEnd"/>
      <w:r w:rsidRPr="00EA64F4">
        <w:rPr>
          <w:rFonts w:cs="Arial"/>
          <w:szCs w:val="20"/>
        </w:rPr>
        <w:t xml:space="preserve"> : </w:t>
      </w:r>
      <w:proofErr w:type="spellStart"/>
      <w:r w:rsidR="002E26AE" w:rsidRPr="001306E8">
        <w:t>Constrained</w:t>
      </w:r>
      <w:proofErr w:type="spellEnd"/>
      <w:r w:rsidR="002E26AE" w:rsidRPr="001306E8">
        <w:t xml:space="preserve"> Application Protocol</w:t>
      </w:r>
      <w:r w:rsidR="00177733">
        <w:t>. Protocole permettant à la manière de MQTT de communiquer avec les capteurs sans fil. Sa différence réside dans le fait qu’il utilise le web et ses protocoles afin de communiquer.</w:t>
      </w:r>
    </w:p>
    <w:p w14:paraId="3613DF6D" w14:textId="77777777" w:rsidR="004B161E" w:rsidRPr="00EA64F4" w:rsidRDefault="004B161E" w:rsidP="00233DF6">
      <w:pPr>
        <w:jc w:val="left"/>
        <w:rPr>
          <w:rFonts w:cs="Arial"/>
          <w:szCs w:val="20"/>
        </w:rPr>
      </w:pPr>
    </w:p>
    <w:p w14:paraId="040EF887" w14:textId="52A868AC" w:rsidR="004B161E" w:rsidRPr="00EA64F4" w:rsidRDefault="004B161E" w:rsidP="00233DF6">
      <w:pPr>
        <w:widowControl w:val="0"/>
        <w:autoSpaceDE w:val="0"/>
        <w:autoSpaceDN w:val="0"/>
        <w:adjustRightInd w:val="0"/>
        <w:spacing w:after="240"/>
        <w:jc w:val="left"/>
        <w:rPr>
          <w:rFonts w:cs="Arial"/>
          <w:szCs w:val="20"/>
        </w:rPr>
      </w:pPr>
      <w:r w:rsidRPr="00EA64F4">
        <w:rPr>
          <w:rFonts w:cs="Arial"/>
          <w:szCs w:val="20"/>
        </w:rPr>
        <w:t>UPPAAL</w:t>
      </w:r>
      <w:r w:rsidR="005257AA" w:rsidRPr="00EA64F4">
        <w:rPr>
          <w:rFonts w:cs="Arial"/>
          <w:szCs w:val="20"/>
        </w:rPr>
        <w:t> :</w:t>
      </w:r>
      <w:r w:rsidR="00FF4835" w:rsidRPr="00EA64F4">
        <w:rPr>
          <w:rFonts w:cs="Arial"/>
          <w:szCs w:val="20"/>
        </w:rPr>
        <w:t xml:space="preserve"> </w:t>
      </w:r>
      <w:r w:rsidR="00892D9F">
        <w:rPr>
          <w:rFonts w:cs="Arial"/>
          <w:szCs w:val="20"/>
        </w:rPr>
        <w:t>Logiciel de modélisation d</w:t>
      </w:r>
      <w:r w:rsidR="00FF4835" w:rsidRPr="00EA64F4">
        <w:rPr>
          <w:rFonts w:cs="Arial"/>
          <w:szCs w:val="20"/>
        </w:rPr>
        <w:t>éveloppé</w:t>
      </w:r>
      <w:r w:rsidR="00EA64F4" w:rsidRPr="00EA64F4">
        <w:rPr>
          <w:rFonts w:cs="Arial"/>
          <w:szCs w:val="20"/>
        </w:rPr>
        <w:t xml:space="preserve"> en</w:t>
      </w:r>
      <w:r w:rsidR="00EA64F4">
        <w:rPr>
          <w:rFonts w:cs="Arial"/>
          <w:szCs w:val="20"/>
        </w:rPr>
        <w:t xml:space="preserve"> collaboration entre le</w:t>
      </w:r>
      <w:r w:rsidR="00EA64F4" w:rsidRPr="00EA64F4">
        <w:rPr>
          <w:rFonts w:cs="Arial"/>
          <w:szCs w:val="20"/>
        </w:rPr>
        <w:t xml:space="preserve"> </w:t>
      </w:r>
      <w:proofErr w:type="spellStart"/>
      <w:r w:rsidR="00EA64F4" w:rsidRPr="00EA64F4">
        <w:rPr>
          <w:rFonts w:cs="Arial"/>
          <w:i/>
          <w:szCs w:val="20"/>
        </w:rPr>
        <w:t>Department</w:t>
      </w:r>
      <w:proofErr w:type="spellEnd"/>
      <w:r w:rsidR="00EA64F4" w:rsidRPr="00EA64F4">
        <w:rPr>
          <w:rFonts w:cs="Arial"/>
          <w:i/>
          <w:szCs w:val="20"/>
        </w:rPr>
        <w:t xml:space="preserve"> of Information </w:t>
      </w:r>
      <w:proofErr w:type="spellStart"/>
      <w:r w:rsidR="00EA64F4" w:rsidRPr="00EA64F4">
        <w:rPr>
          <w:rFonts w:cs="Arial"/>
          <w:i/>
          <w:szCs w:val="20"/>
        </w:rPr>
        <w:t>Technology</w:t>
      </w:r>
      <w:proofErr w:type="spellEnd"/>
      <w:r w:rsidR="00EA64F4">
        <w:rPr>
          <w:rFonts w:cs="Arial"/>
          <w:szCs w:val="20"/>
        </w:rPr>
        <w:t xml:space="preserve"> à</w:t>
      </w:r>
      <w:r w:rsidR="00EA64F4" w:rsidRPr="00EA64F4">
        <w:rPr>
          <w:rFonts w:cs="Arial"/>
          <w:szCs w:val="20"/>
        </w:rPr>
        <w:t xml:space="preserve"> Uppsala </w:t>
      </w:r>
      <w:proofErr w:type="spellStart"/>
      <w:r w:rsidR="00EA64F4" w:rsidRPr="00EA64F4">
        <w:rPr>
          <w:rFonts w:cs="Arial"/>
          <w:szCs w:val="20"/>
        </w:rPr>
        <w:t>University</w:t>
      </w:r>
      <w:proofErr w:type="spellEnd"/>
      <w:r w:rsidR="00EA64F4" w:rsidRPr="00EA64F4">
        <w:rPr>
          <w:rFonts w:cs="Arial"/>
          <w:szCs w:val="20"/>
        </w:rPr>
        <w:t xml:space="preserve"> (UPP</w:t>
      </w:r>
      <w:r w:rsidR="00EA64F4">
        <w:rPr>
          <w:rFonts w:cs="Arial"/>
          <w:szCs w:val="20"/>
        </w:rPr>
        <w:t>)</w:t>
      </w:r>
      <w:r w:rsidR="00892D9F">
        <w:rPr>
          <w:rFonts w:cs="Arial"/>
          <w:szCs w:val="20"/>
        </w:rPr>
        <w:t xml:space="preserve"> </w:t>
      </w:r>
      <w:r w:rsidR="00EA64F4">
        <w:rPr>
          <w:rFonts w:cs="Arial"/>
          <w:szCs w:val="20"/>
        </w:rPr>
        <w:t>en Suède</w:t>
      </w:r>
      <w:r w:rsidR="00EA64F4" w:rsidRPr="00EA64F4">
        <w:rPr>
          <w:rFonts w:cs="Arial"/>
          <w:szCs w:val="20"/>
        </w:rPr>
        <w:t xml:space="preserve"> </w:t>
      </w:r>
      <w:r w:rsidR="00EA64F4">
        <w:rPr>
          <w:rFonts w:cs="Arial"/>
          <w:szCs w:val="20"/>
        </w:rPr>
        <w:t xml:space="preserve">et le </w:t>
      </w:r>
      <w:proofErr w:type="spellStart"/>
      <w:r w:rsidR="00EA64F4" w:rsidRPr="00EA64F4">
        <w:rPr>
          <w:rFonts w:cs="Arial"/>
          <w:i/>
          <w:szCs w:val="20"/>
        </w:rPr>
        <w:t>Department</w:t>
      </w:r>
      <w:proofErr w:type="spellEnd"/>
      <w:r w:rsidR="00EA64F4" w:rsidRPr="00EA64F4">
        <w:rPr>
          <w:rFonts w:cs="Arial"/>
          <w:i/>
          <w:szCs w:val="20"/>
        </w:rPr>
        <w:t xml:space="preserve"> of Computer Science</w:t>
      </w:r>
      <w:r w:rsidR="00EA64F4">
        <w:rPr>
          <w:rFonts w:cs="Arial"/>
          <w:szCs w:val="20"/>
        </w:rPr>
        <w:t xml:space="preserve"> à</w:t>
      </w:r>
      <w:r w:rsidR="00892D9F">
        <w:rPr>
          <w:rFonts w:cs="Arial"/>
          <w:szCs w:val="20"/>
        </w:rPr>
        <w:t xml:space="preserve"> Aalborg </w:t>
      </w:r>
      <w:proofErr w:type="spellStart"/>
      <w:r w:rsidR="00892D9F">
        <w:rPr>
          <w:rFonts w:cs="Arial"/>
          <w:szCs w:val="20"/>
        </w:rPr>
        <w:t>University</w:t>
      </w:r>
      <w:proofErr w:type="spellEnd"/>
      <w:r w:rsidR="00892D9F">
        <w:rPr>
          <w:rFonts w:cs="Arial"/>
          <w:szCs w:val="20"/>
        </w:rPr>
        <w:t xml:space="preserve"> (AAL) au Danemark.</w:t>
      </w:r>
    </w:p>
    <w:p w14:paraId="1FD65BE3" w14:textId="5EF6B514" w:rsidR="004B161E" w:rsidRPr="00EA64F4" w:rsidRDefault="004B161E" w:rsidP="00233DF6">
      <w:pPr>
        <w:jc w:val="left"/>
        <w:rPr>
          <w:rFonts w:cs="Arial"/>
          <w:szCs w:val="20"/>
        </w:rPr>
      </w:pPr>
      <w:r w:rsidRPr="00EA64F4">
        <w:rPr>
          <w:rFonts w:cs="Arial"/>
          <w:szCs w:val="20"/>
        </w:rPr>
        <w:t>QoS</w:t>
      </w:r>
      <w:r w:rsidR="005257AA" w:rsidRPr="00EA64F4">
        <w:rPr>
          <w:rFonts w:cs="Arial"/>
          <w:szCs w:val="20"/>
        </w:rPr>
        <w:t> :</w:t>
      </w:r>
      <w:r w:rsidR="001E5B33">
        <w:rPr>
          <w:rFonts w:cs="Arial"/>
          <w:szCs w:val="20"/>
        </w:rPr>
        <w:t xml:space="preserve"> </w:t>
      </w:r>
      <w:proofErr w:type="spellStart"/>
      <w:r w:rsidR="001E5B33">
        <w:rPr>
          <w:rFonts w:cs="Arial"/>
          <w:szCs w:val="20"/>
        </w:rPr>
        <w:t>Quality</w:t>
      </w:r>
      <w:proofErr w:type="spellEnd"/>
      <w:r w:rsidR="001E5B33">
        <w:rPr>
          <w:rFonts w:cs="Arial"/>
          <w:szCs w:val="20"/>
        </w:rPr>
        <w:t xml:space="preserve"> of Service / Qualité de service</w:t>
      </w:r>
      <w:r w:rsidR="00BE500F">
        <w:rPr>
          <w:rFonts w:cs="Arial"/>
          <w:szCs w:val="20"/>
        </w:rPr>
        <w:t xml:space="preserve"> permettant de définir les priorités de messages et assurer si besoin la bonne </w:t>
      </w:r>
      <w:r w:rsidR="004B5350">
        <w:rPr>
          <w:rFonts w:cs="Arial"/>
          <w:szCs w:val="20"/>
        </w:rPr>
        <w:t>réception</w:t>
      </w:r>
      <w:r w:rsidR="00BE500F">
        <w:rPr>
          <w:rFonts w:cs="Arial"/>
          <w:szCs w:val="20"/>
        </w:rPr>
        <w:t xml:space="preserve"> d’un message par divers mécanismes comme l’acquittement.</w:t>
      </w:r>
    </w:p>
    <w:p w14:paraId="7D8FC4FD" w14:textId="77777777" w:rsidR="004B161E" w:rsidRPr="00EA64F4" w:rsidRDefault="004B161E" w:rsidP="00233DF6">
      <w:pPr>
        <w:jc w:val="left"/>
        <w:rPr>
          <w:rFonts w:cs="Arial"/>
          <w:szCs w:val="20"/>
        </w:rPr>
      </w:pPr>
    </w:p>
    <w:p w14:paraId="013FEBF2" w14:textId="54A578D1" w:rsidR="004B161E" w:rsidRPr="00EA64F4" w:rsidRDefault="004B161E" w:rsidP="00233DF6">
      <w:pPr>
        <w:jc w:val="left"/>
        <w:rPr>
          <w:rFonts w:cs="Arial"/>
          <w:szCs w:val="20"/>
        </w:rPr>
      </w:pPr>
      <w:r w:rsidRPr="000A5FFE">
        <w:rPr>
          <w:rFonts w:cs="Arial"/>
          <w:szCs w:val="20"/>
          <w:lang w:val="en-US"/>
        </w:rPr>
        <w:t>6LoWPAN</w:t>
      </w:r>
      <w:r w:rsidR="005257AA" w:rsidRPr="000A5FFE">
        <w:rPr>
          <w:rFonts w:cs="Arial"/>
          <w:szCs w:val="20"/>
          <w:lang w:val="en-US"/>
        </w:rPr>
        <w:t> :</w:t>
      </w:r>
      <w:r w:rsidR="002E26AE" w:rsidRPr="000A5FFE">
        <w:rPr>
          <w:rFonts w:cs="Arial"/>
          <w:szCs w:val="20"/>
          <w:lang w:val="en-US"/>
        </w:rPr>
        <w:t xml:space="preserve"> </w:t>
      </w:r>
      <w:r w:rsidR="002E26AE" w:rsidRPr="000A5FFE">
        <w:rPr>
          <w:lang w:val="en-US"/>
        </w:rPr>
        <w:t>IPv6 LowPower Wireless Personal Area Network</w:t>
      </w:r>
      <w:r w:rsidR="0097353A" w:rsidRPr="000A5FFE">
        <w:rPr>
          <w:lang w:val="en-US"/>
        </w:rPr>
        <w:t xml:space="preserve">. </w:t>
      </w:r>
      <w:r w:rsidR="0097353A">
        <w:t>Réseau de capteurs sans fil basé sur IPv6 avec des fonctionnalités basse consommation.</w:t>
      </w:r>
    </w:p>
    <w:p w14:paraId="0C4B410A" w14:textId="77777777" w:rsidR="004B161E" w:rsidRPr="00EA64F4" w:rsidRDefault="004B161E" w:rsidP="00233DF6">
      <w:pPr>
        <w:jc w:val="left"/>
        <w:rPr>
          <w:rFonts w:cs="Arial"/>
          <w:szCs w:val="20"/>
        </w:rPr>
      </w:pPr>
    </w:p>
    <w:p w14:paraId="3FFB5E0D" w14:textId="32CDF4D9" w:rsidR="004B161E" w:rsidRPr="000A5FFE" w:rsidRDefault="005257AA" w:rsidP="00233DF6">
      <w:pPr>
        <w:jc w:val="left"/>
        <w:rPr>
          <w:rFonts w:cs="Arial"/>
          <w:szCs w:val="20"/>
          <w:lang w:val="en-US"/>
        </w:rPr>
      </w:pPr>
      <w:r w:rsidRPr="000A5FFE">
        <w:rPr>
          <w:rFonts w:cs="Arial"/>
          <w:szCs w:val="20"/>
          <w:lang w:val="en-US"/>
        </w:rPr>
        <w:t>SMS</w:t>
      </w:r>
      <w:r w:rsidR="004B161E" w:rsidRPr="000A5FFE">
        <w:rPr>
          <w:rFonts w:cs="Arial"/>
          <w:szCs w:val="20"/>
          <w:lang w:val="en-US"/>
        </w:rPr>
        <w:t xml:space="preserve"> : </w:t>
      </w:r>
      <w:r w:rsidRPr="000A5FFE">
        <w:rPr>
          <w:rFonts w:cs="Arial"/>
          <w:szCs w:val="20"/>
          <w:lang w:val="en-US"/>
        </w:rPr>
        <w:t>Short Message Service</w:t>
      </w:r>
      <w:r w:rsidR="000B76F7" w:rsidRPr="000A5FFE">
        <w:rPr>
          <w:rFonts w:cs="Arial"/>
          <w:szCs w:val="20"/>
          <w:lang w:val="en-US"/>
        </w:rPr>
        <w:t>.</w:t>
      </w:r>
    </w:p>
    <w:p w14:paraId="40F50F03" w14:textId="77777777" w:rsidR="00FF5A45" w:rsidRPr="000A5FFE" w:rsidRDefault="00FF5A45" w:rsidP="00233DF6">
      <w:pPr>
        <w:jc w:val="left"/>
        <w:rPr>
          <w:rFonts w:cs="Arial"/>
          <w:szCs w:val="20"/>
          <w:lang w:val="en-US"/>
        </w:rPr>
      </w:pPr>
    </w:p>
    <w:p w14:paraId="144DBD02" w14:textId="17D456ED" w:rsidR="00FF5A45" w:rsidRPr="00EA64F4" w:rsidRDefault="00FF5A45" w:rsidP="00233DF6">
      <w:pPr>
        <w:jc w:val="left"/>
        <w:rPr>
          <w:rFonts w:cs="Arial"/>
          <w:szCs w:val="20"/>
        </w:rPr>
      </w:pPr>
      <w:r w:rsidRPr="000A5FFE">
        <w:rPr>
          <w:rFonts w:cs="Arial"/>
          <w:szCs w:val="20"/>
          <w:lang w:val="en-US"/>
        </w:rPr>
        <w:t xml:space="preserve">UDP : User Datagram Protocol. </w:t>
      </w:r>
      <w:r>
        <w:rPr>
          <w:rFonts w:cs="Arial"/>
          <w:szCs w:val="20"/>
        </w:rPr>
        <w:t xml:space="preserve">Type de paquet réseau qui est dit </w:t>
      </w:r>
      <w:r w:rsidR="00F80D87">
        <w:rPr>
          <w:rFonts w:cs="Arial"/>
          <w:szCs w:val="20"/>
        </w:rPr>
        <w:t>« </w:t>
      </w:r>
      <w:r>
        <w:rPr>
          <w:rFonts w:cs="Arial"/>
          <w:szCs w:val="20"/>
        </w:rPr>
        <w:t>déconnecté</w:t>
      </w:r>
      <w:r w:rsidR="00F80D87">
        <w:rPr>
          <w:rFonts w:cs="Arial"/>
          <w:szCs w:val="20"/>
        </w:rPr>
        <w:t> »</w:t>
      </w:r>
      <w:r>
        <w:rPr>
          <w:rFonts w:cs="Arial"/>
          <w:szCs w:val="20"/>
        </w:rPr>
        <w:t>. C’est à dire que l’on ne va pas chercher à savoir si le destinataire a</w:t>
      </w:r>
      <w:r w:rsidR="00F80D87">
        <w:rPr>
          <w:rFonts w:cs="Arial"/>
          <w:szCs w:val="20"/>
        </w:rPr>
        <w:t xml:space="preserve"> reçu le</w:t>
      </w:r>
      <w:r>
        <w:rPr>
          <w:rFonts w:cs="Arial"/>
          <w:szCs w:val="20"/>
        </w:rPr>
        <w:t xml:space="preserve"> message</w:t>
      </w:r>
      <w:r w:rsidR="00F80D87">
        <w:rPr>
          <w:rFonts w:cs="Arial"/>
          <w:szCs w:val="20"/>
        </w:rPr>
        <w:t xml:space="preserve"> émit</w:t>
      </w:r>
      <w:r>
        <w:rPr>
          <w:rFonts w:cs="Arial"/>
          <w:szCs w:val="20"/>
        </w:rPr>
        <w:t>.</w:t>
      </w:r>
    </w:p>
    <w:p w14:paraId="25BF2A55" w14:textId="77777777" w:rsidR="00CD0AD9" w:rsidRDefault="00CD0AD9">
      <w:pPr>
        <w:jc w:val="left"/>
        <w:rPr>
          <w:rFonts w:cs="Arial"/>
          <w:sz w:val="21"/>
          <w:szCs w:val="20"/>
        </w:rPr>
      </w:pPr>
    </w:p>
    <w:p w14:paraId="2EC1A497" w14:textId="75CA1C1F" w:rsidR="009F53E1" w:rsidRDefault="00B43054">
      <w:pPr>
        <w:jc w:val="left"/>
        <w:rPr>
          <w:rFonts w:cs="Arial"/>
          <w:sz w:val="21"/>
          <w:szCs w:val="20"/>
        </w:rPr>
      </w:pPr>
      <w:r>
        <w:rPr>
          <w:rFonts w:cs="Arial"/>
          <w:sz w:val="21"/>
          <w:szCs w:val="20"/>
        </w:rPr>
        <w:br w:type="page"/>
      </w:r>
    </w:p>
    <w:p w14:paraId="597E97DD" w14:textId="0BA937B0" w:rsidR="00872752" w:rsidRDefault="00B43054" w:rsidP="007B4EB6">
      <w:pPr>
        <w:pStyle w:val="Titre1"/>
      </w:pPr>
      <w:bookmarkStart w:id="50" w:name="_Toc522356819"/>
      <w:r>
        <w:lastRenderedPageBreak/>
        <w:t>Annexe</w:t>
      </w:r>
      <w:r w:rsidR="004D532D">
        <w:t>s</w:t>
      </w:r>
      <w:bookmarkEnd w:id="50"/>
    </w:p>
    <w:p w14:paraId="6894CFAD" w14:textId="501D00F8" w:rsidR="00872752" w:rsidRPr="00872752" w:rsidRDefault="00872752" w:rsidP="00872752">
      <w:r w:rsidRPr="005276C2">
        <w:rPr>
          <w:b/>
          <w:noProof/>
          <w:lang w:eastAsia="fr-FR"/>
        </w:rPr>
        <w:drawing>
          <wp:anchor distT="0" distB="0" distL="114300" distR="114300" simplePos="0" relativeHeight="251660288" behindDoc="0" locked="0" layoutInCell="1" allowOverlap="1" wp14:anchorId="10D64199" wp14:editId="35B5305A">
            <wp:simplePos x="0" y="0"/>
            <wp:positionH relativeFrom="column">
              <wp:posOffset>67945</wp:posOffset>
            </wp:positionH>
            <wp:positionV relativeFrom="paragraph">
              <wp:posOffset>194945</wp:posOffset>
            </wp:positionV>
            <wp:extent cx="6224270" cy="8243570"/>
            <wp:effectExtent l="0" t="0" r="0" b="1143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224270" cy="8243570"/>
                    </a:xfrm>
                    <a:prstGeom prst="rect">
                      <a:avLst/>
                    </a:prstGeom>
                    <a:noFill/>
                  </pic:spPr>
                </pic:pic>
              </a:graphicData>
            </a:graphic>
            <wp14:sizeRelH relativeFrom="margin">
              <wp14:pctWidth>0</wp14:pctWidth>
            </wp14:sizeRelH>
            <wp14:sizeRelV relativeFrom="margin">
              <wp14:pctHeight>0</wp14:pctHeight>
            </wp14:sizeRelV>
          </wp:anchor>
        </w:drawing>
      </w:r>
      <w:r w:rsidR="00425C66" w:rsidRPr="005276C2">
        <w:rPr>
          <w:b/>
        </w:rPr>
        <w:t>Annexe 1 : Organigramme</w:t>
      </w:r>
      <w:r w:rsidR="00425C66">
        <w:t xml:space="preserve"> </w:t>
      </w:r>
      <w:r w:rsidR="00425C66" w:rsidRPr="005276C2">
        <w:rPr>
          <w:b/>
        </w:rPr>
        <w:t>de la branche recherche et ses différents laboratoires de l’ECE</w:t>
      </w:r>
    </w:p>
    <w:p w14:paraId="37E69A62" w14:textId="1F93266F" w:rsidR="00872752" w:rsidRDefault="00872752">
      <w:pPr>
        <w:jc w:val="left"/>
      </w:pPr>
      <w:r>
        <w:br w:type="page"/>
      </w:r>
      <w:r w:rsidR="007B4EB6">
        <w:lastRenderedPageBreak/>
        <w:t>Annexe 2</w:t>
      </w:r>
      <w:r w:rsidR="00B67727">
        <w:t> : Extended Abstract</w:t>
      </w:r>
      <w:r w:rsidR="00AB4BD7">
        <w:t xml:space="preserve"> accepté</w:t>
      </w:r>
      <w:r w:rsidR="00B67727">
        <w:t xml:space="preserve"> pour la conférence IEEE ICS2 2018 (2 pages)</w:t>
      </w:r>
      <w:r w:rsidR="00285C6A">
        <w:rPr>
          <w:noProof/>
          <w:lang w:eastAsia="fr-FR"/>
        </w:rPr>
        <w:drawing>
          <wp:inline distT="0" distB="0" distL="0" distR="0" wp14:anchorId="1BA48322" wp14:editId="3D68C4B0">
            <wp:extent cx="5756679" cy="744982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per_0.pdf"/>
                    <pic:cNvPicPr/>
                  </pic:nvPicPr>
                  <pic:blipFill>
                    <a:blip r:embed="rId27">
                      <a:extLst>
                        <a:ext uri="{28A0092B-C50C-407E-A947-70E740481C1C}">
                          <a14:useLocalDpi xmlns:a14="http://schemas.microsoft.com/office/drawing/2010/main" val="0"/>
                        </a:ext>
                      </a:extLst>
                    </a:blip>
                    <a:stretch>
                      <a:fillRect/>
                    </a:stretch>
                  </pic:blipFill>
                  <pic:spPr>
                    <a:xfrm>
                      <a:off x="0" y="0"/>
                      <a:ext cx="5756679" cy="7449820"/>
                    </a:xfrm>
                    <a:prstGeom prst="rect">
                      <a:avLst/>
                    </a:prstGeom>
                  </pic:spPr>
                </pic:pic>
              </a:graphicData>
            </a:graphic>
          </wp:inline>
        </w:drawing>
      </w:r>
    </w:p>
    <w:p w14:paraId="209F2579" w14:textId="637800C5" w:rsidR="00872752" w:rsidRDefault="00872752">
      <w:pPr>
        <w:jc w:val="left"/>
      </w:pPr>
    </w:p>
    <w:p w14:paraId="41BD84C5" w14:textId="77777777" w:rsidR="00872752" w:rsidRDefault="00872752">
      <w:pPr>
        <w:jc w:val="left"/>
      </w:pPr>
      <w:r>
        <w:br w:type="page"/>
      </w:r>
    </w:p>
    <w:p w14:paraId="3816B4CE" w14:textId="148057DE" w:rsidR="00053154" w:rsidRPr="00053154" w:rsidRDefault="00285C6A" w:rsidP="00053154">
      <w:r>
        <w:rPr>
          <w:noProof/>
          <w:lang w:eastAsia="fr-FR"/>
        </w:rPr>
        <w:lastRenderedPageBreak/>
        <w:drawing>
          <wp:inline distT="0" distB="0" distL="0" distR="0" wp14:anchorId="1AB7A004" wp14:editId="4159FE1A">
            <wp:extent cx="5756910" cy="814705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per_02.pdf"/>
                    <pic:cNvPicPr/>
                  </pic:nvPicPr>
                  <pic:blipFill>
                    <a:blip r:embed="rId28">
                      <a:extLst>
                        <a:ext uri="{28A0092B-C50C-407E-A947-70E740481C1C}">
                          <a14:useLocalDpi xmlns:a14="http://schemas.microsoft.com/office/drawing/2010/main" val="0"/>
                        </a:ext>
                      </a:extLst>
                    </a:blip>
                    <a:stretch>
                      <a:fillRect/>
                    </a:stretch>
                  </pic:blipFill>
                  <pic:spPr>
                    <a:xfrm>
                      <a:off x="0" y="0"/>
                      <a:ext cx="5756910" cy="8147050"/>
                    </a:xfrm>
                    <a:prstGeom prst="rect">
                      <a:avLst/>
                    </a:prstGeom>
                  </pic:spPr>
                </pic:pic>
              </a:graphicData>
            </a:graphic>
          </wp:inline>
        </w:drawing>
      </w:r>
    </w:p>
    <w:sectPr w:rsidR="00053154" w:rsidRPr="00053154" w:rsidSect="00F24ABC">
      <w:pgSz w:w="11900" w:h="16840"/>
      <w:pgMar w:top="1417" w:right="1417" w:bottom="1417" w:left="1417" w:header="708" w:footer="708"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F4F36" w14:textId="77777777" w:rsidR="00633E60" w:rsidRDefault="00633E60" w:rsidP="008530BD">
      <w:r>
        <w:separator/>
      </w:r>
    </w:p>
  </w:endnote>
  <w:endnote w:type="continuationSeparator" w:id="0">
    <w:p w14:paraId="4B5533AA" w14:textId="77777777" w:rsidR="00633E60" w:rsidRDefault="00633E60" w:rsidP="00853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DC3C8" w14:textId="77777777" w:rsidR="00183A5C" w:rsidRDefault="00183A5C" w:rsidP="00752A44">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70F0E20" w14:textId="77777777" w:rsidR="00183A5C" w:rsidRDefault="00183A5C" w:rsidP="008530B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2A36E" w14:textId="77777777" w:rsidR="00183A5C" w:rsidRDefault="00183A5C" w:rsidP="00752A44">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65604">
      <w:rPr>
        <w:rStyle w:val="Numrodepage"/>
        <w:noProof/>
      </w:rPr>
      <w:t>3</w:t>
    </w:r>
    <w:r>
      <w:rPr>
        <w:rStyle w:val="Numrodepage"/>
      </w:rPr>
      <w:fldChar w:fldCharType="end"/>
    </w:r>
  </w:p>
  <w:p w14:paraId="1564822D" w14:textId="77777777" w:rsidR="00183A5C" w:rsidRDefault="00183A5C" w:rsidP="008530BD">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312EB" w14:textId="77777777" w:rsidR="00633E60" w:rsidRDefault="00633E60" w:rsidP="008530BD">
      <w:r>
        <w:separator/>
      </w:r>
    </w:p>
  </w:footnote>
  <w:footnote w:type="continuationSeparator" w:id="0">
    <w:p w14:paraId="5DD810EA" w14:textId="77777777" w:rsidR="00633E60" w:rsidRDefault="00633E60" w:rsidP="008530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24145"/>
    <w:multiLevelType w:val="hybridMultilevel"/>
    <w:tmpl w:val="0CA8FD54"/>
    <w:lvl w:ilvl="0" w:tplc="34D2C31E">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2E6"/>
    <w:rsid w:val="00003659"/>
    <w:rsid w:val="00005F2C"/>
    <w:rsid w:val="000060CC"/>
    <w:rsid w:val="000067D9"/>
    <w:rsid w:val="00006D68"/>
    <w:rsid w:val="00011806"/>
    <w:rsid w:val="00012A6D"/>
    <w:rsid w:val="00012E20"/>
    <w:rsid w:val="000166BC"/>
    <w:rsid w:val="00017B3F"/>
    <w:rsid w:val="0002108F"/>
    <w:rsid w:val="000217A6"/>
    <w:rsid w:val="0002324B"/>
    <w:rsid w:val="000249E5"/>
    <w:rsid w:val="00026205"/>
    <w:rsid w:val="000265E4"/>
    <w:rsid w:val="00026811"/>
    <w:rsid w:val="00027A6E"/>
    <w:rsid w:val="000300CC"/>
    <w:rsid w:val="0003222D"/>
    <w:rsid w:val="00036331"/>
    <w:rsid w:val="000365AB"/>
    <w:rsid w:val="00037BE5"/>
    <w:rsid w:val="000435C7"/>
    <w:rsid w:val="00045644"/>
    <w:rsid w:val="000465EA"/>
    <w:rsid w:val="00046A2C"/>
    <w:rsid w:val="000470C0"/>
    <w:rsid w:val="000505AE"/>
    <w:rsid w:val="00050ACE"/>
    <w:rsid w:val="00050DE5"/>
    <w:rsid w:val="00053154"/>
    <w:rsid w:val="00055233"/>
    <w:rsid w:val="00062B98"/>
    <w:rsid w:val="000631E2"/>
    <w:rsid w:val="00065095"/>
    <w:rsid w:val="0006593A"/>
    <w:rsid w:val="00066F6D"/>
    <w:rsid w:val="00070D17"/>
    <w:rsid w:val="00071227"/>
    <w:rsid w:val="000723D8"/>
    <w:rsid w:val="00072DC8"/>
    <w:rsid w:val="00073342"/>
    <w:rsid w:val="00073588"/>
    <w:rsid w:val="000765D5"/>
    <w:rsid w:val="00076C72"/>
    <w:rsid w:val="00080934"/>
    <w:rsid w:val="00080BFB"/>
    <w:rsid w:val="0008204E"/>
    <w:rsid w:val="00090F41"/>
    <w:rsid w:val="00092CEE"/>
    <w:rsid w:val="000936DB"/>
    <w:rsid w:val="00095824"/>
    <w:rsid w:val="00095B97"/>
    <w:rsid w:val="000A0BA7"/>
    <w:rsid w:val="000A3794"/>
    <w:rsid w:val="000A484D"/>
    <w:rsid w:val="000A5FFE"/>
    <w:rsid w:val="000B2A37"/>
    <w:rsid w:val="000B50D2"/>
    <w:rsid w:val="000B5933"/>
    <w:rsid w:val="000B76F7"/>
    <w:rsid w:val="000B7892"/>
    <w:rsid w:val="000C0DF7"/>
    <w:rsid w:val="000C4EFB"/>
    <w:rsid w:val="000C56D5"/>
    <w:rsid w:val="000C7A68"/>
    <w:rsid w:val="000D0B8C"/>
    <w:rsid w:val="000D2283"/>
    <w:rsid w:val="000D3749"/>
    <w:rsid w:val="000D6B39"/>
    <w:rsid w:val="000D6EC3"/>
    <w:rsid w:val="000E1B1A"/>
    <w:rsid w:val="000E3B0C"/>
    <w:rsid w:val="000E556C"/>
    <w:rsid w:val="000E5C26"/>
    <w:rsid w:val="000E63EC"/>
    <w:rsid w:val="000F0065"/>
    <w:rsid w:val="000F114A"/>
    <w:rsid w:val="000F1EB6"/>
    <w:rsid w:val="000F3671"/>
    <w:rsid w:val="000F39CC"/>
    <w:rsid w:val="000F3E07"/>
    <w:rsid w:val="000F563F"/>
    <w:rsid w:val="001027C5"/>
    <w:rsid w:val="001028F1"/>
    <w:rsid w:val="0010412E"/>
    <w:rsid w:val="00105370"/>
    <w:rsid w:val="001134C6"/>
    <w:rsid w:val="00113588"/>
    <w:rsid w:val="001146BE"/>
    <w:rsid w:val="0011718C"/>
    <w:rsid w:val="0012296A"/>
    <w:rsid w:val="00123942"/>
    <w:rsid w:val="0012730F"/>
    <w:rsid w:val="00127668"/>
    <w:rsid w:val="001306E8"/>
    <w:rsid w:val="00134EC7"/>
    <w:rsid w:val="00136E5A"/>
    <w:rsid w:val="00140514"/>
    <w:rsid w:val="001448CB"/>
    <w:rsid w:val="00145EE1"/>
    <w:rsid w:val="001477DC"/>
    <w:rsid w:val="00153D2B"/>
    <w:rsid w:val="00156F25"/>
    <w:rsid w:val="00157BD6"/>
    <w:rsid w:val="00160943"/>
    <w:rsid w:val="0016227A"/>
    <w:rsid w:val="00164B5F"/>
    <w:rsid w:val="00165ABE"/>
    <w:rsid w:val="00165C44"/>
    <w:rsid w:val="001674A9"/>
    <w:rsid w:val="001751F4"/>
    <w:rsid w:val="00175D19"/>
    <w:rsid w:val="00177733"/>
    <w:rsid w:val="001802F8"/>
    <w:rsid w:val="00183A5C"/>
    <w:rsid w:val="00184B67"/>
    <w:rsid w:val="00184CE8"/>
    <w:rsid w:val="00184E3C"/>
    <w:rsid w:val="00185222"/>
    <w:rsid w:val="001A3FC3"/>
    <w:rsid w:val="001B089C"/>
    <w:rsid w:val="001B15CD"/>
    <w:rsid w:val="001B4C00"/>
    <w:rsid w:val="001B5F85"/>
    <w:rsid w:val="001B5FE5"/>
    <w:rsid w:val="001B7BA3"/>
    <w:rsid w:val="001D0549"/>
    <w:rsid w:val="001D1F9D"/>
    <w:rsid w:val="001D24A3"/>
    <w:rsid w:val="001D263E"/>
    <w:rsid w:val="001D41CE"/>
    <w:rsid w:val="001D44CF"/>
    <w:rsid w:val="001D54EA"/>
    <w:rsid w:val="001D5EEF"/>
    <w:rsid w:val="001E238A"/>
    <w:rsid w:val="001E2ECB"/>
    <w:rsid w:val="001E419F"/>
    <w:rsid w:val="001E45ED"/>
    <w:rsid w:val="001E5B33"/>
    <w:rsid w:val="001E73D4"/>
    <w:rsid w:val="001E7E4B"/>
    <w:rsid w:val="001E7F89"/>
    <w:rsid w:val="001F2AC0"/>
    <w:rsid w:val="001F521E"/>
    <w:rsid w:val="00202383"/>
    <w:rsid w:val="00203063"/>
    <w:rsid w:val="002049D6"/>
    <w:rsid w:val="00213353"/>
    <w:rsid w:val="0021778A"/>
    <w:rsid w:val="002210EC"/>
    <w:rsid w:val="0022260B"/>
    <w:rsid w:val="00222A00"/>
    <w:rsid w:val="002239B3"/>
    <w:rsid w:val="00226558"/>
    <w:rsid w:val="00230A54"/>
    <w:rsid w:val="002322C9"/>
    <w:rsid w:val="00233DF6"/>
    <w:rsid w:val="002343B9"/>
    <w:rsid w:val="002348DB"/>
    <w:rsid w:val="0023638B"/>
    <w:rsid w:val="00242B9F"/>
    <w:rsid w:val="00251E46"/>
    <w:rsid w:val="00254027"/>
    <w:rsid w:val="00255DCC"/>
    <w:rsid w:val="002575DC"/>
    <w:rsid w:val="00261B81"/>
    <w:rsid w:val="00264180"/>
    <w:rsid w:val="0026494D"/>
    <w:rsid w:val="002702F5"/>
    <w:rsid w:val="00275C7A"/>
    <w:rsid w:val="00281D83"/>
    <w:rsid w:val="00282F48"/>
    <w:rsid w:val="0028440C"/>
    <w:rsid w:val="00284939"/>
    <w:rsid w:val="00285C6A"/>
    <w:rsid w:val="002937FC"/>
    <w:rsid w:val="00295C54"/>
    <w:rsid w:val="00295D5A"/>
    <w:rsid w:val="002A1270"/>
    <w:rsid w:val="002A6603"/>
    <w:rsid w:val="002B1C64"/>
    <w:rsid w:val="002B2891"/>
    <w:rsid w:val="002B4AD8"/>
    <w:rsid w:val="002B6702"/>
    <w:rsid w:val="002B6863"/>
    <w:rsid w:val="002C08EF"/>
    <w:rsid w:val="002C0EB5"/>
    <w:rsid w:val="002C4085"/>
    <w:rsid w:val="002C654C"/>
    <w:rsid w:val="002D0DB3"/>
    <w:rsid w:val="002D3253"/>
    <w:rsid w:val="002D7C32"/>
    <w:rsid w:val="002E26AE"/>
    <w:rsid w:val="002F0032"/>
    <w:rsid w:val="00314A6F"/>
    <w:rsid w:val="00315246"/>
    <w:rsid w:val="00320091"/>
    <w:rsid w:val="0032068E"/>
    <w:rsid w:val="003247C6"/>
    <w:rsid w:val="00324ACF"/>
    <w:rsid w:val="00326700"/>
    <w:rsid w:val="00331970"/>
    <w:rsid w:val="00335D94"/>
    <w:rsid w:val="00337061"/>
    <w:rsid w:val="00337C8E"/>
    <w:rsid w:val="00340FC5"/>
    <w:rsid w:val="00350A11"/>
    <w:rsid w:val="00352908"/>
    <w:rsid w:val="00352DB2"/>
    <w:rsid w:val="00353A23"/>
    <w:rsid w:val="00356357"/>
    <w:rsid w:val="003564AD"/>
    <w:rsid w:val="00356C3F"/>
    <w:rsid w:val="00360830"/>
    <w:rsid w:val="003639D4"/>
    <w:rsid w:val="00363A76"/>
    <w:rsid w:val="003642FC"/>
    <w:rsid w:val="00367202"/>
    <w:rsid w:val="00367651"/>
    <w:rsid w:val="0037001C"/>
    <w:rsid w:val="00372434"/>
    <w:rsid w:val="0037305F"/>
    <w:rsid w:val="003755BF"/>
    <w:rsid w:val="00380FB2"/>
    <w:rsid w:val="0038306C"/>
    <w:rsid w:val="00384420"/>
    <w:rsid w:val="003857F9"/>
    <w:rsid w:val="0039068A"/>
    <w:rsid w:val="00392145"/>
    <w:rsid w:val="003A01B5"/>
    <w:rsid w:val="003A241E"/>
    <w:rsid w:val="003A51CE"/>
    <w:rsid w:val="003B075C"/>
    <w:rsid w:val="003B5EBF"/>
    <w:rsid w:val="003B7688"/>
    <w:rsid w:val="003C049B"/>
    <w:rsid w:val="003C1190"/>
    <w:rsid w:val="003C39CD"/>
    <w:rsid w:val="003C5047"/>
    <w:rsid w:val="003C546C"/>
    <w:rsid w:val="003D39E4"/>
    <w:rsid w:val="003D44C0"/>
    <w:rsid w:val="003D5EE4"/>
    <w:rsid w:val="003E077A"/>
    <w:rsid w:val="003E0B53"/>
    <w:rsid w:val="003E23B7"/>
    <w:rsid w:val="003E30BB"/>
    <w:rsid w:val="003E4380"/>
    <w:rsid w:val="003F45AE"/>
    <w:rsid w:val="003F6C0A"/>
    <w:rsid w:val="003F7A6A"/>
    <w:rsid w:val="00403F4E"/>
    <w:rsid w:val="0041011D"/>
    <w:rsid w:val="00410128"/>
    <w:rsid w:val="00410F73"/>
    <w:rsid w:val="0041115C"/>
    <w:rsid w:val="0041281D"/>
    <w:rsid w:val="00413BDF"/>
    <w:rsid w:val="00413FCD"/>
    <w:rsid w:val="00417B62"/>
    <w:rsid w:val="004252A1"/>
    <w:rsid w:val="00425554"/>
    <w:rsid w:val="00425C66"/>
    <w:rsid w:val="00425EA1"/>
    <w:rsid w:val="0042654C"/>
    <w:rsid w:val="00426D14"/>
    <w:rsid w:val="0043136E"/>
    <w:rsid w:val="00432A00"/>
    <w:rsid w:val="004344BD"/>
    <w:rsid w:val="00436614"/>
    <w:rsid w:val="00437604"/>
    <w:rsid w:val="00437F44"/>
    <w:rsid w:val="00440CC6"/>
    <w:rsid w:val="0044119F"/>
    <w:rsid w:val="00443043"/>
    <w:rsid w:val="00443090"/>
    <w:rsid w:val="004450EE"/>
    <w:rsid w:val="00445CC7"/>
    <w:rsid w:val="00445CC9"/>
    <w:rsid w:val="00451958"/>
    <w:rsid w:val="004537D2"/>
    <w:rsid w:val="00456759"/>
    <w:rsid w:val="00456C85"/>
    <w:rsid w:val="0045799E"/>
    <w:rsid w:val="00461134"/>
    <w:rsid w:val="004636B4"/>
    <w:rsid w:val="00463A4D"/>
    <w:rsid w:val="004643E4"/>
    <w:rsid w:val="00464DB7"/>
    <w:rsid w:val="00464F8A"/>
    <w:rsid w:val="00467ECA"/>
    <w:rsid w:val="00472AC2"/>
    <w:rsid w:val="004741D2"/>
    <w:rsid w:val="00476D59"/>
    <w:rsid w:val="00486A35"/>
    <w:rsid w:val="004904D9"/>
    <w:rsid w:val="00490621"/>
    <w:rsid w:val="00492979"/>
    <w:rsid w:val="00496587"/>
    <w:rsid w:val="00497830"/>
    <w:rsid w:val="004A3943"/>
    <w:rsid w:val="004A6ED2"/>
    <w:rsid w:val="004B00A7"/>
    <w:rsid w:val="004B0141"/>
    <w:rsid w:val="004B161E"/>
    <w:rsid w:val="004B1C6A"/>
    <w:rsid w:val="004B5350"/>
    <w:rsid w:val="004B5778"/>
    <w:rsid w:val="004B675E"/>
    <w:rsid w:val="004B6D9D"/>
    <w:rsid w:val="004D0058"/>
    <w:rsid w:val="004D1484"/>
    <w:rsid w:val="004D532D"/>
    <w:rsid w:val="004D651A"/>
    <w:rsid w:val="004D7E85"/>
    <w:rsid w:val="004E2001"/>
    <w:rsid w:val="004E20E5"/>
    <w:rsid w:val="004E2600"/>
    <w:rsid w:val="004E40E7"/>
    <w:rsid w:val="004E4C77"/>
    <w:rsid w:val="004E683B"/>
    <w:rsid w:val="004E7064"/>
    <w:rsid w:val="004F22E5"/>
    <w:rsid w:val="004F51AA"/>
    <w:rsid w:val="00502429"/>
    <w:rsid w:val="00505B00"/>
    <w:rsid w:val="005066E6"/>
    <w:rsid w:val="0050788D"/>
    <w:rsid w:val="00507A95"/>
    <w:rsid w:val="00507C39"/>
    <w:rsid w:val="00512B27"/>
    <w:rsid w:val="0051412E"/>
    <w:rsid w:val="005144C3"/>
    <w:rsid w:val="00514E72"/>
    <w:rsid w:val="0051590A"/>
    <w:rsid w:val="00522194"/>
    <w:rsid w:val="00523D1F"/>
    <w:rsid w:val="00523E5B"/>
    <w:rsid w:val="005257AA"/>
    <w:rsid w:val="00525C36"/>
    <w:rsid w:val="005264D6"/>
    <w:rsid w:val="005276C2"/>
    <w:rsid w:val="005376D1"/>
    <w:rsid w:val="00540499"/>
    <w:rsid w:val="00540D83"/>
    <w:rsid w:val="00540F17"/>
    <w:rsid w:val="00544479"/>
    <w:rsid w:val="00544D22"/>
    <w:rsid w:val="005476FC"/>
    <w:rsid w:val="005477AD"/>
    <w:rsid w:val="005513EA"/>
    <w:rsid w:val="005546F2"/>
    <w:rsid w:val="00555D9A"/>
    <w:rsid w:val="00555FA3"/>
    <w:rsid w:val="00556F45"/>
    <w:rsid w:val="00557EA5"/>
    <w:rsid w:val="00565524"/>
    <w:rsid w:val="0056560C"/>
    <w:rsid w:val="0056648F"/>
    <w:rsid w:val="00570737"/>
    <w:rsid w:val="00574103"/>
    <w:rsid w:val="00575557"/>
    <w:rsid w:val="0057559D"/>
    <w:rsid w:val="00575B1D"/>
    <w:rsid w:val="00577362"/>
    <w:rsid w:val="0058174A"/>
    <w:rsid w:val="00581B38"/>
    <w:rsid w:val="00583A5B"/>
    <w:rsid w:val="005845AD"/>
    <w:rsid w:val="005872A8"/>
    <w:rsid w:val="00591288"/>
    <w:rsid w:val="005948D1"/>
    <w:rsid w:val="005A0AE3"/>
    <w:rsid w:val="005A1731"/>
    <w:rsid w:val="005A2530"/>
    <w:rsid w:val="005A3C95"/>
    <w:rsid w:val="005A3E73"/>
    <w:rsid w:val="005A418E"/>
    <w:rsid w:val="005B307B"/>
    <w:rsid w:val="005B308B"/>
    <w:rsid w:val="005C1A4C"/>
    <w:rsid w:val="005C33BD"/>
    <w:rsid w:val="005C3D3B"/>
    <w:rsid w:val="005C3EB1"/>
    <w:rsid w:val="005C4818"/>
    <w:rsid w:val="005E663D"/>
    <w:rsid w:val="005F6692"/>
    <w:rsid w:val="006025CA"/>
    <w:rsid w:val="006028EB"/>
    <w:rsid w:val="006063F8"/>
    <w:rsid w:val="00607DF9"/>
    <w:rsid w:val="00610F22"/>
    <w:rsid w:val="006111B2"/>
    <w:rsid w:val="006116A1"/>
    <w:rsid w:val="006126D3"/>
    <w:rsid w:val="006140F7"/>
    <w:rsid w:val="006165CE"/>
    <w:rsid w:val="00617386"/>
    <w:rsid w:val="006266C5"/>
    <w:rsid w:val="00627FA7"/>
    <w:rsid w:val="006301A5"/>
    <w:rsid w:val="006335F2"/>
    <w:rsid w:val="00633D49"/>
    <w:rsid w:val="00633E60"/>
    <w:rsid w:val="00637854"/>
    <w:rsid w:val="006420A9"/>
    <w:rsid w:val="00643354"/>
    <w:rsid w:val="006443E5"/>
    <w:rsid w:val="00651403"/>
    <w:rsid w:val="006522E0"/>
    <w:rsid w:val="006556DC"/>
    <w:rsid w:val="00655C2F"/>
    <w:rsid w:val="006604F5"/>
    <w:rsid w:val="0066167F"/>
    <w:rsid w:val="00662037"/>
    <w:rsid w:val="00665076"/>
    <w:rsid w:val="0066611C"/>
    <w:rsid w:val="006663BB"/>
    <w:rsid w:val="00671379"/>
    <w:rsid w:val="00672CFB"/>
    <w:rsid w:val="00673F86"/>
    <w:rsid w:val="00674DA7"/>
    <w:rsid w:val="00675288"/>
    <w:rsid w:val="00677857"/>
    <w:rsid w:val="00685E44"/>
    <w:rsid w:val="00687AD1"/>
    <w:rsid w:val="006924E5"/>
    <w:rsid w:val="00694872"/>
    <w:rsid w:val="0069756B"/>
    <w:rsid w:val="00697970"/>
    <w:rsid w:val="006A029B"/>
    <w:rsid w:val="006A08F3"/>
    <w:rsid w:val="006A2272"/>
    <w:rsid w:val="006A3073"/>
    <w:rsid w:val="006A796D"/>
    <w:rsid w:val="006B4C58"/>
    <w:rsid w:val="006B4F36"/>
    <w:rsid w:val="006C444B"/>
    <w:rsid w:val="006C58D4"/>
    <w:rsid w:val="006C7FA8"/>
    <w:rsid w:val="006D1729"/>
    <w:rsid w:val="006D4010"/>
    <w:rsid w:val="006D605C"/>
    <w:rsid w:val="006E0CC4"/>
    <w:rsid w:val="006E2C22"/>
    <w:rsid w:val="006E73A1"/>
    <w:rsid w:val="006F098B"/>
    <w:rsid w:val="006F2E1F"/>
    <w:rsid w:val="006F685E"/>
    <w:rsid w:val="007015F9"/>
    <w:rsid w:val="00701612"/>
    <w:rsid w:val="00714F6B"/>
    <w:rsid w:val="00716588"/>
    <w:rsid w:val="00716716"/>
    <w:rsid w:val="007208BB"/>
    <w:rsid w:val="00720BB4"/>
    <w:rsid w:val="00721E3F"/>
    <w:rsid w:val="007247E0"/>
    <w:rsid w:val="00726BC3"/>
    <w:rsid w:val="00736EA5"/>
    <w:rsid w:val="00742D95"/>
    <w:rsid w:val="0074555B"/>
    <w:rsid w:val="00747985"/>
    <w:rsid w:val="00752A44"/>
    <w:rsid w:val="00761876"/>
    <w:rsid w:val="00763E28"/>
    <w:rsid w:val="007671A2"/>
    <w:rsid w:val="00771632"/>
    <w:rsid w:val="00773408"/>
    <w:rsid w:val="007743AD"/>
    <w:rsid w:val="00776830"/>
    <w:rsid w:val="00776E79"/>
    <w:rsid w:val="00777CFA"/>
    <w:rsid w:val="00780167"/>
    <w:rsid w:val="0078200E"/>
    <w:rsid w:val="007832A1"/>
    <w:rsid w:val="00783312"/>
    <w:rsid w:val="00787453"/>
    <w:rsid w:val="00792EAA"/>
    <w:rsid w:val="00793686"/>
    <w:rsid w:val="0079563D"/>
    <w:rsid w:val="007A2B7C"/>
    <w:rsid w:val="007A34EB"/>
    <w:rsid w:val="007A71F7"/>
    <w:rsid w:val="007B14F2"/>
    <w:rsid w:val="007B2A4D"/>
    <w:rsid w:val="007B301B"/>
    <w:rsid w:val="007B4EB6"/>
    <w:rsid w:val="007C23F9"/>
    <w:rsid w:val="007C3D70"/>
    <w:rsid w:val="007C5241"/>
    <w:rsid w:val="007D0DF0"/>
    <w:rsid w:val="007D0DF5"/>
    <w:rsid w:val="007D18F8"/>
    <w:rsid w:val="007D25E7"/>
    <w:rsid w:val="007D260A"/>
    <w:rsid w:val="007D2822"/>
    <w:rsid w:val="007D53D5"/>
    <w:rsid w:val="007D7616"/>
    <w:rsid w:val="007E0D8A"/>
    <w:rsid w:val="007E2BAA"/>
    <w:rsid w:val="007E2E11"/>
    <w:rsid w:val="007E3003"/>
    <w:rsid w:val="007E4926"/>
    <w:rsid w:val="007E6590"/>
    <w:rsid w:val="007F5030"/>
    <w:rsid w:val="007F7595"/>
    <w:rsid w:val="008017EA"/>
    <w:rsid w:val="00803C87"/>
    <w:rsid w:val="00804039"/>
    <w:rsid w:val="0081296A"/>
    <w:rsid w:val="0081444C"/>
    <w:rsid w:val="0081629E"/>
    <w:rsid w:val="00822F17"/>
    <w:rsid w:val="0083064C"/>
    <w:rsid w:val="008326F0"/>
    <w:rsid w:val="00834392"/>
    <w:rsid w:val="00836AA4"/>
    <w:rsid w:val="008409D8"/>
    <w:rsid w:val="00841D17"/>
    <w:rsid w:val="00843037"/>
    <w:rsid w:val="00845148"/>
    <w:rsid w:val="008530BD"/>
    <w:rsid w:val="0085439D"/>
    <w:rsid w:val="0085789D"/>
    <w:rsid w:val="00867F2B"/>
    <w:rsid w:val="0087121D"/>
    <w:rsid w:val="00871651"/>
    <w:rsid w:val="00872752"/>
    <w:rsid w:val="008750EA"/>
    <w:rsid w:val="008773D7"/>
    <w:rsid w:val="00881E25"/>
    <w:rsid w:val="00881EC2"/>
    <w:rsid w:val="0088284B"/>
    <w:rsid w:val="00885F14"/>
    <w:rsid w:val="00891D79"/>
    <w:rsid w:val="00892D9F"/>
    <w:rsid w:val="00894917"/>
    <w:rsid w:val="0089580C"/>
    <w:rsid w:val="008A05D3"/>
    <w:rsid w:val="008A268A"/>
    <w:rsid w:val="008A6A98"/>
    <w:rsid w:val="008A7A09"/>
    <w:rsid w:val="008B053C"/>
    <w:rsid w:val="008B2208"/>
    <w:rsid w:val="008B39D3"/>
    <w:rsid w:val="008B7781"/>
    <w:rsid w:val="008C1923"/>
    <w:rsid w:val="008C3CE8"/>
    <w:rsid w:val="008C44A1"/>
    <w:rsid w:val="008C48F1"/>
    <w:rsid w:val="008C6B28"/>
    <w:rsid w:val="008C6D1A"/>
    <w:rsid w:val="008C7A1A"/>
    <w:rsid w:val="008D112B"/>
    <w:rsid w:val="008D547F"/>
    <w:rsid w:val="008D57D2"/>
    <w:rsid w:val="008D66C9"/>
    <w:rsid w:val="008E0BC4"/>
    <w:rsid w:val="008E4316"/>
    <w:rsid w:val="008F0481"/>
    <w:rsid w:val="008F1B40"/>
    <w:rsid w:val="008F3A7D"/>
    <w:rsid w:val="008F5E6B"/>
    <w:rsid w:val="00901DEE"/>
    <w:rsid w:val="00901E14"/>
    <w:rsid w:val="00904FFF"/>
    <w:rsid w:val="00906D0C"/>
    <w:rsid w:val="00907514"/>
    <w:rsid w:val="00911438"/>
    <w:rsid w:val="009115C3"/>
    <w:rsid w:val="0091613E"/>
    <w:rsid w:val="00916887"/>
    <w:rsid w:val="00916890"/>
    <w:rsid w:val="00917D06"/>
    <w:rsid w:val="00923332"/>
    <w:rsid w:val="00923C8B"/>
    <w:rsid w:val="009248D0"/>
    <w:rsid w:val="009249D1"/>
    <w:rsid w:val="0092518F"/>
    <w:rsid w:val="00927217"/>
    <w:rsid w:val="0092736E"/>
    <w:rsid w:val="00927E71"/>
    <w:rsid w:val="00931F37"/>
    <w:rsid w:val="00934247"/>
    <w:rsid w:val="009366BF"/>
    <w:rsid w:val="00942B82"/>
    <w:rsid w:val="00946E07"/>
    <w:rsid w:val="00947E68"/>
    <w:rsid w:val="0095010F"/>
    <w:rsid w:val="0095190B"/>
    <w:rsid w:val="009556B9"/>
    <w:rsid w:val="009605D9"/>
    <w:rsid w:val="00961320"/>
    <w:rsid w:val="00961D23"/>
    <w:rsid w:val="0096248E"/>
    <w:rsid w:val="0096423B"/>
    <w:rsid w:val="00965604"/>
    <w:rsid w:val="00971F6E"/>
    <w:rsid w:val="009722C0"/>
    <w:rsid w:val="0097353A"/>
    <w:rsid w:val="00974F85"/>
    <w:rsid w:val="00975ADA"/>
    <w:rsid w:val="0098025A"/>
    <w:rsid w:val="00981627"/>
    <w:rsid w:val="00982C4A"/>
    <w:rsid w:val="00983E90"/>
    <w:rsid w:val="00983FB5"/>
    <w:rsid w:val="00986541"/>
    <w:rsid w:val="009879AE"/>
    <w:rsid w:val="00993375"/>
    <w:rsid w:val="00994BC1"/>
    <w:rsid w:val="00996731"/>
    <w:rsid w:val="009A38D3"/>
    <w:rsid w:val="009A4916"/>
    <w:rsid w:val="009A53B1"/>
    <w:rsid w:val="009A5DC8"/>
    <w:rsid w:val="009B0719"/>
    <w:rsid w:val="009B51A7"/>
    <w:rsid w:val="009B7259"/>
    <w:rsid w:val="009B7C79"/>
    <w:rsid w:val="009C0208"/>
    <w:rsid w:val="009C1EC1"/>
    <w:rsid w:val="009C44E0"/>
    <w:rsid w:val="009C52AC"/>
    <w:rsid w:val="009C5503"/>
    <w:rsid w:val="009C571D"/>
    <w:rsid w:val="009C684A"/>
    <w:rsid w:val="009D276F"/>
    <w:rsid w:val="009D31B8"/>
    <w:rsid w:val="009D5C99"/>
    <w:rsid w:val="009D6086"/>
    <w:rsid w:val="009D684E"/>
    <w:rsid w:val="009E426F"/>
    <w:rsid w:val="009E6700"/>
    <w:rsid w:val="009E6B65"/>
    <w:rsid w:val="009E720B"/>
    <w:rsid w:val="009F2A71"/>
    <w:rsid w:val="009F53E1"/>
    <w:rsid w:val="009F60DC"/>
    <w:rsid w:val="009F7074"/>
    <w:rsid w:val="00A00144"/>
    <w:rsid w:val="00A0050C"/>
    <w:rsid w:val="00A008BA"/>
    <w:rsid w:val="00A0564F"/>
    <w:rsid w:val="00A05C74"/>
    <w:rsid w:val="00A124C4"/>
    <w:rsid w:val="00A12BBF"/>
    <w:rsid w:val="00A14FFF"/>
    <w:rsid w:val="00A170E2"/>
    <w:rsid w:val="00A23440"/>
    <w:rsid w:val="00A34088"/>
    <w:rsid w:val="00A342DC"/>
    <w:rsid w:val="00A366D2"/>
    <w:rsid w:val="00A37490"/>
    <w:rsid w:val="00A406AB"/>
    <w:rsid w:val="00A42FDA"/>
    <w:rsid w:val="00A436F1"/>
    <w:rsid w:val="00A449D8"/>
    <w:rsid w:val="00A44DD3"/>
    <w:rsid w:val="00A45A2E"/>
    <w:rsid w:val="00A47CF6"/>
    <w:rsid w:val="00A528B8"/>
    <w:rsid w:val="00A5728D"/>
    <w:rsid w:val="00A6074B"/>
    <w:rsid w:val="00A62BCC"/>
    <w:rsid w:val="00A70013"/>
    <w:rsid w:val="00A701DB"/>
    <w:rsid w:val="00A7337A"/>
    <w:rsid w:val="00A909CC"/>
    <w:rsid w:val="00A91C5B"/>
    <w:rsid w:val="00A95BC9"/>
    <w:rsid w:val="00AA094F"/>
    <w:rsid w:val="00AA3DF4"/>
    <w:rsid w:val="00AA56AD"/>
    <w:rsid w:val="00AA6424"/>
    <w:rsid w:val="00AA6DB9"/>
    <w:rsid w:val="00AA746F"/>
    <w:rsid w:val="00AB1E66"/>
    <w:rsid w:val="00AB340D"/>
    <w:rsid w:val="00AB3F3B"/>
    <w:rsid w:val="00AB3FA7"/>
    <w:rsid w:val="00AB4BD7"/>
    <w:rsid w:val="00AB4CDF"/>
    <w:rsid w:val="00AB77C1"/>
    <w:rsid w:val="00AB7FC5"/>
    <w:rsid w:val="00AC5432"/>
    <w:rsid w:val="00AC6E7E"/>
    <w:rsid w:val="00AD0A43"/>
    <w:rsid w:val="00AD2DBD"/>
    <w:rsid w:val="00AD5659"/>
    <w:rsid w:val="00AD5A5C"/>
    <w:rsid w:val="00AD6433"/>
    <w:rsid w:val="00AE28CD"/>
    <w:rsid w:val="00AE3364"/>
    <w:rsid w:val="00AE4BBC"/>
    <w:rsid w:val="00AE5488"/>
    <w:rsid w:val="00AF6BE5"/>
    <w:rsid w:val="00AF7014"/>
    <w:rsid w:val="00B01D84"/>
    <w:rsid w:val="00B0548A"/>
    <w:rsid w:val="00B07E36"/>
    <w:rsid w:val="00B10982"/>
    <w:rsid w:val="00B13A94"/>
    <w:rsid w:val="00B142EE"/>
    <w:rsid w:val="00B15EDF"/>
    <w:rsid w:val="00B20EBD"/>
    <w:rsid w:val="00B21320"/>
    <w:rsid w:val="00B2662B"/>
    <w:rsid w:val="00B27612"/>
    <w:rsid w:val="00B278FE"/>
    <w:rsid w:val="00B30B2C"/>
    <w:rsid w:val="00B32FB9"/>
    <w:rsid w:val="00B3571C"/>
    <w:rsid w:val="00B37F28"/>
    <w:rsid w:val="00B41084"/>
    <w:rsid w:val="00B43054"/>
    <w:rsid w:val="00B460AC"/>
    <w:rsid w:val="00B52610"/>
    <w:rsid w:val="00B6677D"/>
    <w:rsid w:val="00B671E4"/>
    <w:rsid w:val="00B67727"/>
    <w:rsid w:val="00B71D3F"/>
    <w:rsid w:val="00B72AD6"/>
    <w:rsid w:val="00B74646"/>
    <w:rsid w:val="00B74937"/>
    <w:rsid w:val="00B7572D"/>
    <w:rsid w:val="00B767D0"/>
    <w:rsid w:val="00B77137"/>
    <w:rsid w:val="00B83F93"/>
    <w:rsid w:val="00B8427A"/>
    <w:rsid w:val="00B85386"/>
    <w:rsid w:val="00B85A44"/>
    <w:rsid w:val="00B8608D"/>
    <w:rsid w:val="00B8712C"/>
    <w:rsid w:val="00B904B4"/>
    <w:rsid w:val="00B9080E"/>
    <w:rsid w:val="00B93F00"/>
    <w:rsid w:val="00B97ABA"/>
    <w:rsid w:val="00BA175B"/>
    <w:rsid w:val="00BA28CB"/>
    <w:rsid w:val="00BA35D4"/>
    <w:rsid w:val="00BB1C8C"/>
    <w:rsid w:val="00BC1623"/>
    <w:rsid w:val="00BC1919"/>
    <w:rsid w:val="00BC2EDC"/>
    <w:rsid w:val="00BC30BC"/>
    <w:rsid w:val="00BC38BB"/>
    <w:rsid w:val="00BC5802"/>
    <w:rsid w:val="00BC59D5"/>
    <w:rsid w:val="00BC7917"/>
    <w:rsid w:val="00BD2193"/>
    <w:rsid w:val="00BD29CD"/>
    <w:rsid w:val="00BD33BE"/>
    <w:rsid w:val="00BD6637"/>
    <w:rsid w:val="00BD6835"/>
    <w:rsid w:val="00BE04C8"/>
    <w:rsid w:val="00BE500F"/>
    <w:rsid w:val="00BF1EB6"/>
    <w:rsid w:val="00BF3F23"/>
    <w:rsid w:val="00BF45F8"/>
    <w:rsid w:val="00BF496F"/>
    <w:rsid w:val="00BF5DF5"/>
    <w:rsid w:val="00BF6242"/>
    <w:rsid w:val="00BF66F9"/>
    <w:rsid w:val="00BF7DDA"/>
    <w:rsid w:val="00C03701"/>
    <w:rsid w:val="00C038B8"/>
    <w:rsid w:val="00C06D79"/>
    <w:rsid w:val="00C10972"/>
    <w:rsid w:val="00C15CD6"/>
    <w:rsid w:val="00C20AB8"/>
    <w:rsid w:val="00C20BA2"/>
    <w:rsid w:val="00C256AB"/>
    <w:rsid w:val="00C35B88"/>
    <w:rsid w:val="00C41988"/>
    <w:rsid w:val="00C4370D"/>
    <w:rsid w:val="00C512E5"/>
    <w:rsid w:val="00C5319E"/>
    <w:rsid w:val="00C55866"/>
    <w:rsid w:val="00C565FB"/>
    <w:rsid w:val="00C56E20"/>
    <w:rsid w:val="00C6044F"/>
    <w:rsid w:val="00C60532"/>
    <w:rsid w:val="00C60967"/>
    <w:rsid w:val="00C62E2F"/>
    <w:rsid w:val="00C64BE7"/>
    <w:rsid w:val="00C67F6B"/>
    <w:rsid w:val="00C703E9"/>
    <w:rsid w:val="00C72BB0"/>
    <w:rsid w:val="00C74782"/>
    <w:rsid w:val="00C76DE1"/>
    <w:rsid w:val="00C7737E"/>
    <w:rsid w:val="00C83F6F"/>
    <w:rsid w:val="00C84284"/>
    <w:rsid w:val="00C87FCE"/>
    <w:rsid w:val="00C9332E"/>
    <w:rsid w:val="00C948C5"/>
    <w:rsid w:val="00C96AEC"/>
    <w:rsid w:val="00CB05E9"/>
    <w:rsid w:val="00CB474E"/>
    <w:rsid w:val="00CB5A63"/>
    <w:rsid w:val="00CC0239"/>
    <w:rsid w:val="00CC1574"/>
    <w:rsid w:val="00CC1853"/>
    <w:rsid w:val="00CC19F1"/>
    <w:rsid w:val="00CC68FE"/>
    <w:rsid w:val="00CD04C5"/>
    <w:rsid w:val="00CD0AD9"/>
    <w:rsid w:val="00CD3651"/>
    <w:rsid w:val="00CD44E1"/>
    <w:rsid w:val="00CD4502"/>
    <w:rsid w:val="00CD70D9"/>
    <w:rsid w:val="00CD7B0E"/>
    <w:rsid w:val="00CE4B17"/>
    <w:rsid w:val="00CE774F"/>
    <w:rsid w:val="00CF611C"/>
    <w:rsid w:val="00D02308"/>
    <w:rsid w:val="00D04D99"/>
    <w:rsid w:val="00D06C54"/>
    <w:rsid w:val="00D1065F"/>
    <w:rsid w:val="00D14D9D"/>
    <w:rsid w:val="00D20571"/>
    <w:rsid w:val="00D20884"/>
    <w:rsid w:val="00D22D8B"/>
    <w:rsid w:val="00D253AD"/>
    <w:rsid w:val="00D2752C"/>
    <w:rsid w:val="00D32F21"/>
    <w:rsid w:val="00D4104E"/>
    <w:rsid w:val="00D41FBF"/>
    <w:rsid w:val="00D4285D"/>
    <w:rsid w:val="00D42FFF"/>
    <w:rsid w:val="00D45C77"/>
    <w:rsid w:val="00D53240"/>
    <w:rsid w:val="00D5551A"/>
    <w:rsid w:val="00D574D6"/>
    <w:rsid w:val="00D6025B"/>
    <w:rsid w:val="00D60815"/>
    <w:rsid w:val="00D60A9D"/>
    <w:rsid w:val="00D62D0F"/>
    <w:rsid w:val="00D63246"/>
    <w:rsid w:val="00D65553"/>
    <w:rsid w:val="00D65BFC"/>
    <w:rsid w:val="00D666DA"/>
    <w:rsid w:val="00D71112"/>
    <w:rsid w:val="00D742BB"/>
    <w:rsid w:val="00D83797"/>
    <w:rsid w:val="00D85BD7"/>
    <w:rsid w:val="00D91558"/>
    <w:rsid w:val="00D919E2"/>
    <w:rsid w:val="00D95488"/>
    <w:rsid w:val="00D95B52"/>
    <w:rsid w:val="00D96F5B"/>
    <w:rsid w:val="00DA545B"/>
    <w:rsid w:val="00DA5860"/>
    <w:rsid w:val="00DB09A3"/>
    <w:rsid w:val="00DB76E9"/>
    <w:rsid w:val="00DC012D"/>
    <w:rsid w:val="00DC5E8A"/>
    <w:rsid w:val="00DC60D8"/>
    <w:rsid w:val="00DD071F"/>
    <w:rsid w:val="00DD5A8C"/>
    <w:rsid w:val="00DE06D8"/>
    <w:rsid w:val="00DE3E8E"/>
    <w:rsid w:val="00DE6ACF"/>
    <w:rsid w:val="00DF080A"/>
    <w:rsid w:val="00DF22E6"/>
    <w:rsid w:val="00DF6B58"/>
    <w:rsid w:val="00DF6D4F"/>
    <w:rsid w:val="00E15FED"/>
    <w:rsid w:val="00E16502"/>
    <w:rsid w:val="00E172A3"/>
    <w:rsid w:val="00E212D0"/>
    <w:rsid w:val="00E23683"/>
    <w:rsid w:val="00E23BDA"/>
    <w:rsid w:val="00E255C8"/>
    <w:rsid w:val="00E257ED"/>
    <w:rsid w:val="00E265D9"/>
    <w:rsid w:val="00E27151"/>
    <w:rsid w:val="00E30D75"/>
    <w:rsid w:val="00E31103"/>
    <w:rsid w:val="00E32E26"/>
    <w:rsid w:val="00E33178"/>
    <w:rsid w:val="00E40455"/>
    <w:rsid w:val="00E413CE"/>
    <w:rsid w:val="00E41B79"/>
    <w:rsid w:val="00E42330"/>
    <w:rsid w:val="00E478C5"/>
    <w:rsid w:val="00E52C41"/>
    <w:rsid w:val="00E65BBC"/>
    <w:rsid w:val="00E74855"/>
    <w:rsid w:val="00E754BA"/>
    <w:rsid w:val="00E75A5A"/>
    <w:rsid w:val="00E82089"/>
    <w:rsid w:val="00E8265C"/>
    <w:rsid w:val="00E86F0D"/>
    <w:rsid w:val="00E875AF"/>
    <w:rsid w:val="00E96AA3"/>
    <w:rsid w:val="00E96F5B"/>
    <w:rsid w:val="00EA0ADF"/>
    <w:rsid w:val="00EA19DB"/>
    <w:rsid w:val="00EA64F4"/>
    <w:rsid w:val="00EB0024"/>
    <w:rsid w:val="00EB52CE"/>
    <w:rsid w:val="00EB5CF3"/>
    <w:rsid w:val="00EB62CC"/>
    <w:rsid w:val="00EC5407"/>
    <w:rsid w:val="00EC60EA"/>
    <w:rsid w:val="00EC6E20"/>
    <w:rsid w:val="00ED0765"/>
    <w:rsid w:val="00ED38A7"/>
    <w:rsid w:val="00ED5DC4"/>
    <w:rsid w:val="00EE0CC3"/>
    <w:rsid w:val="00EE520B"/>
    <w:rsid w:val="00EE6F1A"/>
    <w:rsid w:val="00EE76CD"/>
    <w:rsid w:val="00EF1E06"/>
    <w:rsid w:val="00EF1E11"/>
    <w:rsid w:val="00EF34BE"/>
    <w:rsid w:val="00EF3CC8"/>
    <w:rsid w:val="00EF6686"/>
    <w:rsid w:val="00F02BC4"/>
    <w:rsid w:val="00F0559D"/>
    <w:rsid w:val="00F0790A"/>
    <w:rsid w:val="00F079CB"/>
    <w:rsid w:val="00F10623"/>
    <w:rsid w:val="00F13354"/>
    <w:rsid w:val="00F133DE"/>
    <w:rsid w:val="00F175DC"/>
    <w:rsid w:val="00F2049B"/>
    <w:rsid w:val="00F226ED"/>
    <w:rsid w:val="00F23936"/>
    <w:rsid w:val="00F241E1"/>
    <w:rsid w:val="00F2444E"/>
    <w:rsid w:val="00F24ABC"/>
    <w:rsid w:val="00F26C0A"/>
    <w:rsid w:val="00F26E17"/>
    <w:rsid w:val="00F31A41"/>
    <w:rsid w:val="00F31AFC"/>
    <w:rsid w:val="00F40A85"/>
    <w:rsid w:val="00F42C41"/>
    <w:rsid w:val="00F43E64"/>
    <w:rsid w:val="00F44E92"/>
    <w:rsid w:val="00F476E7"/>
    <w:rsid w:val="00F51982"/>
    <w:rsid w:val="00F52C48"/>
    <w:rsid w:val="00F54C1A"/>
    <w:rsid w:val="00F5661F"/>
    <w:rsid w:val="00F57D39"/>
    <w:rsid w:val="00F60E0D"/>
    <w:rsid w:val="00F612B3"/>
    <w:rsid w:val="00F616F8"/>
    <w:rsid w:val="00F7042A"/>
    <w:rsid w:val="00F71042"/>
    <w:rsid w:val="00F730F2"/>
    <w:rsid w:val="00F74A53"/>
    <w:rsid w:val="00F75344"/>
    <w:rsid w:val="00F76228"/>
    <w:rsid w:val="00F80D87"/>
    <w:rsid w:val="00F8215B"/>
    <w:rsid w:val="00F837C1"/>
    <w:rsid w:val="00F856ED"/>
    <w:rsid w:val="00F86BD4"/>
    <w:rsid w:val="00F90445"/>
    <w:rsid w:val="00FA01A9"/>
    <w:rsid w:val="00FA54F3"/>
    <w:rsid w:val="00FA6E66"/>
    <w:rsid w:val="00FA74F3"/>
    <w:rsid w:val="00FA7BBE"/>
    <w:rsid w:val="00FB034D"/>
    <w:rsid w:val="00FB0490"/>
    <w:rsid w:val="00FB05A6"/>
    <w:rsid w:val="00FB19B6"/>
    <w:rsid w:val="00FC04C6"/>
    <w:rsid w:val="00FC1092"/>
    <w:rsid w:val="00FC7EC0"/>
    <w:rsid w:val="00FD254A"/>
    <w:rsid w:val="00FD4C42"/>
    <w:rsid w:val="00FD7731"/>
    <w:rsid w:val="00FD7F5C"/>
    <w:rsid w:val="00FE0A94"/>
    <w:rsid w:val="00FE3250"/>
    <w:rsid w:val="00FE4168"/>
    <w:rsid w:val="00FE5A7F"/>
    <w:rsid w:val="00FE60DA"/>
    <w:rsid w:val="00FF0A29"/>
    <w:rsid w:val="00FF4835"/>
    <w:rsid w:val="00FF5A45"/>
    <w:rsid w:val="00FF5E41"/>
    <w:rsid w:val="00FF5F1F"/>
    <w:rsid w:val="00FF726D"/>
    <w:rsid w:val="00FF7345"/>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50CB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085"/>
    <w:pPr>
      <w:jc w:val="both"/>
    </w:pPr>
    <w:rPr>
      <w:rFonts w:ascii="Arial" w:hAnsi="Arial"/>
      <w:sz w:val="20"/>
    </w:rPr>
  </w:style>
  <w:style w:type="paragraph" w:styleId="Titre1">
    <w:name w:val="heading 1"/>
    <w:basedOn w:val="Normal"/>
    <w:next w:val="Normal"/>
    <w:link w:val="Titre1Car"/>
    <w:uiPriority w:val="9"/>
    <w:qFormat/>
    <w:rsid w:val="002C408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E7E4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EE0CC3"/>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autoRedefine/>
    <w:uiPriority w:val="10"/>
    <w:qFormat/>
    <w:rsid w:val="00556F45"/>
    <w:pPr>
      <w:pBdr>
        <w:top w:val="single" w:sz="4" w:space="1" w:color="auto"/>
        <w:left w:val="single" w:sz="4" w:space="4" w:color="auto"/>
        <w:bottom w:val="single" w:sz="4" w:space="1" w:color="auto"/>
        <w:right w:val="single" w:sz="4" w:space="4" w:color="auto"/>
      </w:pBdr>
      <w:spacing w:line="276" w:lineRule="auto"/>
    </w:pPr>
    <w:rPr>
      <w:rFonts w:eastAsiaTheme="majorEastAsia" w:cstheme="majorBidi"/>
      <w:bCs/>
      <w:caps/>
      <w:color w:val="5B9BD5" w:themeColor="accent1"/>
      <w:spacing w:val="10"/>
      <w:sz w:val="52"/>
      <w:szCs w:val="52"/>
    </w:rPr>
  </w:style>
  <w:style w:type="character" w:customStyle="1" w:styleId="TitreCar">
    <w:name w:val="Titre Car"/>
    <w:basedOn w:val="Policepardfaut"/>
    <w:link w:val="Titre"/>
    <w:uiPriority w:val="10"/>
    <w:rsid w:val="00556F45"/>
    <w:rPr>
      <w:rFonts w:eastAsiaTheme="majorEastAsia" w:cstheme="majorBidi"/>
      <w:bCs/>
      <w:caps/>
      <w:color w:val="5B9BD5" w:themeColor="accent1"/>
      <w:spacing w:val="10"/>
      <w:sz w:val="52"/>
      <w:szCs w:val="52"/>
    </w:rPr>
  </w:style>
  <w:style w:type="paragraph" w:styleId="Pieddepage">
    <w:name w:val="footer"/>
    <w:basedOn w:val="Normal"/>
    <w:link w:val="PieddepageCar"/>
    <w:uiPriority w:val="99"/>
    <w:unhideWhenUsed/>
    <w:rsid w:val="008530BD"/>
    <w:pPr>
      <w:tabs>
        <w:tab w:val="center" w:pos="4536"/>
        <w:tab w:val="right" w:pos="9072"/>
      </w:tabs>
    </w:pPr>
  </w:style>
  <w:style w:type="character" w:customStyle="1" w:styleId="PieddepageCar">
    <w:name w:val="Pied de page Car"/>
    <w:basedOn w:val="Policepardfaut"/>
    <w:link w:val="Pieddepage"/>
    <w:uiPriority w:val="99"/>
    <w:rsid w:val="008530BD"/>
  </w:style>
  <w:style w:type="character" w:styleId="Numrodepage">
    <w:name w:val="page number"/>
    <w:basedOn w:val="Policepardfaut"/>
    <w:uiPriority w:val="99"/>
    <w:semiHidden/>
    <w:unhideWhenUsed/>
    <w:rsid w:val="008530BD"/>
  </w:style>
  <w:style w:type="table" w:styleId="Grilledutableau">
    <w:name w:val="Table Grid"/>
    <w:basedOn w:val="TableauNormal"/>
    <w:uiPriority w:val="39"/>
    <w:rsid w:val="005817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2C4085"/>
    <w:rPr>
      <w:rFonts w:asciiTheme="majorHAnsi" w:eastAsiaTheme="majorEastAsia" w:hAnsiTheme="majorHAnsi" w:cstheme="majorBidi"/>
      <w:color w:val="2E74B5" w:themeColor="accent1" w:themeShade="BF"/>
      <w:sz w:val="32"/>
      <w:szCs w:val="32"/>
    </w:rPr>
  </w:style>
  <w:style w:type="paragraph" w:styleId="Paragraphedeliste">
    <w:name w:val="List Paragraph"/>
    <w:basedOn w:val="Normal"/>
    <w:uiPriority w:val="34"/>
    <w:qFormat/>
    <w:rsid w:val="00472AC2"/>
    <w:pPr>
      <w:ind w:left="720"/>
      <w:contextualSpacing/>
    </w:pPr>
  </w:style>
  <w:style w:type="character" w:customStyle="1" w:styleId="Titre2Car">
    <w:name w:val="Titre 2 Car"/>
    <w:basedOn w:val="Policepardfaut"/>
    <w:link w:val="Titre2"/>
    <w:uiPriority w:val="9"/>
    <w:rsid w:val="001E7E4B"/>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B43054"/>
    <w:pPr>
      <w:spacing w:before="480" w:line="276" w:lineRule="auto"/>
      <w:jc w:val="left"/>
      <w:outlineLvl w:val="9"/>
    </w:pPr>
    <w:rPr>
      <w:b/>
      <w:bCs/>
      <w:sz w:val="28"/>
      <w:szCs w:val="28"/>
      <w:lang w:eastAsia="fr-FR"/>
    </w:rPr>
  </w:style>
  <w:style w:type="paragraph" w:styleId="TM1">
    <w:name w:val="toc 1"/>
    <w:basedOn w:val="Normal"/>
    <w:next w:val="Normal"/>
    <w:autoRedefine/>
    <w:uiPriority w:val="39"/>
    <w:unhideWhenUsed/>
    <w:rsid w:val="00F837C1"/>
    <w:pPr>
      <w:tabs>
        <w:tab w:val="right" w:leader="dot" w:pos="9056"/>
      </w:tabs>
      <w:spacing w:before="120"/>
      <w:jc w:val="left"/>
    </w:pPr>
    <w:rPr>
      <w:rFonts w:asciiTheme="minorHAnsi" w:hAnsiTheme="minorHAnsi"/>
      <w:b/>
      <w:bCs/>
      <w:sz w:val="24"/>
    </w:rPr>
  </w:style>
  <w:style w:type="paragraph" w:styleId="TM2">
    <w:name w:val="toc 2"/>
    <w:basedOn w:val="Normal"/>
    <w:next w:val="Normal"/>
    <w:autoRedefine/>
    <w:uiPriority w:val="39"/>
    <w:unhideWhenUsed/>
    <w:rsid w:val="00B43054"/>
    <w:pPr>
      <w:ind w:left="200"/>
      <w:jc w:val="left"/>
    </w:pPr>
    <w:rPr>
      <w:rFonts w:asciiTheme="minorHAnsi" w:hAnsiTheme="minorHAnsi"/>
      <w:b/>
      <w:bCs/>
      <w:sz w:val="22"/>
      <w:szCs w:val="22"/>
    </w:rPr>
  </w:style>
  <w:style w:type="character" w:styleId="Lienhypertexte">
    <w:name w:val="Hyperlink"/>
    <w:basedOn w:val="Policepardfaut"/>
    <w:uiPriority w:val="99"/>
    <w:unhideWhenUsed/>
    <w:rsid w:val="00B43054"/>
    <w:rPr>
      <w:color w:val="0563C1" w:themeColor="hyperlink"/>
      <w:u w:val="single"/>
    </w:rPr>
  </w:style>
  <w:style w:type="paragraph" w:styleId="TM3">
    <w:name w:val="toc 3"/>
    <w:basedOn w:val="Normal"/>
    <w:next w:val="Normal"/>
    <w:autoRedefine/>
    <w:uiPriority w:val="39"/>
    <w:unhideWhenUsed/>
    <w:rsid w:val="00B43054"/>
    <w:pPr>
      <w:ind w:left="400"/>
      <w:jc w:val="left"/>
    </w:pPr>
    <w:rPr>
      <w:rFonts w:asciiTheme="minorHAnsi" w:hAnsiTheme="minorHAnsi"/>
      <w:sz w:val="22"/>
      <w:szCs w:val="22"/>
    </w:rPr>
  </w:style>
  <w:style w:type="paragraph" w:styleId="TM4">
    <w:name w:val="toc 4"/>
    <w:basedOn w:val="Normal"/>
    <w:next w:val="Normal"/>
    <w:autoRedefine/>
    <w:uiPriority w:val="39"/>
    <w:unhideWhenUsed/>
    <w:rsid w:val="00B43054"/>
    <w:pPr>
      <w:ind w:left="600"/>
      <w:jc w:val="left"/>
    </w:pPr>
    <w:rPr>
      <w:rFonts w:asciiTheme="minorHAnsi" w:hAnsiTheme="minorHAnsi"/>
      <w:szCs w:val="20"/>
    </w:rPr>
  </w:style>
  <w:style w:type="paragraph" w:styleId="TM5">
    <w:name w:val="toc 5"/>
    <w:basedOn w:val="Normal"/>
    <w:next w:val="Normal"/>
    <w:autoRedefine/>
    <w:uiPriority w:val="39"/>
    <w:unhideWhenUsed/>
    <w:rsid w:val="00B43054"/>
    <w:pPr>
      <w:ind w:left="800"/>
      <w:jc w:val="left"/>
    </w:pPr>
    <w:rPr>
      <w:rFonts w:asciiTheme="minorHAnsi" w:hAnsiTheme="minorHAnsi"/>
      <w:szCs w:val="20"/>
    </w:rPr>
  </w:style>
  <w:style w:type="paragraph" w:styleId="TM6">
    <w:name w:val="toc 6"/>
    <w:basedOn w:val="Normal"/>
    <w:next w:val="Normal"/>
    <w:autoRedefine/>
    <w:uiPriority w:val="39"/>
    <w:unhideWhenUsed/>
    <w:rsid w:val="00B43054"/>
    <w:pPr>
      <w:ind w:left="1000"/>
      <w:jc w:val="left"/>
    </w:pPr>
    <w:rPr>
      <w:rFonts w:asciiTheme="minorHAnsi" w:hAnsiTheme="minorHAnsi"/>
      <w:szCs w:val="20"/>
    </w:rPr>
  </w:style>
  <w:style w:type="paragraph" w:styleId="TM7">
    <w:name w:val="toc 7"/>
    <w:basedOn w:val="Normal"/>
    <w:next w:val="Normal"/>
    <w:autoRedefine/>
    <w:uiPriority w:val="39"/>
    <w:unhideWhenUsed/>
    <w:rsid w:val="00B43054"/>
    <w:pPr>
      <w:ind w:left="1200"/>
      <w:jc w:val="left"/>
    </w:pPr>
    <w:rPr>
      <w:rFonts w:asciiTheme="minorHAnsi" w:hAnsiTheme="minorHAnsi"/>
      <w:szCs w:val="20"/>
    </w:rPr>
  </w:style>
  <w:style w:type="paragraph" w:styleId="TM8">
    <w:name w:val="toc 8"/>
    <w:basedOn w:val="Normal"/>
    <w:next w:val="Normal"/>
    <w:autoRedefine/>
    <w:uiPriority w:val="39"/>
    <w:unhideWhenUsed/>
    <w:rsid w:val="00B43054"/>
    <w:pPr>
      <w:ind w:left="1400"/>
      <w:jc w:val="left"/>
    </w:pPr>
    <w:rPr>
      <w:rFonts w:asciiTheme="minorHAnsi" w:hAnsiTheme="minorHAnsi"/>
      <w:szCs w:val="20"/>
    </w:rPr>
  </w:style>
  <w:style w:type="paragraph" w:styleId="TM9">
    <w:name w:val="toc 9"/>
    <w:basedOn w:val="Normal"/>
    <w:next w:val="Normal"/>
    <w:autoRedefine/>
    <w:uiPriority w:val="39"/>
    <w:unhideWhenUsed/>
    <w:rsid w:val="00B43054"/>
    <w:pPr>
      <w:ind w:left="1600"/>
      <w:jc w:val="left"/>
    </w:pPr>
    <w:rPr>
      <w:rFonts w:asciiTheme="minorHAnsi" w:hAnsiTheme="minorHAnsi"/>
      <w:szCs w:val="20"/>
    </w:rPr>
  </w:style>
  <w:style w:type="paragraph" w:styleId="Tabledesillustrations">
    <w:name w:val="table of figures"/>
    <w:basedOn w:val="Normal"/>
    <w:next w:val="Normal"/>
    <w:uiPriority w:val="99"/>
    <w:unhideWhenUsed/>
    <w:rsid w:val="0056560C"/>
    <w:pPr>
      <w:ind w:left="400" w:hanging="400"/>
    </w:pPr>
  </w:style>
  <w:style w:type="paragraph" w:customStyle="1" w:styleId="default">
    <w:name w:val="default"/>
    <w:basedOn w:val="Normal"/>
    <w:rsid w:val="003F7A6A"/>
    <w:pPr>
      <w:spacing w:before="100" w:beforeAutospacing="1" w:after="100" w:afterAutospacing="1"/>
      <w:jc w:val="left"/>
    </w:pPr>
    <w:rPr>
      <w:rFonts w:ascii="Times New Roman" w:hAnsi="Times New Roman" w:cs="Times New Roman"/>
      <w:sz w:val="24"/>
      <w:lang w:eastAsia="fr-FR"/>
    </w:rPr>
  </w:style>
  <w:style w:type="character" w:customStyle="1" w:styleId="apple-converted-space">
    <w:name w:val="apple-converted-space"/>
    <w:basedOn w:val="Policepardfaut"/>
    <w:rsid w:val="003F7A6A"/>
  </w:style>
  <w:style w:type="character" w:customStyle="1" w:styleId="Titre3Car">
    <w:name w:val="Titre 3 Car"/>
    <w:basedOn w:val="Policepardfaut"/>
    <w:link w:val="Titre3"/>
    <w:uiPriority w:val="9"/>
    <w:rsid w:val="00EE0CC3"/>
    <w:rPr>
      <w:rFonts w:asciiTheme="majorHAnsi" w:eastAsiaTheme="majorEastAsia" w:hAnsiTheme="majorHAnsi" w:cstheme="majorBidi"/>
      <w:color w:val="1F4D78" w:themeColor="accent1" w:themeShade="7F"/>
    </w:rPr>
  </w:style>
  <w:style w:type="paragraph" w:styleId="En-tte">
    <w:name w:val="header"/>
    <w:basedOn w:val="Normal"/>
    <w:link w:val="En-tteCar"/>
    <w:uiPriority w:val="99"/>
    <w:unhideWhenUsed/>
    <w:rsid w:val="006663BB"/>
    <w:pPr>
      <w:tabs>
        <w:tab w:val="center" w:pos="4536"/>
        <w:tab w:val="right" w:pos="9072"/>
      </w:tabs>
    </w:pPr>
  </w:style>
  <w:style w:type="character" w:customStyle="1" w:styleId="En-tteCar">
    <w:name w:val="En-tête Car"/>
    <w:basedOn w:val="Policepardfaut"/>
    <w:link w:val="En-tte"/>
    <w:uiPriority w:val="99"/>
    <w:rsid w:val="006663BB"/>
    <w:rPr>
      <w:rFonts w:ascii="Arial" w:hAnsi="Arial"/>
      <w:sz w:val="20"/>
    </w:rPr>
  </w:style>
  <w:style w:type="paragraph" w:customStyle="1" w:styleId="Style1">
    <w:name w:val="Style1"/>
    <w:basedOn w:val="Titre1"/>
    <w:qFormat/>
    <w:rsid w:val="00F837C1"/>
    <w:pPr>
      <w:outlineLvl w:val="9"/>
    </w:pPr>
  </w:style>
  <w:style w:type="paragraph" w:styleId="Lgende">
    <w:name w:val="caption"/>
    <w:basedOn w:val="Normal"/>
    <w:next w:val="Normal"/>
    <w:uiPriority w:val="35"/>
    <w:unhideWhenUsed/>
    <w:qFormat/>
    <w:rsid w:val="00A5728D"/>
    <w:pPr>
      <w:spacing w:after="200"/>
    </w:pPr>
    <w:rPr>
      <w:i/>
      <w:iCs/>
      <w:color w:val="44546A" w:themeColor="text2"/>
      <w:sz w:val="18"/>
      <w:szCs w:val="18"/>
    </w:rPr>
  </w:style>
  <w:style w:type="paragraph" w:styleId="NormalWeb">
    <w:name w:val="Normal (Web)"/>
    <w:basedOn w:val="Normal"/>
    <w:uiPriority w:val="99"/>
    <w:semiHidden/>
    <w:unhideWhenUsed/>
    <w:rsid w:val="003C1190"/>
    <w:pPr>
      <w:spacing w:before="100" w:beforeAutospacing="1" w:after="100" w:afterAutospacing="1"/>
      <w:jc w:val="left"/>
    </w:pPr>
    <w:rPr>
      <w:rFonts w:ascii="Times New Roman" w:hAnsi="Times New Roman" w:cs="Times New Roman"/>
      <w:sz w:val="24"/>
      <w:lang w:eastAsia="fr-FR"/>
    </w:rPr>
  </w:style>
  <w:style w:type="paragraph" w:styleId="Sansinterligne">
    <w:name w:val="No Spacing"/>
    <w:uiPriority w:val="1"/>
    <w:qFormat/>
    <w:rsid w:val="00961D23"/>
    <w:pPr>
      <w:jc w:val="both"/>
    </w:pPr>
    <w:rPr>
      <w:rFonts w:ascii="Arial" w:hAnsi="Arial"/>
      <w:sz w:val="20"/>
    </w:rPr>
  </w:style>
  <w:style w:type="character" w:styleId="Marquedecommentaire">
    <w:name w:val="annotation reference"/>
    <w:basedOn w:val="Policepardfaut"/>
    <w:uiPriority w:val="99"/>
    <w:semiHidden/>
    <w:unhideWhenUsed/>
    <w:rsid w:val="00FF726D"/>
    <w:rPr>
      <w:sz w:val="18"/>
      <w:szCs w:val="18"/>
    </w:rPr>
  </w:style>
  <w:style w:type="paragraph" w:styleId="Commentaire">
    <w:name w:val="annotation text"/>
    <w:basedOn w:val="Normal"/>
    <w:link w:val="CommentaireCar"/>
    <w:uiPriority w:val="99"/>
    <w:semiHidden/>
    <w:unhideWhenUsed/>
    <w:rsid w:val="00FF726D"/>
    <w:rPr>
      <w:sz w:val="24"/>
    </w:rPr>
  </w:style>
  <w:style w:type="character" w:customStyle="1" w:styleId="CommentaireCar">
    <w:name w:val="Commentaire Car"/>
    <w:basedOn w:val="Policepardfaut"/>
    <w:link w:val="Commentaire"/>
    <w:uiPriority w:val="99"/>
    <w:semiHidden/>
    <w:rsid w:val="00FF726D"/>
    <w:rPr>
      <w:rFonts w:ascii="Arial" w:hAnsi="Arial"/>
    </w:rPr>
  </w:style>
  <w:style w:type="paragraph" w:styleId="Objetducommentaire">
    <w:name w:val="annotation subject"/>
    <w:basedOn w:val="Commentaire"/>
    <w:next w:val="Commentaire"/>
    <w:link w:val="ObjetducommentaireCar"/>
    <w:uiPriority w:val="99"/>
    <w:semiHidden/>
    <w:unhideWhenUsed/>
    <w:rsid w:val="00FF726D"/>
    <w:rPr>
      <w:b/>
      <w:bCs/>
      <w:sz w:val="20"/>
      <w:szCs w:val="20"/>
    </w:rPr>
  </w:style>
  <w:style w:type="character" w:customStyle="1" w:styleId="ObjetducommentaireCar">
    <w:name w:val="Objet du commentaire Car"/>
    <w:basedOn w:val="CommentaireCar"/>
    <w:link w:val="Objetducommentaire"/>
    <w:uiPriority w:val="99"/>
    <w:semiHidden/>
    <w:rsid w:val="00FF726D"/>
    <w:rPr>
      <w:rFonts w:ascii="Arial" w:hAnsi="Arial"/>
      <w:b/>
      <w:bCs/>
      <w:sz w:val="20"/>
      <w:szCs w:val="20"/>
    </w:rPr>
  </w:style>
  <w:style w:type="paragraph" w:styleId="Textedebulles">
    <w:name w:val="Balloon Text"/>
    <w:basedOn w:val="Normal"/>
    <w:link w:val="TextedebullesCar"/>
    <w:uiPriority w:val="99"/>
    <w:semiHidden/>
    <w:unhideWhenUsed/>
    <w:rsid w:val="00FF726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F726D"/>
    <w:rPr>
      <w:rFonts w:ascii="Times New Roman" w:hAnsi="Times New Roman" w:cs="Times New Roman"/>
      <w:sz w:val="18"/>
      <w:szCs w:val="18"/>
    </w:rPr>
  </w:style>
  <w:style w:type="paragraph" w:styleId="PrformatHTML">
    <w:name w:val="HTML Preformatted"/>
    <w:basedOn w:val="Normal"/>
    <w:link w:val="PrformatHTMLCar"/>
    <w:uiPriority w:val="99"/>
    <w:semiHidden/>
    <w:unhideWhenUsed/>
    <w:rsid w:val="00222A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fr-FR"/>
    </w:rPr>
  </w:style>
  <w:style w:type="character" w:customStyle="1" w:styleId="PrformatHTMLCar">
    <w:name w:val="Préformaté HTML Car"/>
    <w:basedOn w:val="Policepardfaut"/>
    <w:link w:val="PrformatHTML"/>
    <w:uiPriority w:val="99"/>
    <w:semiHidden/>
    <w:rsid w:val="00222A00"/>
    <w:rPr>
      <w:rFonts w:ascii="Courier New" w:hAnsi="Courier New" w:cs="Courier New"/>
      <w:sz w:val="20"/>
      <w:szCs w:val="20"/>
      <w:lang w:eastAsia="fr-FR"/>
    </w:rPr>
  </w:style>
  <w:style w:type="character" w:styleId="CodeHTML">
    <w:name w:val="HTML Code"/>
    <w:basedOn w:val="Policepardfaut"/>
    <w:uiPriority w:val="99"/>
    <w:semiHidden/>
    <w:unhideWhenUsed/>
    <w:rsid w:val="00222A00"/>
    <w:rPr>
      <w:rFonts w:ascii="Courier New" w:eastAsiaTheme="minorHAnsi"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4615">
      <w:bodyDiv w:val="1"/>
      <w:marLeft w:val="0"/>
      <w:marRight w:val="0"/>
      <w:marTop w:val="0"/>
      <w:marBottom w:val="0"/>
      <w:divBdr>
        <w:top w:val="none" w:sz="0" w:space="0" w:color="auto"/>
        <w:left w:val="none" w:sz="0" w:space="0" w:color="auto"/>
        <w:bottom w:val="none" w:sz="0" w:space="0" w:color="auto"/>
        <w:right w:val="none" w:sz="0" w:space="0" w:color="auto"/>
      </w:divBdr>
    </w:div>
    <w:div w:id="120147806">
      <w:bodyDiv w:val="1"/>
      <w:marLeft w:val="0"/>
      <w:marRight w:val="0"/>
      <w:marTop w:val="0"/>
      <w:marBottom w:val="0"/>
      <w:divBdr>
        <w:top w:val="none" w:sz="0" w:space="0" w:color="auto"/>
        <w:left w:val="none" w:sz="0" w:space="0" w:color="auto"/>
        <w:bottom w:val="none" w:sz="0" w:space="0" w:color="auto"/>
        <w:right w:val="none" w:sz="0" w:space="0" w:color="auto"/>
      </w:divBdr>
    </w:div>
    <w:div w:id="154299849">
      <w:bodyDiv w:val="1"/>
      <w:marLeft w:val="0"/>
      <w:marRight w:val="0"/>
      <w:marTop w:val="0"/>
      <w:marBottom w:val="0"/>
      <w:divBdr>
        <w:top w:val="none" w:sz="0" w:space="0" w:color="auto"/>
        <w:left w:val="none" w:sz="0" w:space="0" w:color="auto"/>
        <w:bottom w:val="none" w:sz="0" w:space="0" w:color="auto"/>
        <w:right w:val="none" w:sz="0" w:space="0" w:color="auto"/>
      </w:divBdr>
    </w:div>
    <w:div w:id="327752414">
      <w:bodyDiv w:val="1"/>
      <w:marLeft w:val="0"/>
      <w:marRight w:val="0"/>
      <w:marTop w:val="0"/>
      <w:marBottom w:val="0"/>
      <w:divBdr>
        <w:top w:val="none" w:sz="0" w:space="0" w:color="auto"/>
        <w:left w:val="none" w:sz="0" w:space="0" w:color="auto"/>
        <w:bottom w:val="none" w:sz="0" w:space="0" w:color="auto"/>
        <w:right w:val="none" w:sz="0" w:space="0" w:color="auto"/>
      </w:divBdr>
    </w:div>
    <w:div w:id="705259782">
      <w:bodyDiv w:val="1"/>
      <w:marLeft w:val="0"/>
      <w:marRight w:val="0"/>
      <w:marTop w:val="0"/>
      <w:marBottom w:val="0"/>
      <w:divBdr>
        <w:top w:val="none" w:sz="0" w:space="0" w:color="auto"/>
        <w:left w:val="none" w:sz="0" w:space="0" w:color="auto"/>
        <w:bottom w:val="none" w:sz="0" w:space="0" w:color="auto"/>
        <w:right w:val="none" w:sz="0" w:space="0" w:color="auto"/>
      </w:divBdr>
    </w:div>
    <w:div w:id="811363603">
      <w:bodyDiv w:val="1"/>
      <w:marLeft w:val="0"/>
      <w:marRight w:val="0"/>
      <w:marTop w:val="0"/>
      <w:marBottom w:val="0"/>
      <w:divBdr>
        <w:top w:val="none" w:sz="0" w:space="0" w:color="auto"/>
        <w:left w:val="none" w:sz="0" w:space="0" w:color="auto"/>
        <w:bottom w:val="none" w:sz="0" w:space="0" w:color="auto"/>
        <w:right w:val="none" w:sz="0" w:space="0" w:color="auto"/>
      </w:divBdr>
    </w:div>
    <w:div w:id="864903572">
      <w:bodyDiv w:val="1"/>
      <w:marLeft w:val="0"/>
      <w:marRight w:val="0"/>
      <w:marTop w:val="0"/>
      <w:marBottom w:val="0"/>
      <w:divBdr>
        <w:top w:val="none" w:sz="0" w:space="0" w:color="auto"/>
        <w:left w:val="none" w:sz="0" w:space="0" w:color="auto"/>
        <w:bottom w:val="none" w:sz="0" w:space="0" w:color="auto"/>
        <w:right w:val="none" w:sz="0" w:space="0" w:color="auto"/>
      </w:divBdr>
    </w:div>
    <w:div w:id="1183393773">
      <w:bodyDiv w:val="1"/>
      <w:marLeft w:val="0"/>
      <w:marRight w:val="0"/>
      <w:marTop w:val="0"/>
      <w:marBottom w:val="0"/>
      <w:divBdr>
        <w:top w:val="none" w:sz="0" w:space="0" w:color="auto"/>
        <w:left w:val="none" w:sz="0" w:space="0" w:color="auto"/>
        <w:bottom w:val="none" w:sz="0" w:space="0" w:color="auto"/>
        <w:right w:val="none" w:sz="0" w:space="0" w:color="auto"/>
      </w:divBdr>
      <w:divsChild>
        <w:div w:id="1444157080">
          <w:marLeft w:val="0"/>
          <w:marRight w:val="0"/>
          <w:marTop w:val="0"/>
          <w:marBottom w:val="0"/>
          <w:divBdr>
            <w:top w:val="none" w:sz="0" w:space="0" w:color="auto"/>
            <w:left w:val="none" w:sz="0" w:space="0" w:color="auto"/>
            <w:bottom w:val="none" w:sz="0" w:space="0" w:color="auto"/>
            <w:right w:val="none" w:sz="0" w:space="0" w:color="auto"/>
          </w:divBdr>
          <w:divsChild>
            <w:div w:id="114951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366983">
      <w:bodyDiv w:val="1"/>
      <w:marLeft w:val="0"/>
      <w:marRight w:val="0"/>
      <w:marTop w:val="0"/>
      <w:marBottom w:val="0"/>
      <w:divBdr>
        <w:top w:val="none" w:sz="0" w:space="0" w:color="auto"/>
        <w:left w:val="none" w:sz="0" w:space="0" w:color="auto"/>
        <w:bottom w:val="none" w:sz="0" w:space="0" w:color="auto"/>
        <w:right w:val="none" w:sz="0" w:space="0" w:color="auto"/>
      </w:divBdr>
    </w:div>
    <w:div w:id="1743329164">
      <w:bodyDiv w:val="1"/>
      <w:marLeft w:val="0"/>
      <w:marRight w:val="0"/>
      <w:marTop w:val="0"/>
      <w:marBottom w:val="0"/>
      <w:divBdr>
        <w:top w:val="none" w:sz="0" w:space="0" w:color="auto"/>
        <w:left w:val="none" w:sz="0" w:space="0" w:color="auto"/>
        <w:bottom w:val="none" w:sz="0" w:space="0" w:color="auto"/>
        <w:right w:val="none" w:sz="0" w:space="0" w:color="auto"/>
      </w:divBdr>
      <w:divsChild>
        <w:div w:id="1918399929">
          <w:marLeft w:val="0"/>
          <w:marRight w:val="0"/>
          <w:marTop w:val="0"/>
          <w:marBottom w:val="0"/>
          <w:divBdr>
            <w:top w:val="none" w:sz="0" w:space="0" w:color="auto"/>
            <w:left w:val="none" w:sz="0" w:space="0" w:color="auto"/>
            <w:bottom w:val="none" w:sz="0" w:space="0" w:color="auto"/>
            <w:right w:val="none" w:sz="0" w:space="0" w:color="auto"/>
          </w:divBdr>
          <w:divsChild>
            <w:div w:id="50883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716213">
      <w:bodyDiv w:val="1"/>
      <w:marLeft w:val="0"/>
      <w:marRight w:val="0"/>
      <w:marTop w:val="0"/>
      <w:marBottom w:val="0"/>
      <w:divBdr>
        <w:top w:val="none" w:sz="0" w:space="0" w:color="auto"/>
        <w:left w:val="none" w:sz="0" w:space="0" w:color="auto"/>
        <w:bottom w:val="none" w:sz="0" w:space="0" w:color="auto"/>
        <w:right w:val="none" w:sz="0" w:space="0" w:color="auto"/>
      </w:divBdr>
    </w:div>
    <w:div w:id="1916548538">
      <w:bodyDiv w:val="1"/>
      <w:marLeft w:val="0"/>
      <w:marRight w:val="0"/>
      <w:marTop w:val="0"/>
      <w:marBottom w:val="0"/>
      <w:divBdr>
        <w:top w:val="none" w:sz="0" w:space="0" w:color="auto"/>
        <w:left w:val="none" w:sz="0" w:space="0" w:color="auto"/>
        <w:bottom w:val="none" w:sz="0" w:space="0" w:color="auto"/>
        <w:right w:val="none" w:sz="0" w:space="0" w:color="auto"/>
      </w:divBdr>
      <w:divsChild>
        <w:div w:id="402797524">
          <w:marLeft w:val="0"/>
          <w:marRight w:val="0"/>
          <w:marTop w:val="0"/>
          <w:marBottom w:val="0"/>
          <w:divBdr>
            <w:top w:val="none" w:sz="0" w:space="0" w:color="auto"/>
            <w:left w:val="none" w:sz="0" w:space="0" w:color="auto"/>
            <w:bottom w:val="none" w:sz="0" w:space="0" w:color="auto"/>
            <w:right w:val="none" w:sz="0" w:space="0" w:color="auto"/>
          </w:divBdr>
          <w:divsChild>
            <w:div w:id="94662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628457">
      <w:bodyDiv w:val="1"/>
      <w:marLeft w:val="0"/>
      <w:marRight w:val="0"/>
      <w:marTop w:val="0"/>
      <w:marBottom w:val="0"/>
      <w:divBdr>
        <w:top w:val="none" w:sz="0" w:space="0" w:color="auto"/>
        <w:left w:val="none" w:sz="0" w:space="0" w:color="auto"/>
        <w:bottom w:val="none" w:sz="0" w:space="0" w:color="auto"/>
        <w:right w:val="none" w:sz="0" w:space="0" w:color="auto"/>
      </w:divBdr>
      <w:divsChild>
        <w:div w:id="876165437">
          <w:marLeft w:val="0"/>
          <w:marRight w:val="0"/>
          <w:marTop w:val="0"/>
          <w:marBottom w:val="0"/>
          <w:divBdr>
            <w:top w:val="none" w:sz="0" w:space="0" w:color="auto"/>
            <w:left w:val="none" w:sz="0" w:space="0" w:color="auto"/>
            <w:bottom w:val="none" w:sz="0" w:space="0" w:color="auto"/>
            <w:right w:val="none" w:sz="0" w:space="0" w:color="auto"/>
          </w:divBdr>
          <w:divsChild>
            <w:div w:id="2021620058">
              <w:marLeft w:val="0"/>
              <w:marRight w:val="0"/>
              <w:marTop w:val="0"/>
              <w:marBottom w:val="0"/>
              <w:divBdr>
                <w:top w:val="none" w:sz="0" w:space="0" w:color="auto"/>
                <w:left w:val="none" w:sz="0" w:space="0" w:color="auto"/>
                <w:bottom w:val="none" w:sz="0" w:space="0" w:color="auto"/>
                <w:right w:val="none" w:sz="0" w:space="0" w:color="auto"/>
              </w:divBdr>
            </w:div>
            <w:div w:id="546260247">
              <w:marLeft w:val="0"/>
              <w:marRight w:val="0"/>
              <w:marTop w:val="0"/>
              <w:marBottom w:val="0"/>
              <w:divBdr>
                <w:top w:val="none" w:sz="0" w:space="0" w:color="auto"/>
                <w:left w:val="none" w:sz="0" w:space="0" w:color="auto"/>
                <w:bottom w:val="none" w:sz="0" w:space="0" w:color="auto"/>
                <w:right w:val="none" w:sz="0" w:space="0" w:color="auto"/>
              </w:divBdr>
            </w:div>
            <w:div w:id="575238479">
              <w:marLeft w:val="0"/>
              <w:marRight w:val="0"/>
              <w:marTop w:val="0"/>
              <w:marBottom w:val="0"/>
              <w:divBdr>
                <w:top w:val="none" w:sz="0" w:space="0" w:color="auto"/>
                <w:left w:val="none" w:sz="0" w:space="0" w:color="auto"/>
                <w:bottom w:val="none" w:sz="0" w:space="0" w:color="auto"/>
                <w:right w:val="none" w:sz="0" w:space="0" w:color="auto"/>
              </w:divBdr>
            </w:div>
            <w:div w:id="169760809">
              <w:marLeft w:val="0"/>
              <w:marRight w:val="0"/>
              <w:marTop w:val="0"/>
              <w:marBottom w:val="0"/>
              <w:divBdr>
                <w:top w:val="none" w:sz="0" w:space="0" w:color="auto"/>
                <w:left w:val="none" w:sz="0" w:space="0" w:color="auto"/>
                <w:bottom w:val="none" w:sz="0" w:space="0" w:color="auto"/>
                <w:right w:val="none" w:sz="0" w:space="0" w:color="auto"/>
              </w:divBdr>
            </w:div>
            <w:div w:id="1306818542">
              <w:marLeft w:val="0"/>
              <w:marRight w:val="0"/>
              <w:marTop w:val="0"/>
              <w:marBottom w:val="0"/>
              <w:divBdr>
                <w:top w:val="none" w:sz="0" w:space="0" w:color="auto"/>
                <w:left w:val="none" w:sz="0" w:space="0" w:color="auto"/>
                <w:bottom w:val="none" w:sz="0" w:space="0" w:color="auto"/>
                <w:right w:val="none" w:sz="0" w:space="0" w:color="auto"/>
              </w:divBdr>
            </w:div>
            <w:div w:id="275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069873">
      <w:bodyDiv w:val="1"/>
      <w:marLeft w:val="0"/>
      <w:marRight w:val="0"/>
      <w:marTop w:val="0"/>
      <w:marBottom w:val="0"/>
      <w:divBdr>
        <w:top w:val="none" w:sz="0" w:space="0" w:color="auto"/>
        <w:left w:val="none" w:sz="0" w:space="0" w:color="auto"/>
        <w:bottom w:val="none" w:sz="0" w:space="0" w:color="auto"/>
        <w:right w:val="none" w:sz="0" w:space="0" w:color="auto"/>
      </w:divBdr>
      <w:divsChild>
        <w:div w:id="1227447856">
          <w:marLeft w:val="0"/>
          <w:marRight w:val="0"/>
          <w:marTop w:val="0"/>
          <w:marBottom w:val="0"/>
          <w:divBdr>
            <w:top w:val="none" w:sz="0" w:space="0" w:color="auto"/>
            <w:left w:val="none" w:sz="0" w:space="0" w:color="auto"/>
            <w:bottom w:val="none" w:sz="0" w:space="0" w:color="auto"/>
            <w:right w:val="none" w:sz="0" w:space="0" w:color="auto"/>
          </w:divBdr>
          <w:divsChild>
            <w:div w:id="1594128167">
              <w:marLeft w:val="0"/>
              <w:marRight w:val="0"/>
              <w:marTop w:val="0"/>
              <w:marBottom w:val="0"/>
              <w:divBdr>
                <w:top w:val="none" w:sz="0" w:space="0" w:color="auto"/>
                <w:left w:val="none" w:sz="0" w:space="0" w:color="auto"/>
                <w:bottom w:val="none" w:sz="0" w:space="0" w:color="auto"/>
                <w:right w:val="none" w:sz="0" w:space="0" w:color="auto"/>
              </w:divBdr>
              <w:divsChild>
                <w:div w:id="1582373398">
                  <w:marLeft w:val="0"/>
                  <w:marRight w:val="0"/>
                  <w:marTop w:val="0"/>
                  <w:marBottom w:val="0"/>
                  <w:divBdr>
                    <w:top w:val="none" w:sz="0" w:space="0" w:color="auto"/>
                    <w:left w:val="none" w:sz="0" w:space="0" w:color="auto"/>
                    <w:bottom w:val="none" w:sz="0" w:space="0" w:color="auto"/>
                    <w:right w:val="none" w:sz="0" w:space="0" w:color="auto"/>
                  </w:divBdr>
                  <w:divsChild>
                    <w:div w:id="92742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5060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github.com/marcozennaro/IPv6-WSN-book"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hyperlink" Target="https://ubidots.com/doc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eclipse.org/paho/clients/python/docs/"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github.com/contiki-os/contiki/wiki" TargetMode="External"/><Relationship Id="rId28" Type="http://schemas.openxmlformats.org/officeDocument/2006/relationships/image" Target="media/image14.emf"/><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hyperlink" Target="https://github.com/Zolertia/Resources/wiki" TargetMode="External"/><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file>

<file path=customXml/itemProps1.xml><?xml version="1.0" encoding="utf-8"?>
<ds:datastoreItem xmlns:ds="http://schemas.openxmlformats.org/officeDocument/2006/customXml" ds:itemID="{187A1A3C-6FBF-4BF7-AA07-27980EAE0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1958</Words>
  <Characters>65773</Characters>
  <Application>Microsoft Office Word</Application>
  <DocSecurity>0</DocSecurity>
  <Lines>548</Lines>
  <Paragraphs>1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erim Piccolo</dc:creator>
  <cp:keywords/>
  <dc:description/>
  <cp:lastModifiedBy>zitouni</cp:lastModifiedBy>
  <cp:revision>7</cp:revision>
  <cp:lastPrinted>2018-09-24T21:38:00Z</cp:lastPrinted>
  <dcterms:created xsi:type="dcterms:W3CDTF">2018-08-18T10:15:00Z</dcterms:created>
  <dcterms:modified xsi:type="dcterms:W3CDTF">2018-09-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8941124-9571-31ed-80b9-4fd7d1261e00</vt:lpwstr>
  </property>
</Properties>
</file>